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DCDDC" w14:textId="24A8A0B3" w:rsidR="00707A2E" w:rsidRDefault="002A40D5" w:rsidP="008777AD">
      <w:pPr>
        <w:pStyle w:val="NoSpacing"/>
        <w:jc w:val="center"/>
        <w:rPr>
          <w:rFonts w:ascii="Arial" w:hAnsi="Arial" w:cs="Arial"/>
          <w:b/>
          <w:bCs/>
          <w:i/>
          <w:iCs/>
          <w:sz w:val="28"/>
          <w:szCs w:val="28"/>
        </w:rPr>
      </w:pPr>
      <w:commentRangeStart w:id="0"/>
      <w:r>
        <w:rPr>
          <w:rFonts w:ascii="Arial" w:hAnsi="Arial" w:cs="Arial"/>
          <w:b/>
          <w:bCs/>
          <w:i/>
          <w:iCs/>
          <w:sz w:val="28"/>
          <w:szCs w:val="28"/>
        </w:rPr>
        <w:t xml:space="preserve">Trajectory and character of oyster growth under altered total alkalinity and salinity </w:t>
      </w:r>
      <w:commentRangeEnd w:id="0"/>
      <w:r w:rsidR="00BB4801">
        <w:rPr>
          <w:rStyle w:val="CommentReference"/>
        </w:rPr>
        <w:commentReference w:id="0"/>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48943EB" w14:textId="72EF9634" w:rsidR="002142F5"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46E08819" w14:textId="16FD5717" w:rsidR="00AC068B" w:rsidRDefault="00676B81" w:rsidP="001E12B1">
      <w:pPr>
        <w:pStyle w:val="NoSpacing"/>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ins w:id="1" w:author="Brian P Gaylord" w:date="2023-10-30T14:03:00Z">
        <w:r w:rsidR="00CB6175">
          <w:rPr>
            <w:rFonts w:ascii="Arial" w:hAnsi="Arial" w:cs="Arial"/>
            <w:sz w:val="24"/>
            <w:szCs w:val="24"/>
          </w:rPr>
          <w:t xml:space="preserve">coastal and </w:t>
        </w:r>
      </w:ins>
      <w:r w:rsidR="00E27CA1" w:rsidRPr="00C6743A">
        <w:rPr>
          <w:rFonts w:ascii="Arial" w:hAnsi="Arial" w:cs="Arial"/>
          <w:sz w:val="24"/>
          <w:szCs w:val="24"/>
        </w:rPr>
        <w:t>estuarine environments</w:t>
      </w:r>
      <w:r w:rsidR="00C6743A" w:rsidRPr="00656583">
        <w:rPr>
          <w:rFonts w:ascii="Arial" w:hAnsi="Arial" w:cs="Arial"/>
          <w:sz w:val="24"/>
          <w:szCs w:val="24"/>
        </w:rPr>
        <w:t xml:space="preserve"> </w:t>
      </w:r>
      <w:ins w:id="2" w:author="Brian P Gaylord" w:date="2023-10-30T13:29:00Z">
        <w:r w:rsidR="003A2602">
          <w:rPr>
            <w:rFonts w:ascii="Arial" w:hAnsi="Arial" w:cs="Arial"/>
            <w:sz w:val="24"/>
            <w:szCs w:val="24"/>
          </w:rPr>
          <w:t xml:space="preserve">can </w:t>
        </w:r>
      </w:ins>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commentRangeStart w:id="3"/>
      <w:ins w:id="4" w:author="Brian P Gaylord" w:date="2023-10-30T13:30:00Z">
        <w:r w:rsidR="003A2602">
          <w:rPr>
            <w:rFonts w:ascii="Arial" w:hAnsi="Arial" w:cs="Arial"/>
            <w:sz w:val="24"/>
            <w:szCs w:val="24"/>
          </w:rPr>
          <w:t>both</w:t>
        </w:r>
      </w:ins>
      <w:ins w:id="5" w:author="Brian P Gaylord" w:date="2023-10-30T13:29:00Z">
        <w:r w:rsidR="003A2602">
          <w:rPr>
            <w:rFonts w:ascii="Arial" w:hAnsi="Arial" w:cs="Arial"/>
            <w:sz w:val="24"/>
            <w:szCs w:val="24"/>
          </w:rPr>
          <w:t xml:space="preserve"> gradual </w:t>
        </w:r>
      </w:ins>
      <w:ins w:id="6" w:author="Brian P Gaylord" w:date="2023-10-30T13:30:00Z">
        <w:r w:rsidR="003A2602">
          <w:rPr>
            <w:rFonts w:ascii="Arial" w:hAnsi="Arial" w:cs="Arial"/>
            <w:sz w:val="24"/>
            <w:szCs w:val="24"/>
          </w:rPr>
          <w:t>transitions</w:t>
        </w:r>
      </w:ins>
      <w:ins w:id="7" w:author="Brian P Gaylord" w:date="2023-10-30T13:29:00Z">
        <w:r w:rsidR="003A2602">
          <w:rPr>
            <w:rFonts w:ascii="Arial" w:hAnsi="Arial" w:cs="Arial"/>
            <w:sz w:val="24"/>
            <w:szCs w:val="24"/>
          </w:rPr>
          <w:t xml:space="preserve"> in seawater </w:t>
        </w:r>
      </w:ins>
      <w:ins w:id="8" w:author="Brian P Gaylord" w:date="2023-10-30T13:32:00Z">
        <w:r w:rsidR="003A2602">
          <w:rPr>
            <w:rFonts w:ascii="Arial" w:hAnsi="Arial" w:cs="Arial"/>
            <w:sz w:val="24"/>
            <w:szCs w:val="24"/>
          </w:rPr>
          <w:t>properties</w:t>
        </w:r>
      </w:ins>
      <w:commentRangeEnd w:id="3"/>
      <w:ins w:id="9" w:author="Brian P Gaylord" w:date="2023-10-30T13:40:00Z">
        <w:r w:rsidR="00140066">
          <w:rPr>
            <w:rStyle w:val="CommentReference"/>
          </w:rPr>
          <w:commentReference w:id="3"/>
        </w:r>
      </w:ins>
      <w:ins w:id="10" w:author="Brian P Gaylord" w:date="2023-10-30T13:29:00Z">
        <w:r w:rsidR="003A2602">
          <w:rPr>
            <w:rFonts w:ascii="Arial" w:hAnsi="Arial" w:cs="Arial"/>
            <w:sz w:val="24"/>
            <w:szCs w:val="24"/>
          </w:rPr>
          <w:t xml:space="preserve">, </w:t>
        </w:r>
      </w:ins>
      <w:ins w:id="11" w:author="Brian P Gaylord" w:date="2023-10-30T13:30:00Z">
        <w:r w:rsidR="003A2602">
          <w:rPr>
            <w:rFonts w:ascii="Arial" w:hAnsi="Arial" w:cs="Arial"/>
            <w:sz w:val="24"/>
            <w:szCs w:val="24"/>
          </w:rPr>
          <w:t>as well as</w:t>
        </w:r>
      </w:ins>
      <w:ins w:id="12" w:author="Brian P Gaylord" w:date="2023-10-30T13:29:00Z">
        <w:r w:rsidR="003A2602">
          <w:rPr>
            <w:rFonts w:ascii="Arial" w:hAnsi="Arial" w:cs="Arial"/>
            <w:sz w:val="24"/>
            <w:szCs w:val="24"/>
          </w:rPr>
          <w:t xml:space="preserve"> </w:t>
        </w:r>
      </w:ins>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ins w:id="13" w:author="Brian P Gaylord" w:date="2023-10-30T13:31:00Z">
        <w:r w:rsidR="003A2602">
          <w:rPr>
            <w:rFonts w:ascii="Arial" w:hAnsi="Arial" w:cs="Arial"/>
            <w:sz w:val="24"/>
            <w:szCs w:val="24"/>
          </w:rPr>
          <w:t xml:space="preserve"> </w:t>
        </w:r>
      </w:ins>
      <w:del w:id="14" w:author="Brian P Gaylord" w:date="2023-10-30T13:30:00Z">
        <w:r w:rsidR="000124D1" w:rsidDel="003A2602">
          <w:rPr>
            <w:rFonts w:ascii="Arial" w:hAnsi="Arial" w:cs="Arial"/>
            <w:sz w:val="24"/>
            <w:szCs w:val="24"/>
          </w:rPr>
          <w:delText xml:space="preserve"> </w:delText>
        </w:r>
        <w:r w:rsidR="000C523A" w:rsidDel="003A2602">
          <w:rPr>
            <w:rFonts w:ascii="Arial" w:hAnsi="Arial" w:cs="Arial"/>
            <w:sz w:val="24"/>
            <w:szCs w:val="24"/>
          </w:rPr>
          <w:delText>to</w:delText>
        </w:r>
        <w:r w:rsidR="000124D1" w:rsidDel="003A2602">
          <w:rPr>
            <w:rFonts w:ascii="Arial" w:hAnsi="Arial" w:cs="Arial"/>
            <w:sz w:val="24"/>
            <w:szCs w:val="24"/>
          </w:rPr>
          <w:delText xml:space="preserve"> </w:delText>
        </w:r>
        <w:r w:rsidR="00E53042" w:rsidDel="003A2602">
          <w:rPr>
            <w:rFonts w:ascii="Arial" w:hAnsi="Arial" w:cs="Arial"/>
            <w:sz w:val="24"/>
            <w:szCs w:val="24"/>
          </w:rPr>
          <w:delText>seawater carbonate conditions and salinity</w:delText>
        </w:r>
      </w:del>
      <w:del w:id="15" w:author="Brian P Gaylord" w:date="2023-10-30T13:31:00Z">
        <w:r w:rsidR="00E53042" w:rsidDel="003A2602">
          <w:rPr>
            <w:rFonts w:ascii="Arial" w:hAnsi="Arial" w:cs="Arial"/>
            <w:sz w:val="24"/>
            <w:szCs w:val="24"/>
          </w:rPr>
          <w:delText>,</w:delText>
        </w:r>
        <w:r w:rsidR="006B6FED" w:rsidDel="003A2602">
          <w:rPr>
            <w:rFonts w:ascii="Arial" w:hAnsi="Arial" w:cs="Arial"/>
            <w:sz w:val="24"/>
            <w:szCs w:val="24"/>
          </w:rPr>
          <w:delText xml:space="preserve"> </w:delText>
        </w:r>
      </w:del>
      <w:r w:rsidR="006B6FED">
        <w:rPr>
          <w:rFonts w:ascii="Arial" w:hAnsi="Arial" w:cs="Arial"/>
          <w:sz w:val="24"/>
          <w:szCs w:val="24"/>
        </w:rPr>
        <w:t xml:space="preserve">that </w:t>
      </w:r>
      <w:del w:id="16" w:author="Brian P Gaylord" w:date="2023-10-30T13:32:00Z">
        <w:r w:rsidR="006B6FED" w:rsidDel="003A2602">
          <w:rPr>
            <w:rFonts w:ascii="Arial" w:hAnsi="Arial" w:cs="Arial"/>
            <w:sz w:val="24"/>
            <w:szCs w:val="24"/>
          </w:rPr>
          <w:delText xml:space="preserve">may </w:delText>
        </w:r>
      </w:del>
      <w:ins w:id="17" w:author="Brian P Gaylord" w:date="2023-10-30T13:32:00Z">
        <w:r w:rsidR="003A2602">
          <w:rPr>
            <w:rFonts w:ascii="Arial" w:hAnsi="Arial" w:cs="Arial"/>
            <w:sz w:val="24"/>
            <w:szCs w:val="24"/>
          </w:rPr>
          <w:t xml:space="preserve">then </w:t>
        </w:r>
      </w:ins>
      <w:r w:rsidR="006B6FED">
        <w:rPr>
          <w:rFonts w:ascii="Arial" w:hAnsi="Arial" w:cs="Arial"/>
          <w:sz w:val="24"/>
          <w:szCs w:val="24"/>
        </w:rPr>
        <w:t xml:space="preserve">persist for long periods. </w:t>
      </w:r>
      <w:proofErr w:type="gramStart"/>
      <w:ins w:id="18" w:author="Brian P Gaylord" w:date="2023-10-30T13:34:00Z">
        <w:r w:rsidR="00140066">
          <w:rPr>
            <w:rFonts w:ascii="Arial" w:hAnsi="Arial" w:cs="Arial"/>
            <w:sz w:val="24"/>
            <w:szCs w:val="24"/>
          </w:rPr>
          <w:t>S</w:t>
        </w:r>
      </w:ins>
      <w:ins w:id="19" w:author="Brian P Gaylord" w:date="2023-10-30T13:33:00Z">
        <w:r w:rsidR="00140066">
          <w:rPr>
            <w:rFonts w:ascii="Arial" w:hAnsi="Arial" w:cs="Arial"/>
            <w:sz w:val="24"/>
            <w:szCs w:val="24"/>
          </w:rPr>
          <w:t>eawater carbonate system parameters</w:t>
        </w:r>
        <w:proofErr w:type="gramEnd"/>
        <w:r w:rsidR="00140066">
          <w:rPr>
            <w:rFonts w:ascii="Arial" w:hAnsi="Arial" w:cs="Arial"/>
            <w:sz w:val="24"/>
            <w:szCs w:val="24"/>
          </w:rPr>
          <w:t xml:space="preserve"> </w:t>
        </w:r>
      </w:ins>
      <w:ins w:id="20" w:author="Brian P Gaylord" w:date="2023-10-30T13:34:00Z">
        <w:r w:rsidR="00140066">
          <w:rPr>
            <w:rFonts w:ascii="Arial" w:hAnsi="Arial" w:cs="Arial"/>
            <w:sz w:val="24"/>
            <w:szCs w:val="24"/>
          </w:rPr>
          <w:t xml:space="preserve">like total alkalinity </w:t>
        </w:r>
      </w:ins>
      <w:ins w:id="21" w:author="Brian P Gaylord" w:date="2023-10-30T14:00:00Z">
        <w:r w:rsidR="00CB6175">
          <w:rPr>
            <w:rFonts w:ascii="Arial" w:hAnsi="Arial" w:cs="Arial"/>
            <w:sz w:val="24"/>
            <w:szCs w:val="24"/>
          </w:rPr>
          <w:t xml:space="preserve">(TA) </w:t>
        </w:r>
      </w:ins>
      <w:ins w:id="22" w:author="Brian P Gaylord" w:date="2023-10-30T13:33:00Z">
        <w:r w:rsidR="00140066">
          <w:rPr>
            <w:rFonts w:ascii="Arial" w:hAnsi="Arial" w:cs="Arial"/>
            <w:sz w:val="24"/>
            <w:szCs w:val="24"/>
          </w:rPr>
          <w:t>and salinity are prime examples</w:t>
        </w:r>
      </w:ins>
      <w:ins w:id="23" w:author="Brian P Gaylord" w:date="2023-10-30T13:34:00Z">
        <w:r w:rsidR="00140066">
          <w:rPr>
            <w:rFonts w:ascii="Arial" w:hAnsi="Arial" w:cs="Arial"/>
            <w:sz w:val="24"/>
            <w:szCs w:val="24"/>
          </w:rPr>
          <w:t xml:space="preserve"> of parameters that vary</w:t>
        </w:r>
      </w:ins>
      <w:ins w:id="24" w:author="Brian P Gaylord" w:date="2023-10-30T13:36:00Z">
        <w:r w:rsidR="00140066">
          <w:rPr>
            <w:rFonts w:ascii="Arial" w:hAnsi="Arial" w:cs="Arial"/>
            <w:sz w:val="24"/>
            <w:szCs w:val="24"/>
          </w:rPr>
          <w:t xml:space="preserve"> in this fashion</w:t>
        </w:r>
      </w:ins>
      <w:ins w:id="25" w:author="Brian P Gaylord" w:date="2023-10-30T13:33:00Z">
        <w:r w:rsidR="00140066">
          <w:rPr>
            <w:rFonts w:ascii="Arial" w:hAnsi="Arial" w:cs="Arial"/>
            <w:sz w:val="24"/>
            <w:szCs w:val="24"/>
          </w:rPr>
          <w:t xml:space="preserve">. </w:t>
        </w:r>
      </w:ins>
      <w:commentRangeStart w:id="26"/>
      <w:del w:id="27" w:author="Brian P Gaylord" w:date="2023-10-30T13:34:00Z">
        <w:r w:rsidR="00563CE9" w:rsidDel="00140066">
          <w:rPr>
            <w:rFonts w:ascii="Arial" w:hAnsi="Arial" w:cs="Arial"/>
            <w:sz w:val="24"/>
            <w:szCs w:val="24"/>
          </w:rPr>
          <w:delText>Specifically for</w:delText>
        </w:r>
        <w:r w:rsidR="004E1087" w:rsidDel="00140066">
          <w:rPr>
            <w:rFonts w:ascii="Arial" w:hAnsi="Arial" w:cs="Arial"/>
            <w:sz w:val="24"/>
            <w:szCs w:val="24"/>
          </w:rPr>
          <w:delText xml:space="preserve"> </w:delText>
        </w:r>
        <w:r w:rsidR="00AE407C" w:rsidDel="00140066">
          <w:rPr>
            <w:rFonts w:ascii="Arial" w:hAnsi="Arial" w:cs="Arial"/>
            <w:sz w:val="24"/>
            <w:szCs w:val="24"/>
          </w:rPr>
          <w:delText>shell-building</w:delText>
        </w:r>
        <w:r w:rsidR="004E1087" w:rsidDel="00140066">
          <w:rPr>
            <w:rFonts w:ascii="Arial" w:hAnsi="Arial" w:cs="Arial"/>
            <w:sz w:val="24"/>
            <w:szCs w:val="24"/>
          </w:rPr>
          <w:delText xml:space="preserve"> species</w:delText>
        </w:r>
        <w:r w:rsidR="00620822" w:rsidDel="00140066">
          <w:rPr>
            <w:rFonts w:ascii="Arial" w:hAnsi="Arial" w:cs="Arial"/>
            <w:sz w:val="24"/>
            <w:szCs w:val="24"/>
          </w:rPr>
          <w:delText xml:space="preserve"> that conform to external seawater conditions, </w:delText>
        </w:r>
        <w:r w:rsidR="00EB7A5A" w:rsidDel="00140066">
          <w:rPr>
            <w:rFonts w:ascii="Arial" w:hAnsi="Arial" w:cs="Arial"/>
            <w:sz w:val="24"/>
            <w:szCs w:val="24"/>
          </w:rPr>
          <w:delText xml:space="preserve">the </w:delText>
        </w:r>
        <w:r w:rsidR="0022725C" w:rsidDel="00140066">
          <w:rPr>
            <w:rFonts w:ascii="Arial" w:hAnsi="Arial" w:cs="Arial"/>
            <w:sz w:val="24"/>
            <w:szCs w:val="24"/>
          </w:rPr>
          <w:delText>window</w:delText>
        </w:r>
        <w:r w:rsidR="00EB7A5A" w:rsidDel="00140066">
          <w:rPr>
            <w:rFonts w:ascii="Arial" w:hAnsi="Arial" w:cs="Arial"/>
            <w:sz w:val="24"/>
            <w:szCs w:val="24"/>
          </w:rPr>
          <w:delText xml:space="preserve"> of exposure</w:delText>
        </w:r>
        <w:r w:rsidR="0022725C" w:rsidDel="00140066">
          <w:rPr>
            <w:rFonts w:ascii="Arial" w:hAnsi="Arial" w:cs="Arial"/>
            <w:sz w:val="24"/>
            <w:szCs w:val="24"/>
          </w:rPr>
          <w:delText xml:space="preserve"> along a trajectory</w:delText>
        </w:r>
        <w:r w:rsidR="00EB7A5A" w:rsidDel="00140066">
          <w:rPr>
            <w:rFonts w:ascii="Arial" w:hAnsi="Arial" w:cs="Arial"/>
            <w:sz w:val="24"/>
            <w:szCs w:val="24"/>
          </w:rPr>
          <w:delText xml:space="preserve"> could have </w:delText>
        </w:r>
        <w:r w:rsidR="00E86E01" w:rsidDel="00140066">
          <w:rPr>
            <w:rFonts w:ascii="Arial" w:hAnsi="Arial" w:cs="Arial"/>
            <w:sz w:val="24"/>
            <w:szCs w:val="24"/>
          </w:rPr>
          <w:delText>import for the character of respon</w:delText>
        </w:r>
        <w:r w:rsidR="0022725C" w:rsidDel="00140066">
          <w:rPr>
            <w:rFonts w:ascii="Arial" w:hAnsi="Arial" w:cs="Arial"/>
            <w:sz w:val="24"/>
            <w:szCs w:val="24"/>
          </w:rPr>
          <w:delText xml:space="preserve">se. </w:delText>
        </w:r>
      </w:del>
      <w:r w:rsidR="0039320B">
        <w:rPr>
          <w:rFonts w:ascii="Arial" w:hAnsi="Arial" w:cs="Arial"/>
          <w:sz w:val="24"/>
          <w:szCs w:val="24"/>
        </w:rPr>
        <w:t xml:space="preserve">Little </w:t>
      </w:r>
      <w:proofErr w:type="gramStart"/>
      <w:r w:rsidR="0039320B">
        <w:rPr>
          <w:rFonts w:ascii="Arial" w:hAnsi="Arial" w:cs="Arial"/>
          <w:sz w:val="24"/>
          <w:szCs w:val="24"/>
        </w:rPr>
        <w:t>is known</w:t>
      </w:r>
      <w:proofErr w:type="gramEnd"/>
      <w:r w:rsidR="0039320B">
        <w:rPr>
          <w:rFonts w:ascii="Arial" w:hAnsi="Arial" w:cs="Arial"/>
          <w:sz w:val="24"/>
          <w:szCs w:val="24"/>
        </w:rPr>
        <w:t xml:space="preserve">, however, </w:t>
      </w:r>
      <w:r w:rsidR="00D67A24">
        <w:rPr>
          <w:rFonts w:ascii="Arial" w:hAnsi="Arial" w:cs="Arial"/>
          <w:sz w:val="24"/>
          <w:szCs w:val="24"/>
        </w:rPr>
        <w:t>about h</w:t>
      </w:r>
      <w:r w:rsidR="004B64E2">
        <w:rPr>
          <w:rFonts w:ascii="Arial" w:hAnsi="Arial" w:cs="Arial"/>
          <w:sz w:val="24"/>
          <w:szCs w:val="24"/>
        </w:rPr>
        <w:t xml:space="preserve">ow organisms </w:t>
      </w:r>
      <w:ins w:id="28" w:author="Brian P Gaylord" w:date="2023-10-30T13:37:00Z">
        <w:r w:rsidR="00140066">
          <w:rPr>
            <w:rFonts w:ascii="Arial" w:hAnsi="Arial" w:cs="Arial"/>
            <w:sz w:val="24"/>
            <w:szCs w:val="24"/>
          </w:rPr>
          <w:t>experiencing</w:t>
        </w:r>
      </w:ins>
      <w:ins w:id="29" w:author="Brian P Gaylord" w:date="2023-10-30T13:34:00Z">
        <w:r w:rsidR="00140066">
          <w:rPr>
            <w:rFonts w:ascii="Arial" w:hAnsi="Arial" w:cs="Arial"/>
            <w:sz w:val="24"/>
            <w:szCs w:val="24"/>
          </w:rPr>
          <w:t xml:space="preserve"> such variation </w:t>
        </w:r>
      </w:ins>
      <w:ins w:id="30" w:author="Brian P Gaylord" w:date="2023-10-30T13:37:00Z">
        <w:r w:rsidR="00140066">
          <w:rPr>
            <w:rFonts w:ascii="Arial" w:hAnsi="Arial" w:cs="Arial"/>
            <w:sz w:val="24"/>
            <w:szCs w:val="24"/>
          </w:rPr>
          <w:t xml:space="preserve">will </w:t>
        </w:r>
      </w:ins>
      <w:r w:rsidR="004B64E2">
        <w:rPr>
          <w:rFonts w:ascii="Arial" w:hAnsi="Arial" w:cs="Arial"/>
          <w:sz w:val="24"/>
          <w:szCs w:val="24"/>
        </w:rPr>
        <w:t xml:space="preserve">respond </w:t>
      </w:r>
      <w:del w:id="31" w:author="Brian P Gaylord" w:date="2023-10-30T13:37:00Z">
        <w:r w:rsidR="004B64E2" w:rsidDel="00140066">
          <w:rPr>
            <w:rFonts w:ascii="Arial" w:hAnsi="Arial" w:cs="Arial"/>
            <w:sz w:val="24"/>
            <w:szCs w:val="24"/>
          </w:rPr>
          <w:delText>to altered conditions through</w:delText>
        </w:r>
      </w:del>
      <w:ins w:id="32" w:author="Brian P Gaylord" w:date="2023-10-30T13:37:00Z">
        <w:r w:rsidR="00140066">
          <w:rPr>
            <w:rFonts w:ascii="Arial" w:hAnsi="Arial" w:cs="Arial"/>
            <w:sz w:val="24"/>
            <w:szCs w:val="24"/>
          </w:rPr>
          <w:t>over</w:t>
        </w:r>
      </w:ins>
      <w:r w:rsidR="004B64E2">
        <w:rPr>
          <w:rFonts w:ascii="Arial" w:hAnsi="Arial" w:cs="Arial"/>
          <w:sz w:val="24"/>
          <w:szCs w:val="24"/>
        </w:rPr>
        <w:t xml:space="preserve"> the course of an exposure</w:t>
      </w:r>
      <w:commentRangeEnd w:id="26"/>
      <w:r w:rsidR="00940FCD">
        <w:rPr>
          <w:rStyle w:val="CommentReference"/>
        </w:rPr>
        <w:commentReference w:id="26"/>
      </w:r>
      <w:r w:rsidR="000E32C1">
        <w:rPr>
          <w:rFonts w:ascii="Arial" w:hAnsi="Arial" w:cs="Arial"/>
          <w:sz w:val="24"/>
          <w:szCs w:val="24"/>
        </w:rPr>
        <w:t xml:space="preserve">. </w:t>
      </w:r>
      <w:ins w:id="33" w:author="Brian P Gaylord" w:date="2023-10-30T13:35:00Z">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w:t>
        </w:r>
        <w:proofErr w:type="gramStart"/>
        <w:r w:rsidR="00140066">
          <w:rPr>
            <w:rFonts w:ascii="Arial" w:hAnsi="Arial" w:cs="Arial"/>
            <w:sz w:val="24"/>
            <w:szCs w:val="24"/>
          </w:rPr>
          <w:t>slowly,</w:t>
        </w:r>
        <w:proofErr w:type="gramEnd"/>
        <w:r w:rsidR="00140066">
          <w:rPr>
            <w:rFonts w:ascii="Arial" w:hAnsi="Arial" w:cs="Arial"/>
            <w:sz w:val="24"/>
            <w:szCs w:val="24"/>
          </w:rPr>
          <w:t xml:space="preserve"> and whether such responses are transient or persist for extended periods. </w:t>
        </w:r>
      </w:ins>
      <w:ins w:id="34" w:author="Brian P Gaylord" w:date="2023-10-30T13:38:00Z">
        <w:r w:rsidR="00140066">
          <w:rPr>
            <w:rFonts w:ascii="Arial" w:hAnsi="Arial" w:cs="Arial"/>
            <w:sz w:val="24"/>
            <w:szCs w:val="24"/>
          </w:rPr>
          <w:t xml:space="preserve">Understanding such details </w:t>
        </w:r>
      </w:ins>
      <w:ins w:id="35" w:author="Brian P Gaylord" w:date="2023-10-30T13:41:00Z">
        <w:r w:rsidR="00922E75">
          <w:rPr>
            <w:rFonts w:ascii="Arial" w:hAnsi="Arial" w:cs="Arial"/>
            <w:sz w:val="24"/>
            <w:szCs w:val="24"/>
          </w:rPr>
          <w:t>is</w:t>
        </w:r>
      </w:ins>
      <w:ins w:id="36" w:author="Brian P Gaylord" w:date="2023-10-30T13:38:00Z">
        <w:r w:rsidR="00140066">
          <w:rPr>
            <w:rFonts w:ascii="Arial" w:hAnsi="Arial" w:cs="Arial"/>
            <w:sz w:val="24"/>
            <w:szCs w:val="24"/>
          </w:rPr>
          <w:t xml:space="preserve"> essential to predicting how </w:t>
        </w:r>
      </w:ins>
      <w:ins w:id="37" w:author="Brian P Gaylord" w:date="2023-10-30T13:39:00Z">
        <w:r w:rsidR="00140066">
          <w:rPr>
            <w:rFonts w:ascii="Arial" w:hAnsi="Arial" w:cs="Arial"/>
            <w:sz w:val="24"/>
            <w:szCs w:val="24"/>
          </w:rPr>
          <w:t xml:space="preserve">marine species </w:t>
        </w:r>
      </w:ins>
      <w:ins w:id="38" w:author="Brian P Gaylord" w:date="2023-10-30T13:41:00Z">
        <w:r w:rsidR="00922E75">
          <w:rPr>
            <w:rFonts w:ascii="Arial" w:hAnsi="Arial" w:cs="Arial"/>
            <w:sz w:val="24"/>
            <w:szCs w:val="24"/>
          </w:rPr>
          <w:t>might</w:t>
        </w:r>
      </w:ins>
      <w:ins w:id="39" w:author="Brian P Gaylord" w:date="2023-10-30T13:39:00Z">
        <w:r w:rsidR="00140066">
          <w:rPr>
            <w:rFonts w:ascii="Arial" w:hAnsi="Arial" w:cs="Arial"/>
            <w:sz w:val="24"/>
            <w:szCs w:val="24"/>
          </w:rPr>
          <w:t xml:space="preserve"> cope with increasingly </w:t>
        </w:r>
      </w:ins>
      <w:ins w:id="40" w:author="Brian P Gaylord" w:date="2023-10-30T13:41:00Z">
        <w:r w:rsidR="00922E75">
          <w:rPr>
            <w:rFonts w:ascii="Arial" w:hAnsi="Arial" w:cs="Arial"/>
            <w:sz w:val="24"/>
            <w:szCs w:val="24"/>
          </w:rPr>
          <w:t>perturbed</w:t>
        </w:r>
      </w:ins>
      <w:ins w:id="41" w:author="Brian P Gaylord" w:date="2023-10-30T13:39:00Z">
        <w:r w:rsidR="00140066">
          <w:rPr>
            <w:rFonts w:ascii="Arial" w:hAnsi="Arial" w:cs="Arial"/>
            <w:sz w:val="24"/>
            <w:szCs w:val="24"/>
          </w:rPr>
          <w:t xml:space="preserve"> </w:t>
        </w:r>
      </w:ins>
      <w:ins w:id="42" w:author="Brian P Gaylord" w:date="2023-10-30T14:03:00Z">
        <w:r w:rsidR="00CB6175">
          <w:rPr>
            <w:rFonts w:ascii="Arial" w:hAnsi="Arial" w:cs="Arial"/>
            <w:sz w:val="24"/>
            <w:szCs w:val="24"/>
          </w:rPr>
          <w:t>shoreline</w:t>
        </w:r>
      </w:ins>
      <w:ins w:id="43" w:author="Brian P Gaylord" w:date="2023-10-30T13:39:00Z">
        <w:r w:rsidR="00140066">
          <w:rPr>
            <w:rFonts w:ascii="Arial" w:hAnsi="Arial" w:cs="Arial"/>
            <w:sz w:val="24"/>
            <w:szCs w:val="24"/>
          </w:rPr>
          <w:t xml:space="preserve"> environments. </w:t>
        </w:r>
      </w:ins>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del w:id="44" w:author="Brian P Gaylord" w:date="2023-10-30T12:05:00Z">
        <w:r w:rsidR="008A437F" w:rsidDel="00AA62DA">
          <w:rPr>
            <w:rFonts w:ascii="Arial" w:hAnsi="Arial" w:cs="Arial"/>
            <w:sz w:val="24"/>
            <w:szCs w:val="24"/>
          </w:rPr>
          <w:delText xml:space="preserve">the </w:delText>
        </w:r>
      </w:del>
      <w:commentRangeStart w:id="45"/>
      <w:r w:rsidR="00211513">
        <w:rPr>
          <w:rFonts w:ascii="Arial" w:hAnsi="Arial" w:cs="Arial"/>
          <w:sz w:val="24"/>
          <w:szCs w:val="24"/>
        </w:rPr>
        <w:t>effect</w:t>
      </w:r>
      <w:ins w:id="46" w:author="Brian P Gaylord" w:date="2023-10-30T12:05:00Z">
        <w:r w:rsidR="00AA62DA">
          <w:rPr>
            <w:rFonts w:ascii="Arial" w:hAnsi="Arial" w:cs="Arial"/>
            <w:sz w:val="24"/>
            <w:szCs w:val="24"/>
          </w:rPr>
          <w:t>s</w:t>
        </w:r>
        <w:commentRangeEnd w:id="45"/>
        <w:r w:rsidR="00AA62DA">
          <w:rPr>
            <w:rStyle w:val="CommentReference"/>
          </w:rPr>
          <w:commentReference w:id="45"/>
        </w:r>
      </w:ins>
      <w:r w:rsidR="008A437F">
        <w:rPr>
          <w:rFonts w:ascii="Arial" w:hAnsi="Arial" w:cs="Arial"/>
          <w:sz w:val="24"/>
          <w:szCs w:val="24"/>
        </w:rPr>
        <w:t xml:space="preserve"> of </w:t>
      </w:r>
      <w:ins w:id="47" w:author="Brian P Gaylord" w:date="2023-10-30T13:42:00Z">
        <w:r w:rsidR="00922E75">
          <w:rPr>
            <w:rFonts w:ascii="Arial" w:hAnsi="Arial" w:cs="Arial"/>
            <w:sz w:val="24"/>
            <w:szCs w:val="24"/>
          </w:rPr>
          <w:t xml:space="preserve">a rapidly initiated </w:t>
        </w:r>
      </w:ins>
      <w:ins w:id="48" w:author="Brian P Gaylord" w:date="2023-10-30T13:43:00Z">
        <w:r w:rsidR="00BB5D31">
          <w:rPr>
            <w:rFonts w:ascii="Arial" w:hAnsi="Arial" w:cs="Arial"/>
            <w:sz w:val="24"/>
            <w:szCs w:val="24"/>
          </w:rPr>
          <w:t xml:space="preserve">but persisting </w:t>
        </w:r>
      </w:ins>
      <w:ins w:id="49" w:author="Brian P Gaylord" w:date="2023-10-30T13:42:00Z">
        <w:r w:rsidR="00922E75">
          <w:rPr>
            <w:rFonts w:ascii="Arial" w:hAnsi="Arial" w:cs="Arial"/>
            <w:sz w:val="24"/>
            <w:szCs w:val="24"/>
          </w:rPr>
          <w:t>modification to</w:t>
        </w:r>
      </w:ins>
      <w:ins w:id="50" w:author="Brian P Gaylord" w:date="2023-10-30T13:36:00Z">
        <w:r w:rsidR="00140066">
          <w:rPr>
            <w:rFonts w:ascii="Arial" w:hAnsi="Arial" w:cs="Arial"/>
            <w:sz w:val="24"/>
            <w:szCs w:val="24"/>
          </w:rPr>
          <w:t xml:space="preserve"> </w:t>
        </w:r>
      </w:ins>
      <w:r w:rsidR="008A437F">
        <w:rPr>
          <w:rFonts w:ascii="Arial" w:hAnsi="Arial" w:cs="Arial"/>
          <w:sz w:val="24"/>
          <w:szCs w:val="24"/>
        </w:rPr>
        <w:t xml:space="preserve">TA and salinity on </w:t>
      </w:r>
      <w:ins w:id="51" w:author="Brian P Gaylord" w:date="2023-10-30T12:05:00Z">
        <w:r w:rsidR="00AA62DA">
          <w:rPr>
            <w:rFonts w:ascii="Arial" w:hAnsi="Arial" w:cs="Arial"/>
            <w:sz w:val="24"/>
            <w:szCs w:val="24"/>
          </w:rPr>
          <w:t xml:space="preserve">growth of </w:t>
        </w:r>
      </w:ins>
      <w:r w:rsidR="00060B7A">
        <w:rPr>
          <w:rFonts w:ascii="Arial" w:hAnsi="Arial" w:cs="Arial"/>
          <w:sz w:val="24"/>
          <w:szCs w:val="24"/>
        </w:rPr>
        <w:t xml:space="preserve">juvenile </w:t>
      </w:r>
      <w:ins w:id="52" w:author="Brian P Gaylord" w:date="2023-10-30T14:00:00Z">
        <w:r w:rsidR="00CB6175">
          <w:rPr>
            <w:rFonts w:ascii="Arial" w:hAnsi="Arial" w:cs="Arial"/>
            <w:sz w:val="24"/>
            <w:szCs w:val="24"/>
          </w:rPr>
          <w:t>Eastern oysters (</w:t>
        </w:r>
      </w:ins>
      <w:proofErr w:type="spellStart"/>
      <w:r w:rsidR="00B321CC">
        <w:rPr>
          <w:rFonts w:ascii="Arial" w:hAnsi="Arial" w:cs="Arial"/>
          <w:i/>
          <w:iCs/>
          <w:sz w:val="24"/>
          <w:szCs w:val="24"/>
        </w:rPr>
        <w:t>Crassostrea</w:t>
      </w:r>
      <w:proofErr w:type="spellEnd"/>
      <w:r w:rsidR="008E69C1">
        <w:rPr>
          <w:rFonts w:ascii="Arial" w:hAnsi="Arial" w:cs="Arial"/>
          <w:i/>
          <w:iCs/>
          <w:sz w:val="24"/>
          <w:szCs w:val="24"/>
        </w:rPr>
        <w:t xml:space="preserve"> </w:t>
      </w:r>
      <w:proofErr w:type="spellStart"/>
      <w:r w:rsidR="008E69C1">
        <w:rPr>
          <w:rFonts w:ascii="Arial" w:hAnsi="Arial" w:cs="Arial"/>
          <w:i/>
          <w:iCs/>
          <w:sz w:val="24"/>
          <w:szCs w:val="24"/>
        </w:rPr>
        <w:t>virginica</w:t>
      </w:r>
      <w:proofErr w:type="spellEnd"/>
      <w:del w:id="53" w:author="Brian P Gaylord" w:date="2023-10-30T14:00:00Z">
        <w:r w:rsidR="008E69C1" w:rsidDel="00CB6175">
          <w:rPr>
            <w:rFonts w:ascii="Arial" w:hAnsi="Arial" w:cs="Arial"/>
            <w:i/>
            <w:iCs/>
            <w:sz w:val="24"/>
            <w:szCs w:val="24"/>
          </w:rPr>
          <w:delText xml:space="preserve"> </w:delText>
        </w:r>
        <w:r w:rsidR="008E69C1" w:rsidDel="00CB6175">
          <w:rPr>
            <w:rFonts w:ascii="Arial" w:hAnsi="Arial" w:cs="Arial"/>
            <w:sz w:val="24"/>
            <w:szCs w:val="24"/>
          </w:rPr>
          <w:delText>(Eastern oyster</w:delText>
        </w:r>
      </w:del>
      <w:r w:rsidR="008E69C1">
        <w:rPr>
          <w:rFonts w:ascii="Arial" w:hAnsi="Arial" w:cs="Arial"/>
          <w:sz w:val="24"/>
          <w:szCs w:val="24"/>
        </w:rPr>
        <w:t>)</w:t>
      </w:r>
      <w:ins w:id="54" w:author="Brian P Gaylord" w:date="2023-10-30T13:42:00Z">
        <w:r w:rsidR="00BB5D31">
          <w:rPr>
            <w:rFonts w:ascii="Arial" w:hAnsi="Arial" w:cs="Arial"/>
            <w:sz w:val="24"/>
            <w:szCs w:val="24"/>
          </w:rPr>
          <w:t xml:space="preserve">. </w:t>
        </w:r>
      </w:ins>
      <w:ins w:id="55" w:author="Brian P Gaylord" w:date="2023-10-30T13:44:00Z">
        <w:r w:rsidR="00BB5D31">
          <w:rPr>
            <w:rFonts w:ascii="Arial" w:hAnsi="Arial" w:cs="Arial"/>
            <w:sz w:val="24"/>
            <w:szCs w:val="24"/>
          </w:rPr>
          <w:t>We explore responses</w:t>
        </w:r>
      </w:ins>
      <w:ins w:id="56" w:author="Brian P Gaylord" w:date="2023-10-30T13:45:00Z">
        <w:r w:rsidR="00BB5D31">
          <w:rPr>
            <w:rFonts w:ascii="Arial" w:hAnsi="Arial" w:cs="Arial"/>
            <w:sz w:val="24"/>
            <w:szCs w:val="24"/>
          </w:rPr>
          <w:t xml:space="preserve"> </w:t>
        </w:r>
      </w:ins>
      <w:del w:id="57" w:author="Brian P Gaylord" w:date="2023-10-30T13:44:00Z">
        <w:r w:rsidR="008E69C1" w:rsidDel="00BB5D31">
          <w:rPr>
            <w:rFonts w:ascii="Arial" w:hAnsi="Arial" w:cs="Arial"/>
            <w:sz w:val="24"/>
            <w:szCs w:val="24"/>
          </w:rPr>
          <w:delText xml:space="preserve"> </w:delText>
        </w:r>
      </w:del>
      <w:del w:id="58" w:author="Brian P Gaylord" w:date="2023-10-30T12:05:00Z">
        <w:r w:rsidR="00060B7A" w:rsidDel="00AA62DA">
          <w:rPr>
            <w:rFonts w:ascii="Arial" w:hAnsi="Arial" w:cs="Arial"/>
            <w:sz w:val="24"/>
            <w:szCs w:val="24"/>
          </w:rPr>
          <w:delText>growth</w:delText>
        </w:r>
        <w:r w:rsidR="00773089" w:rsidDel="00AA62DA">
          <w:rPr>
            <w:rFonts w:ascii="Arial" w:hAnsi="Arial" w:cs="Arial"/>
            <w:sz w:val="24"/>
            <w:szCs w:val="24"/>
          </w:rPr>
          <w:delText xml:space="preserve"> in</w:delText>
        </w:r>
      </w:del>
      <w:ins w:id="59" w:author="Brian P Gaylord" w:date="2023-10-30T13:44:00Z">
        <w:r w:rsidR="00BB5D31">
          <w:rPr>
            <w:rFonts w:ascii="Arial" w:hAnsi="Arial" w:cs="Arial"/>
            <w:sz w:val="24"/>
            <w:szCs w:val="24"/>
          </w:rPr>
          <w:t>across</w:t>
        </w:r>
      </w:ins>
      <w:r w:rsidR="00773089">
        <w:rPr>
          <w:rFonts w:ascii="Arial" w:hAnsi="Arial" w:cs="Arial"/>
          <w:sz w:val="24"/>
          <w:szCs w:val="24"/>
        </w:rPr>
        <w:t xml:space="preserve"> two time windows, one </w:t>
      </w:r>
      <w:del w:id="60" w:author="Brian P Gaylord" w:date="2023-10-30T14:01:00Z">
        <w:r w:rsidR="00773089" w:rsidDel="00CB6175">
          <w:rPr>
            <w:rFonts w:ascii="Arial" w:hAnsi="Arial" w:cs="Arial"/>
            <w:sz w:val="24"/>
            <w:szCs w:val="24"/>
          </w:rPr>
          <w:delText xml:space="preserve">corresponding to </w:delText>
        </w:r>
      </w:del>
      <w:r w:rsidR="00773089">
        <w:rPr>
          <w:rFonts w:ascii="Arial" w:hAnsi="Arial" w:cs="Arial"/>
          <w:sz w:val="24"/>
          <w:szCs w:val="24"/>
        </w:rPr>
        <w:t xml:space="preserve">immediately </w:t>
      </w:r>
      <w:del w:id="61" w:author="Brian P Gaylord" w:date="2023-10-30T14:01:00Z">
        <w:r w:rsidR="00773089" w:rsidDel="00CB6175">
          <w:rPr>
            <w:rFonts w:ascii="Arial" w:hAnsi="Arial" w:cs="Arial"/>
            <w:sz w:val="24"/>
            <w:szCs w:val="24"/>
          </w:rPr>
          <w:delText>after</w:delText>
        </w:r>
        <w:r w:rsidR="000B6200" w:rsidDel="00CB6175">
          <w:rPr>
            <w:rFonts w:ascii="Arial" w:hAnsi="Arial" w:cs="Arial"/>
            <w:sz w:val="24"/>
            <w:szCs w:val="24"/>
          </w:rPr>
          <w:delText xml:space="preserve"> the exposure </w:delText>
        </w:r>
      </w:del>
      <w:ins w:id="62" w:author="Brian P Gaylord" w:date="2023-10-30T14:01:00Z">
        <w:r w:rsidR="00CB6175">
          <w:rPr>
            <w:rFonts w:ascii="Arial" w:hAnsi="Arial" w:cs="Arial"/>
            <w:sz w:val="24"/>
            <w:szCs w:val="24"/>
          </w:rPr>
          <w:t>after initiation of a treatment</w:t>
        </w:r>
      </w:ins>
      <w:ins w:id="63" w:author="Brian P Gaylord" w:date="2023-10-30T13:44:00Z">
        <w:r w:rsidR="00BB5D31">
          <w:rPr>
            <w:rFonts w:ascii="Arial" w:hAnsi="Arial" w:cs="Arial"/>
            <w:sz w:val="24"/>
            <w:szCs w:val="24"/>
          </w:rPr>
          <w:t xml:space="preserve"> </w:t>
        </w:r>
      </w:ins>
      <w:r w:rsidR="000B6200">
        <w:rPr>
          <w:rFonts w:ascii="Arial" w:hAnsi="Arial" w:cs="Arial"/>
          <w:sz w:val="24"/>
          <w:szCs w:val="24"/>
        </w:rPr>
        <w:t>(</w:t>
      </w:r>
      <w:ins w:id="64" w:author="Brian P Gaylord" w:date="2023-10-30T14:02:00Z">
        <w:r w:rsidR="00CB6175">
          <w:rPr>
            <w:rFonts w:ascii="Arial" w:hAnsi="Arial" w:cs="Arial"/>
            <w:sz w:val="24"/>
            <w:szCs w:val="24"/>
          </w:rPr>
          <w:t xml:space="preserve">days </w:t>
        </w:r>
      </w:ins>
      <w:r w:rsidR="000B6200">
        <w:rPr>
          <w:rFonts w:ascii="Arial" w:hAnsi="Arial" w:cs="Arial"/>
          <w:sz w:val="24"/>
          <w:szCs w:val="24"/>
        </w:rPr>
        <w:t>0 – 18</w:t>
      </w:r>
      <w:del w:id="65" w:author="Brian P Gaylord" w:date="2023-10-30T14:02:00Z">
        <w:r w:rsidR="000B6200" w:rsidDel="00CB6175">
          <w:rPr>
            <w:rFonts w:ascii="Arial" w:hAnsi="Arial" w:cs="Arial"/>
            <w:sz w:val="24"/>
            <w:szCs w:val="24"/>
          </w:rPr>
          <w:delText xml:space="preserve"> days</w:delText>
        </w:r>
      </w:del>
      <w:r w:rsidR="000B6200">
        <w:rPr>
          <w:rFonts w:ascii="Arial" w:hAnsi="Arial" w:cs="Arial"/>
          <w:sz w:val="24"/>
          <w:szCs w:val="24"/>
        </w:rPr>
        <w:t xml:space="preserve">) and another </w:t>
      </w:r>
      <w:ins w:id="66" w:author="Brian P Gaylord" w:date="2023-10-30T13:44:00Z">
        <w:r w:rsidR="00BB5D31">
          <w:rPr>
            <w:rFonts w:ascii="Arial" w:hAnsi="Arial" w:cs="Arial"/>
            <w:sz w:val="24"/>
            <w:szCs w:val="24"/>
          </w:rPr>
          <w:t xml:space="preserve">that follows </w:t>
        </w:r>
      </w:ins>
      <w:r w:rsidR="000B6200">
        <w:rPr>
          <w:rFonts w:ascii="Arial" w:hAnsi="Arial" w:cs="Arial"/>
          <w:sz w:val="24"/>
          <w:szCs w:val="24"/>
        </w:rPr>
        <w:t>later (</w:t>
      </w:r>
      <w:ins w:id="67" w:author="Brian P Gaylord" w:date="2023-10-30T14:02:00Z">
        <w:r w:rsidR="00CB6175">
          <w:rPr>
            <w:rFonts w:ascii="Arial" w:hAnsi="Arial" w:cs="Arial"/>
            <w:sz w:val="24"/>
            <w:szCs w:val="24"/>
          </w:rPr>
          <w:t xml:space="preserve">days </w:t>
        </w:r>
      </w:ins>
      <w:r w:rsidR="000B6200">
        <w:rPr>
          <w:rFonts w:ascii="Arial" w:hAnsi="Arial" w:cs="Arial"/>
          <w:sz w:val="24"/>
          <w:szCs w:val="24"/>
        </w:rPr>
        <w:t>19 – 36</w:t>
      </w:r>
      <w:del w:id="68" w:author="Brian P Gaylord" w:date="2023-10-30T14:02:00Z">
        <w:r w:rsidR="000B6200" w:rsidDel="00CB6175">
          <w:rPr>
            <w:rFonts w:ascii="Arial" w:hAnsi="Arial" w:cs="Arial"/>
            <w:sz w:val="24"/>
            <w:szCs w:val="24"/>
          </w:rPr>
          <w:delText xml:space="preserve"> days</w:delText>
        </w:r>
      </w:del>
      <w:r w:rsidR="000B6200">
        <w:rPr>
          <w:rFonts w:ascii="Arial" w:hAnsi="Arial" w:cs="Arial"/>
          <w:sz w:val="24"/>
          <w:szCs w:val="24"/>
        </w:rPr>
        <w:t>).</w:t>
      </w:r>
      <w:r w:rsidR="005A560F">
        <w:rPr>
          <w:rFonts w:ascii="Arial" w:hAnsi="Arial" w:cs="Arial"/>
          <w:sz w:val="24"/>
          <w:szCs w:val="24"/>
        </w:rPr>
        <w:t xml:space="preserve"> We </w:t>
      </w:r>
      <w:del w:id="69" w:author="Brian P Gaylord" w:date="2023-10-30T13:46:00Z">
        <w:r w:rsidR="005A560F" w:rsidDel="00BB5D31">
          <w:rPr>
            <w:rFonts w:ascii="Arial" w:hAnsi="Arial" w:cs="Arial"/>
            <w:sz w:val="24"/>
            <w:szCs w:val="24"/>
          </w:rPr>
          <w:delText xml:space="preserve">measured growth </w:delText>
        </w:r>
        <w:r w:rsidR="00A75A75" w:rsidDel="00BB5D31">
          <w:rPr>
            <w:rFonts w:ascii="Arial" w:hAnsi="Arial" w:cs="Arial"/>
            <w:sz w:val="24"/>
            <w:szCs w:val="24"/>
          </w:rPr>
          <w:delText>in shell area of oysters</w:delText>
        </w:r>
        <w:r w:rsidR="006F4CED" w:rsidDel="00BB5D31">
          <w:rPr>
            <w:rFonts w:ascii="Arial" w:hAnsi="Arial" w:cs="Arial"/>
            <w:sz w:val="24"/>
            <w:szCs w:val="24"/>
          </w:rPr>
          <w:delText xml:space="preserve"> across a </w:delText>
        </w:r>
        <w:r w:rsidR="00E669FC" w:rsidDel="00BB5D31">
          <w:rPr>
            <w:rFonts w:ascii="Arial" w:hAnsi="Arial" w:cs="Arial"/>
            <w:sz w:val="24"/>
            <w:szCs w:val="24"/>
          </w:rPr>
          <w:delText>range of</w:delText>
        </w:r>
      </w:del>
      <w:ins w:id="70" w:author="Brian P Gaylord" w:date="2023-10-30T13:46:00Z">
        <w:r w:rsidR="002F7908">
          <w:rPr>
            <w:rFonts w:ascii="Arial" w:hAnsi="Arial" w:cs="Arial"/>
            <w:sz w:val="24"/>
            <w:szCs w:val="24"/>
          </w:rPr>
          <w:t>employ</w:t>
        </w:r>
        <w:r w:rsidR="00BB5D31">
          <w:rPr>
            <w:rFonts w:ascii="Arial" w:hAnsi="Arial" w:cs="Arial"/>
            <w:sz w:val="24"/>
            <w:szCs w:val="24"/>
          </w:rPr>
          <w:t xml:space="preserve"> six treatment levels of</w:t>
        </w:r>
      </w:ins>
      <w:r w:rsidR="001B5E85">
        <w:rPr>
          <w:rFonts w:ascii="Arial" w:hAnsi="Arial" w:cs="Arial"/>
          <w:sz w:val="24"/>
          <w:szCs w:val="24"/>
        </w:rPr>
        <w:t xml:space="preserve"> to</w:t>
      </w:r>
      <w:r w:rsidR="006F4CED">
        <w:rPr>
          <w:rFonts w:ascii="Arial" w:hAnsi="Arial" w:cs="Arial"/>
          <w:sz w:val="24"/>
          <w:szCs w:val="24"/>
        </w:rPr>
        <w:t>tal alkalinit</w:t>
      </w:r>
      <w:ins w:id="71" w:author="Brian P Gaylord" w:date="2023-10-30T13:46:00Z">
        <w:r w:rsidR="00BB5D31">
          <w:rPr>
            <w:rFonts w:ascii="Arial" w:hAnsi="Arial" w:cs="Arial"/>
            <w:sz w:val="24"/>
            <w:szCs w:val="24"/>
          </w:rPr>
          <w:t>y (</w:t>
        </w:r>
      </w:ins>
      <w:ins w:id="72" w:author="Brian P Gaylord" w:date="2023-10-30T13:47:00Z">
        <w:r w:rsidR="00BB5D31">
          <w:rPr>
            <w:rFonts w:ascii="Arial" w:hAnsi="Arial" w:cs="Arial"/>
            <w:sz w:val="24"/>
            <w:szCs w:val="24"/>
          </w:rPr>
          <w:t>spanning</w:t>
        </w:r>
      </w:ins>
      <w:ins w:id="73" w:author="Brian P Gaylord" w:date="2023-10-30T13:46:00Z">
        <w:r w:rsidR="00BB5D31">
          <w:rPr>
            <w:rFonts w:ascii="Arial" w:hAnsi="Arial" w:cs="Arial"/>
            <w:sz w:val="24"/>
            <w:szCs w:val="24"/>
          </w:rPr>
          <w:t xml:space="preserve"> </w:t>
        </w:r>
        <w:proofErr w:type="gramStart"/>
        <w:r w:rsidR="00BB5D31">
          <w:rPr>
            <w:rFonts w:ascii="Arial" w:hAnsi="Arial" w:cs="Arial"/>
            <w:sz w:val="24"/>
            <w:szCs w:val="24"/>
          </w:rPr>
          <w:t>792 to</w:t>
        </w:r>
        <w:proofErr w:type="gramEnd"/>
        <w:r w:rsidR="00BB5D31">
          <w:rPr>
            <w:rFonts w:ascii="Arial" w:hAnsi="Arial" w:cs="Arial"/>
            <w:sz w:val="24"/>
            <w:szCs w:val="24"/>
          </w:rPr>
          <w:t xml:space="preserve"> 291</w:t>
        </w:r>
      </w:ins>
      <w:ins w:id="74" w:author="Brian P Gaylord" w:date="2023-10-30T13:47:00Z">
        <w:r w:rsidR="00BB5D31">
          <w:rPr>
            <w:rFonts w:ascii="Arial" w:hAnsi="Arial" w:cs="Arial"/>
            <w:sz w:val="24"/>
            <w:szCs w:val="24"/>
          </w:rPr>
          <w:t>6 µ</w:t>
        </w:r>
        <w:proofErr w:type="spellStart"/>
        <w:r w:rsidR="00BB5D31">
          <w:rPr>
            <w:rFonts w:ascii="Arial" w:hAnsi="Arial" w:cs="Arial"/>
            <w:sz w:val="24"/>
            <w:szCs w:val="24"/>
          </w:rPr>
          <w:t>mol</w:t>
        </w:r>
        <w:proofErr w:type="spellEnd"/>
        <w:r w:rsidR="00BB5D31">
          <w:rPr>
            <w:rFonts w:ascii="Arial" w:hAnsi="Arial" w:cs="Arial"/>
            <w:sz w:val="24"/>
            <w:szCs w:val="24"/>
          </w:rPr>
          <w:t xml:space="preserve"> kg</w:t>
        </w:r>
        <w:r w:rsidR="00BB5D31">
          <w:rPr>
            <w:rFonts w:ascii="Arial" w:hAnsi="Arial" w:cs="Arial"/>
            <w:sz w:val="24"/>
            <w:szCs w:val="24"/>
            <w:vertAlign w:val="superscript"/>
          </w:rPr>
          <w:t>-1</w:t>
        </w:r>
      </w:ins>
      <w:ins w:id="75" w:author="Brian P Gaylord" w:date="2023-10-30T13:46:00Z">
        <w:r w:rsidR="00BB5D31">
          <w:rPr>
            <w:rFonts w:ascii="Arial" w:hAnsi="Arial" w:cs="Arial"/>
            <w:sz w:val="24"/>
            <w:szCs w:val="24"/>
          </w:rPr>
          <w:t xml:space="preserve">) </w:t>
        </w:r>
      </w:ins>
      <w:del w:id="76" w:author="Brian P Gaylord" w:date="2023-10-30T13:46:00Z">
        <w:r w:rsidR="00E669FC" w:rsidDel="00BB5D31">
          <w:rPr>
            <w:rFonts w:ascii="Arial" w:hAnsi="Arial" w:cs="Arial"/>
            <w:sz w:val="24"/>
            <w:szCs w:val="24"/>
          </w:rPr>
          <w:delText>ies</w:delText>
        </w:r>
      </w:del>
      <w:del w:id="77" w:author="Brian P Gaylord" w:date="2023-10-30T13:47:00Z">
        <w:r w:rsidR="00D16A93" w:rsidDel="00BB5D31">
          <w:rPr>
            <w:rFonts w:ascii="Arial" w:hAnsi="Arial" w:cs="Arial"/>
            <w:sz w:val="24"/>
            <w:szCs w:val="24"/>
          </w:rPr>
          <w:delText xml:space="preserve">, </w:delText>
        </w:r>
      </w:del>
      <w:del w:id="78" w:author="Brian P Gaylord" w:date="2023-10-30T13:46:00Z">
        <w:r w:rsidR="00D16A93" w:rsidDel="00BB5D31">
          <w:rPr>
            <w:rFonts w:ascii="Arial" w:hAnsi="Arial" w:cs="Arial"/>
            <w:sz w:val="24"/>
            <w:szCs w:val="24"/>
          </w:rPr>
          <w:delText xml:space="preserve">within </w:delText>
        </w:r>
      </w:del>
      <w:ins w:id="79" w:author="Brian P Gaylord" w:date="2023-10-30T13:46:00Z">
        <w:r w:rsidR="00BB5D31">
          <w:rPr>
            <w:rFonts w:ascii="Arial" w:hAnsi="Arial" w:cs="Arial"/>
            <w:sz w:val="24"/>
            <w:szCs w:val="24"/>
          </w:rPr>
          <w:t xml:space="preserve">and </w:t>
        </w:r>
      </w:ins>
      <w:del w:id="80" w:author="Brian P Gaylord" w:date="2023-10-30T13:46:00Z">
        <w:r w:rsidR="00D16A93" w:rsidDel="00BB5D31">
          <w:rPr>
            <w:rFonts w:ascii="Arial" w:hAnsi="Arial" w:cs="Arial"/>
            <w:sz w:val="24"/>
            <w:szCs w:val="24"/>
          </w:rPr>
          <w:delText xml:space="preserve">2 </w:delText>
        </w:r>
      </w:del>
      <w:ins w:id="81" w:author="Brian P Gaylord" w:date="2023-10-30T13:46:00Z">
        <w:r w:rsidR="00BB5D31">
          <w:rPr>
            <w:rFonts w:ascii="Arial" w:hAnsi="Arial" w:cs="Arial"/>
            <w:sz w:val="24"/>
            <w:szCs w:val="24"/>
          </w:rPr>
          <w:t xml:space="preserve">two </w:t>
        </w:r>
      </w:ins>
      <w:r w:rsidR="00D16A93">
        <w:rPr>
          <w:rFonts w:ascii="Arial" w:hAnsi="Arial" w:cs="Arial"/>
          <w:sz w:val="24"/>
          <w:szCs w:val="24"/>
        </w:rPr>
        <w:t>salinities (</w:t>
      </w:r>
      <w:del w:id="82" w:author="Brian P Gaylord" w:date="2023-10-30T13:47:00Z">
        <w:r w:rsidR="00D16A93" w:rsidDel="00BB5D31">
          <w:rPr>
            <w:rFonts w:ascii="Arial" w:hAnsi="Arial" w:cs="Arial"/>
            <w:sz w:val="24"/>
            <w:szCs w:val="24"/>
          </w:rPr>
          <w:delText>S</w:delText>
        </w:r>
        <w:r w:rsidR="00D16A93" w:rsidDel="00BB5D31">
          <w:rPr>
            <w:rFonts w:ascii="Arial" w:hAnsi="Arial" w:cs="Arial"/>
            <w:sz w:val="24"/>
            <w:szCs w:val="24"/>
            <w:vertAlign w:val="subscript"/>
          </w:rPr>
          <w:delText>amb</w:delText>
        </w:r>
        <w:r w:rsidR="00D16A93" w:rsidDel="00BB5D31">
          <w:rPr>
            <w:rFonts w:ascii="Arial" w:hAnsi="Arial" w:cs="Arial"/>
            <w:sz w:val="24"/>
            <w:szCs w:val="24"/>
          </w:rPr>
          <w:delText xml:space="preserve"> = 34, S</w:delText>
        </w:r>
        <w:r w:rsidR="00D16A93" w:rsidDel="00BB5D31">
          <w:rPr>
            <w:rFonts w:ascii="Arial" w:hAnsi="Arial" w:cs="Arial"/>
            <w:sz w:val="24"/>
            <w:szCs w:val="24"/>
            <w:vertAlign w:val="subscript"/>
          </w:rPr>
          <w:delText>low</w:delText>
        </w:r>
        <w:r w:rsidR="00D16A93" w:rsidDel="00BB5D31">
          <w:rPr>
            <w:rFonts w:ascii="Arial" w:hAnsi="Arial" w:cs="Arial"/>
            <w:sz w:val="24"/>
            <w:szCs w:val="24"/>
          </w:rPr>
          <w:delText xml:space="preserve"> = </w:delText>
        </w:r>
      </w:del>
      <w:r w:rsidR="00D16A93">
        <w:rPr>
          <w:rFonts w:ascii="Arial" w:hAnsi="Arial" w:cs="Arial"/>
          <w:sz w:val="24"/>
          <w:szCs w:val="24"/>
        </w:rPr>
        <w:t>27</w:t>
      </w:r>
      <w:ins w:id="83" w:author="Brian P Gaylord" w:date="2023-10-30T13:47:00Z">
        <w:r w:rsidR="00BB5D31">
          <w:rPr>
            <w:rFonts w:ascii="Arial" w:hAnsi="Arial" w:cs="Arial"/>
            <w:sz w:val="24"/>
            <w:szCs w:val="24"/>
          </w:rPr>
          <w:t xml:space="preserve"> and 34</w:t>
        </w:r>
      </w:ins>
      <w:r w:rsidR="00D16A93">
        <w:rPr>
          <w:rFonts w:ascii="Arial" w:hAnsi="Arial" w:cs="Arial"/>
          <w:sz w:val="24"/>
          <w:szCs w:val="24"/>
        </w:rPr>
        <w:t>)</w:t>
      </w:r>
      <w:r w:rsidR="00445689">
        <w:rPr>
          <w:rFonts w:ascii="Arial" w:hAnsi="Arial" w:cs="Arial"/>
          <w:sz w:val="24"/>
          <w:szCs w:val="24"/>
        </w:rPr>
        <w:t xml:space="preserve"> that might be expected </w:t>
      </w:r>
      <w:del w:id="84" w:author="Brian P Gaylord" w:date="2023-10-30T17:01:00Z">
        <w:r w:rsidR="00286420" w:rsidDel="002F7908">
          <w:rPr>
            <w:rFonts w:ascii="Arial" w:hAnsi="Arial" w:cs="Arial"/>
            <w:sz w:val="24"/>
            <w:szCs w:val="24"/>
          </w:rPr>
          <w:delText xml:space="preserve">for </w:delText>
        </w:r>
      </w:del>
      <w:ins w:id="85" w:author="Brian P Gaylord" w:date="2023-10-30T17:01:00Z">
        <w:r w:rsidR="002F7908">
          <w:rPr>
            <w:rFonts w:ascii="Arial" w:hAnsi="Arial" w:cs="Arial"/>
            <w:sz w:val="24"/>
            <w:szCs w:val="24"/>
          </w:rPr>
          <w:t xml:space="preserve">within </w:t>
        </w:r>
      </w:ins>
      <w:r w:rsidR="00286420">
        <w:rPr>
          <w:rFonts w:ascii="Arial" w:hAnsi="Arial" w:cs="Arial"/>
          <w:sz w:val="24"/>
          <w:szCs w:val="24"/>
        </w:rPr>
        <w:t xml:space="preserve">coastal </w:t>
      </w:r>
      <w:ins w:id="86" w:author="Brian P Gaylord" w:date="2023-10-30T14:04:00Z">
        <w:r w:rsidR="00E40334">
          <w:rPr>
            <w:rFonts w:ascii="Arial" w:hAnsi="Arial" w:cs="Arial"/>
            <w:sz w:val="24"/>
            <w:szCs w:val="24"/>
          </w:rPr>
          <w:t xml:space="preserve">zones or </w:t>
        </w:r>
      </w:ins>
      <w:r w:rsidR="00286420">
        <w:rPr>
          <w:rFonts w:ascii="Arial" w:hAnsi="Arial" w:cs="Arial"/>
          <w:sz w:val="24"/>
          <w:szCs w:val="24"/>
        </w:rPr>
        <w:t xml:space="preserve">estuaries </w:t>
      </w:r>
      <w:ins w:id="87" w:author="Brian P Gaylord" w:date="2023-10-30T17:01:00Z">
        <w:r w:rsidR="002F7908">
          <w:rPr>
            <w:rFonts w:ascii="Arial" w:hAnsi="Arial" w:cs="Arial"/>
            <w:sz w:val="24"/>
            <w:szCs w:val="24"/>
          </w:rPr>
          <w:t xml:space="preserve">that </w:t>
        </w:r>
      </w:ins>
      <w:r w:rsidR="00286420">
        <w:rPr>
          <w:rFonts w:ascii="Arial" w:hAnsi="Arial" w:cs="Arial"/>
          <w:sz w:val="24"/>
          <w:szCs w:val="24"/>
        </w:rPr>
        <w:t>receiv</w:t>
      </w:r>
      <w:ins w:id="88" w:author="Brian P Gaylord" w:date="2023-10-30T17:02:00Z">
        <w:r w:rsidR="002F7908">
          <w:rPr>
            <w:rFonts w:ascii="Arial" w:hAnsi="Arial" w:cs="Arial"/>
            <w:sz w:val="24"/>
            <w:szCs w:val="24"/>
          </w:rPr>
          <w:t>e</w:t>
        </w:r>
      </w:ins>
      <w:del w:id="89" w:author="Brian P Gaylord" w:date="2023-10-30T17:02:00Z">
        <w:r w:rsidR="00286420" w:rsidDel="002F7908">
          <w:rPr>
            <w:rFonts w:ascii="Arial" w:hAnsi="Arial" w:cs="Arial"/>
            <w:sz w:val="24"/>
            <w:szCs w:val="24"/>
          </w:rPr>
          <w:delText>in</w:delText>
        </w:r>
      </w:del>
      <w:del w:id="90" w:author="Brian P Gaylord" w:date="2023-10-30T17:01:00Z">
        <w:r w:rsidR="00286420" w:rsidDel="002F7908">
          <w:rPr>
            <w:rFonts w:ascii="Arial" w:hAnsi="Arial" w:cs="Arial"/>
            <w:sz w:val="24"/>
            <w:szCs w:val="24"/>
          </w:rPr>
          <w:delText>g</w:delText>
        </w:r>
      </w:del>
      <w:r w:rsidR="00286420">
        <w:rPr>
          <w:rFonts w:ascii="Arial" w:hAnsi="Arial" w:cs="Arial"/>
          <w:sz w:val="24"/>
          <w:szCs w:val="24"/>
        </w:rPr>
        <w:t xml:space="preserve"> stream inputs. </w:t>
      </w:r>
      <w:commentRangeStart w:id="91"/>
      <w:r w:rsidR="00DA17E7">
        <w:rPr>
          <w:rFonts w:ascii="Arial" w:hAnsi="Arial" w:cs="Arial"/>
          <w:sz w:val="24"/>
          <w:szCs w:val="24"/>
        </w:rPr>
        <w:t xml:space="preserve">In addition to </w:t>
      </w:r>
      <w:ins w:id="92" w:author="Brian P Gaylord" w:date="2023-10-30T13:48:00Z">
        <w:r w:rsidR="00597C47">
          <w:rPr>
            <w:rFonts w:ascii="Arial" w:hAnsi="Arial" w:cs="Arial"/>
            <w:sz w:val="24"/>
            <w:szCs w:val="24"/>
          </w:rPr>
          <w:t xml:space="preserve">assays of shell </w:t>
        </w:r>
      </w:ins>
      <w:r w:rsidR="00DA17E7">
        <w:rPr>
          <w:rFonts w:ascii="Arial" w:hAnsi="Arial" w:cs="Arial"/>
          <w:sz w:val="24"/>
          <w:szCs w:val="24"/>
        </w:rPr>
        <w:t>growth</w:t>
      </w:r>
      <w:ins w:id="93" w:author="Brian P Gaylord" w:date="2023-10-30T14:09:00Z">
        <w:r w:rsidR="000A558F">
          <w:rPr>
            <w:rFonts w:ascii="Arial" w:hAnsi="Arial" w:cs="Arial"/>
            <w:sz w:val="24"/>
            <w:szCs w:val="24"/>
          </w:rPr>
          <w:t>,</w:t>
        </w:r>
      </w:ins>
      <w:r w:rsidR="0034692C">
        <w:rPr>
          <w:rFonts w:ascii="Arial" w:hAnsi="Arial" w:cs="Arial"/>
          <w:sz w:val="24"/>
          <w:szCs w:val="24"/>
        </w:rPr>
        <w:t xml:space="preserve"> </w:t>
      </w:r>
      <w:del w:id="94" w:author="Brian P Gaylord" w:date="2023-10-30T13:48:00Z">
        <w:r w:rsidR="0034692C" w:rsidDel="00597C47">
          <w:rPr>
            <w:rFonts w:ascii="Arial" w:hAnsi="Arial" w:cs="Arial"/>
            <w:sz w:val="24"/>
            <w:szCs w:val="24"/>
          </w:rPr>
          <w:delText>through time</w:delText>
        </w:r>
        <w:r w:rsidR="00FF7D83" w:rsidDel="00597C47">
          <w:rPr>
            <w:rFonts w:ascii="Arial" w:hAnsi="Arial" w:cs="Arial"/>
            <w:sz w:val="24"/>
            <w:szCs w:val="24"/>
          </w:rPr>
          <w:delText xml:space="preserve"> </w:delText>
        </w:r>
        <w:r w:rsidR="00DA17E7" w:rsidDel="00597C47">
          <w:rPr>
            <w:rFonts w:ascii="Arial" w:hAnsi="Arial" w:cs="Arial"/>
            <w:sz w:val="24"/>
            <w:szCs w:val="24"/>
          </w:rPr>
          <w:delText>we measured</w:delText>
        </w:r>
        <w:r w:rsidR="00FF7D83" w:rsidDel="00597C47">
          <w:rPr>
            <w:rFonts w:ascii="Arial" w:hAnsi="Arial" w:cs="Arial"/>
            <w:sz w:val="24"/>
            <w:szCs w:val="24"/>
          </w:rPr>
          <w:delText xml:space="preserve"> to overall growth</w:delText>
        </w:r>
        <w:commentRangeEnd w:id="91"/>
        <w:r w:rsidR="00AA62DA" w:rsidDel="00597C47">
          <w:rPr>
            <w:rStyle w:val="CommentReference"/>
          </w:rPr>
          <w:commentReference w:id="91"/>
        </w:r>
        <w:r w:rsidR="00FF7D83" w:rsidDel="00597C47">
          <w:rPr>
            <w:rFonts w:ascii="Arial" w:hAnsi="Arial" w:cs="Arial"/>
            <w:sz w:val="24"/>
            <w:szCs w:val="24"/>
          </w:rPr>
          <w:delText xml:space="preserve"> (0 – 36)</w:delText>
        </w:r>
        <w:r w:rsidR="006D0C6C" w:rsidDel="00597C47">
          <w:rPr>
            <w:rFonts w:ascii="Arial" w:hAnsi="Arial" w:cs="Arial"/>
            <w:sz w:val="24"/>
            <w:szCs w:val="24"/>
          </w:rPr>
          <w:delText xml:space="preserve">, and account for potential disruptions to </w:delText>
        </w:r>
        <w:commentRangeStart w:id="95"/>
        <w:r w:rsidR="006F38C6" w:rsidDel="00597C47">
          <w:rPr>
            <w:rFonts w:ascii="Arial" w:hAnsi="Arial" w:cs="Arial"/>
            <w:sz w:val="24"/>
            <w:szCs w:val="24"/>
          </w:rPr>
          <w:delText xml:space="preserve">vertical </w:delText>
        </w:r>
        <w:commentRangeEnd w:id="95"/>
        <w:r w:rsidR="00AA62DA" w:rsidDel="00597C47">
          <w:rPr>
            <w:rStyle w:val="CommentReference"/>
          </w:rPr>
          <w:commentReference w:id="95"/>
        </w:r>
        <w:r w:rsidR="006F38C6" w:rsidDel="00597C47">
          <w:rPr>
            <w:rFonts w:ascii="Arial" w:hAnsi="Arial" w:cs="Arial"/>
            <w:sz w:val="24"/>
            <w:szCs w:val="24"/>
          </w:rPr>
          <w:delText>shell growth</w:delText>
        </w:r>
        <w:r w:rsidR="004E3EC6" w:rsidDel="00597C47">
          <w:rPr>
            <w:rFonts w:ascii="Arial" w:hAnsi="Arial" w:cs="Arial"/>
            <w:sz w:val="24"/>
            <w:szCs w:val="24"/>
          </w:rPr>
          <w:delText xml:space="preserve"> and </w:delText>
        </w:r>
        <w:r w:rsidR="006F38C6" w:rsidDel="00597C47">
          <w:rPr>
            <w:rFonts w:ascii="Arial" w:hAnsi="Arial" w:cs="Arial"/>
            <w:sz w:val="24"/>
            <w:szCs w:val="24"/>
          </w:rPr>
          <w:delText>tissue</w:delText>
        </w:r>
        <w:r w:rsidR="004E3EC6" w:rsidDel="00597C47">
          <w:rPr>
            <w:rFonts w:ascii="Arial" w:hAnsi="Arial" w:cs="Arial"/>
            <w:sz w:val="24"/>
            <w:szCs w:val="24"/>
          </w:rPr>
          <w:delText xml:space="preserve"> </w:delText>
        </w:r>
        <w:r w:rsidR="006F38C6" w:rsidDel="00597C47">
          <w:rPr>
            <w:rFonts w:ascii="Arial" w:hAnsi="Arial" w:cs="Arial"/>
            <w:sz w:val="24"/>
            <w:szCs w:val="24"/>
          </w:rPr>
          <w:delText>mass</w:delText>
        </w:r>
        <w:r w:rsidR="004E3EC6" w:rsidDel="00597C47">
          <w:rPr>
            <w:rFonts w:ascii="Arial" w:hAnsi="Arial" w:cs="Arial"/>
            <w:sz w:val="24"/>
            <w:szCs w:val="24"/>
          </w:rPr>
          <w:delText xml:space="preserve"> </w:delText>
        </w:r>
        <w:r w:rsidR="0013021E" w:rsidDel="00597C47">
          <w:rPr>
            <w:rFonts w:ascii="Arial" w:hAnsi="Arial" w:cs="Arial"/>
            <w:sz w:val="24"/>
            <w:szCs w:val="24"/>
          </w:rPr>
          <w:delText xml:space="preserve">with measurements of </w:delText>
        </w:r>
        <w:r w:rsidR="00FF7D83" w:rsidDel="00597C47">
          <w:rPr>
            <w:rFonts w:ascii="Arial" w:hAnsi="Arial" w:cs="Arial"/>
            <w:sz w:val="24"/>
            <w:szCs w:val="24"/>
          </w:rPr>
          <w:delText>shell</w:delText>
        </w:r>
      </w:del>
      <w:ins w:id="96" w:author="Brian P Gaylord" w:date="2023-10-30T13:48:00Z">
        <w:r w:rsidR="00597C47">
          <w:rPr>
            <w:rFonts w:ascii="Arial" w:hAnsi="Arial" w:cs="Arial"/>
            <w:sz w:val="24"/>
            <w:szCs w:val="24"/>
          </w:rPr>
          <w:t>w</w:t>
        </w:r>
      </w:ins>
      <w:ins w:id="97" w:author="Brian P Gaylord" w:date="2023-10-30T14:04:00Z">
        <w:r w:rsidR="00E40334">
          <w:rPr>
            <w:rFonts w:ascii="Arial" w:hAnsi="Arial" w:cs="Arial"/>
            <w:sz w:val="24"/>
            <w:szCs w:val="24"/>
          </w:rPr>
          <w:t xml:space="preserve">e </w:t>
        </w:r>
      </w:ins>
      <w:ins w:id="98" w:author="Brian P Gaylord" w:date="2023-10-30T13:48:00Z">
        <w:r w:rsidR="00597C47">
          <w:rPr>
            <w:rFonts w:ascii="Arial" w:hAnsi="Arial" w:cs="Arial"/>
            <w:sz w:val="24"/>
            <w:szCs w:val="24"/>
          </w:rPr>
          <w:t xml:space="preserve">also </w:t>
        </w:r>
      </w:ins>
      <w:ins w:id="99" w:author="Brian P Gaylord" w:date="2023-10-30T13:49:00Z">
        <w:r w:rsidR="002F7908">
          <w:rPr>
            <w:rFonts w:ascii="Arial" w:hAnsi="Arial" w:cs="Arial"/>
            <w:sz w:val="24"/>
            <w:szCs w:val="24"/>
          </w:rPr>
          <w:t>examine</w:t>
        </w:r>
      </w:ins>
      <w:ins w:id="100" w:author="Brian P Gaylord" w:date="2023-10-30T13:48:00Z">
        <w:r w:rsidR="00597C47">
          <w:rPr>
            <w:rFonts w:ascii="Arial" w:hAnsi="Arial" w:cs="Arial"/>
            <w:sz w:val="24"/>
            <w:szCs w:val="24"/>
          </w:rPr>
          <w:t xml:space="preserve"> </w:t>
        </w:r>
      </w:ins>
      <w:ins w:id="101" w:author="Brian P Gaylord" w:date="2023-10-30T13:49:00Z">
        <w:r w:rsidR="00597C47">
          <w:rPr>
            <w:rFonts w:ascii="Arial" w:hAnsi="Arial" w:cs="Arial"/>
            <w:sz w:val="24"/>
            <w:szCs w:val="24"/>
          </w:rPr>
          <w:t xml:space="preserve">consequences </w:t>
        </w:r>
      </w:ins>
      <w:ins w:id="102" w:author="Brian P Gaylord" w:date="2023-10-30T14:04:00Z">
        <w:r w:rsidR="00E40334">
          <w:rPr>
            <w:rFonts w:ascii="Arial" w:hAnsi="Arial" w:cs="Arial"/>
            <w:sz w:val="24"/>
            <w:szCs w:val="24"/>
          </w:rPr>
          <w:t xml:space="preserve">of altered TA and salinity </w:t>
        </w:r>
      </w:ins>
      <w:ins w:id="103" w:author="Brian P Gaylord" w:date="2023-10-30T13:49:00Z">
        <w:r w:rsidR="00597C47">
          <w:rPr>
            <w:rFonts w:ascii="Arial" w:hAnsi="Arial" w:cs="Arial"/>
            <w:sz w:val="24"/>
            <w:szCs w:val="24"/>
          </w:rPr>
          <w:t xml:space="preserve">for </w:t>
        </w:r>
      </w:ins>
      <w:ins w:id="104" w:author="Brian P Gaylord" w:date="2023-10-30T14:09:00Z">
        <w:r w:rsidR="000A558F">
          <w:rPr>
            <w:rFonts w:ascii="Arial" w:hAnsi="Arial" w:cs="Arial"/>
            <w:sz w:val="24"/>
            <w:szCs w:val="24"/>
          </w:rPr>
          <w:t xml:space="preserve">indices of </w:t>
        </w:r>
      </w:ins>
      <w:ins w:id="105" w:author="Brian P Gaylord" w:date="2023-10-30T13:49:00Z">
        <w:r w:rsidR="00597C47">
          <w:rPr>
            <w:rFonts w:ascii="Arial" w:hAnsi="Arial" w:cs="Arial"/>
            <w:sz w:val="24"/>
            <w:szCs w:val="24"/>
          </w:rPr>
          <w:t>shell</w:t>
        </w:r>
      </w:ins>
      <w:r w:rsidR="0085106F">
        <w:rPr>
          <w:rFonts w:ascii="Arial" w:hAnsi="Arial" w:cs="Arial"/>
          <w:sz w:val="24"/>
          <w:szCs w:val="24"/>
        </w:rPr>
        <w:t xml:space="preserve"> thickness (m</w:t>
      </w:r>
      <w:r w:rsidR="009A6FF2">
        <w:rPr>
          <w:rFonts w:ascii="Arial" w:hAnsi="Arial" w:cs="Arial"/>
          <w:sz w:val="24"/>
          <w:szCs w:val="24"/>
        </w:rPr>
        <w:t>g</w:t>
      </w:r>
      <w:del w:id="106" w:author="Brian P Gaylord" w:date="2023-10-30T14:09:00Z">
        <w:r w:rsidR="009A6FF2" w:rsidRPr="000A558F" w:rsidDel="000A558F">
          <w:rPr>
            <w:rFonts w:ascii="Arial" w:hAnsi="Arial" w:cs="Arial"/>
            <w:sz w:val="24"/>
            <w:szCs w:val="24"/>
            <w:vertAlign w:val="superscript"/>
            <w:rPrChange w:id="107" w:author="Brian P Gaylord" w:date="2023-10-30T14:09:00Z">
              <w:rPr>
                <w:rFonts w:ascii="Arial" w:hAnsi="Arial" w:cs="Arial"/>
                <w:sz w:val="24"/>
                <w:szCs w:val="24"/>
              </w:rPr>
            </w:rPrChange>
          </w:rPr>
          <w:delText>2</w:delText>
        </w:r>
      </w:del>
      <w:r w:rsidR="009A6FF2">
        <w:rPr>
          <w:rFonts w:ascii="Arial" w:hAnsi="Arial" w:cs="Arial"/>
          <w:sz w:val="24"/>
          <w:szCs w:val="24"/>
        </w:rPr>
        <w:t xml:space="preserve"> </w:t>
      </w:r>
      <w:proofErr w:type="gramStart"/>
      <w:r w:rsidR="009A6FF2">
        <w:rPr>
          <w:rFonts w:ascii="Arial" w:hAnsi="Arial" w:cs="Arial"/>
          <w:sz w:val="24"/>
          <w:szCs w:val="24"/>
        </w:rPr>
        <w:t>mm</w:t>
      </w:r>
      <w:r w:rsidR="009A6FF2" w:rsidRPr="00465157">
        <w:rPr>
          <w:rFonts w:ascii="Arial" w:hAnsi="Arial" w:cs="Arial"/>
          <w:sz w:val="24"/>
          <w:szCs w:val="24"/>
          <w:vertAlign w:val="superscript"/>
        </w:rPr>
        <w:t>-2</w:t>
      </w:r>
      <w:proofErr w:type="gramEnd"/>
      <w:r w:rsidR="009A6FF2">
        <w:rPr>
          <w:rFonts w:ascii="Arial" w:hAnsi="Arial" w:cs="Arial"/>
          <w:sz w:val="24"/>
          <w:szCs w:val="24"/>
        </w:rPr>
        <w:t>)</w:t>
      </w:r>
      <w:del w:id="108" w:author="Brian P Gaylord" w:date="2023-10-30T13:49:00Z">
        <w:r w:rsidR="0085106F" w:rsidDel="00597C47">
          <w:rPr>
            <w:rFonts w:ascii="Arial" w:hAnsi="Arial" w:cs="Arial"/>
            <w:sz w:val="24"/>
            <w:szCs w:val="24"/>
          </w:rPr>
          <w:delText>,</w:delText>
        </w:r>
      </w:del>
      <w:r w:rsidR="0085106F">
        <w:rPr>
          <w:rFonts w:ascii="Arial" w:hAnsi="Arial" w:cs="Arial"/>
          <w:sz w:val="24"/>
          <w:szCs w:val="24"/>
        </w:rPr>
        <w:t xml:space="preserve"> and </w:t>
      </w:r>
      <w:ins w:id="109" w:author="Brian P Gaylord" w:date="2023-10-30T14:04:00Z">
        <w:r w:rsidR="00E40334">
          <w:rPr>
            <w:rFonts w:ascii="Arial" w:hAnsi="Arial" w:cs="Arial"/>
            <w:sz w:val="24"/>
            <w:szCs w:val="24"/>
          </w:rPr>
          <w:t xml:space="preserve">oyster </w:t>
        </w:r>
      </w:ins>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ins w:id="110" w:author="Brian P Gaylord" w:date="2023-10-30T13:49:00Z">
        <w:r w:rsidR="00597C47">
          <w:rPr>
            <w:rFonts w:ascii="Arial" w:hAnsi="Arial" w:cs="Arial"/>
            <w:sz w:val="24"/>
            <w:szCs w:val="24"/>
          </w:rPr>
          <w:t>.</w:t>
        </w:r>
      </w:ins>
      <w:del w:id="111" w:author="Brian P Gaylord" w:date="2023-10-30T13:49:00Z">
        <w:r w:rsidR="004E3EC6" w:rsidDel="00597C47">
          <w:rPr>
            <w:rFonts w:ascii="Arial" w:hAnsi="Arial" w:cs="Arial"/>
            <w:sz w:val="24"/>
            <w:szCs w:val="24"/>
          </w:rPr>
          <w:delText>,</w:delText>
        </w:r>
      </w:del>
      <w:r w:rsidR="003D50F3">
        <w:rPr>
          <w:rFonts w:ascii="Arial" w:hAnsi="Arial" w:cs="Arial"/>
          <w:sz w:val="24"/>
          <w:szCs w:val="24"/>
        </w:rPr>
        <w:t xml:space="preserve"> </w:t>
      </w:r>
      <w:r w:rsidR="00E23B13">
        <w:rPr>
          <w:rFonts w:ascii="Arial" w:hAnsi="Arial" w:cs="Arial"/>
          <w:sz w:val="24"/>
          <w:szCs w:val="24"/>
        </w:rPr>
        <w:t xml:space="preserve">Results demonstrate that </w:t>
      </w:r>
      <w:del w:id="112" w:author="Brian P Gaylord" w:date="2023-10-30T14:04:00Z">
        <w:r w:rsidR="00E23B13" w:rsidDel="00E40334">
          <w:rPr>
            <w:rFonts w:ascii="Arial" w:hAnsi="Arial" w:cs="Arial"/>
            <w:sz w:val="24"/>
            <w:szCs w:val="24"/>
          </w:rPr>
          <w:delText xml:space="preserve">oyster </w:delText>
        </w:r>
      </w:del>
      <w:r w:rsidR="00E23B13">
        <w:rPr>
          <w:rFonts w:ascii="Arial" w:hAnsi="Arial" w:cs="Arial"/>
          <w:sz w:val="24"/>
          <w:szCs w:val="24"/>
        </w:rPr>
        <w:t>g</w:t>
      </w:r>
      <w:r w:rsidR="004E785E">
        <w:rPr>
          <w:rFonts w:ascii="Arial" w:hAnsi="Arial" w:cs="Arial"/>
          <w:sz w:val="24"/>
          <w:szCs w:val="24"/>
        </w:rPr>
        <w:t xml:space="preserve">rowth in shell area </w:t>
      </w:r>
      <w:ins w:id="113" w:author="Brian P Gaylord" w:date="2023-10-30T14:05:00Z">
        <w:r w:rsidR="00E40334">
          <w:rPr>
            <w:rFonts w:ascii="Arial" w:hAnsi="Arial" w:cs="Arial"/>
            <w:sz w:val="24"/>
            <w:szCs w:val="24"/>
          </w:rPr>
          <w:t xml:space="preserve">of oysters </w:t>
        </w:r>
      </w:ins>
      <w:del w:id="114" w:author="Brian P Gaylord" w:date="2023-10-30T13:49:00Z">
        <w:r w:rsidR="004E785E" w:rsidDel="00597C47">
          <w:rPr>
            <w:rFonts w:ascii="Arial" w:hAnsi="Arial" w:cs="Arial"/>
            <w:sz w:val="24"/>
            <w:szCs w:val="24"/>
          </w:rPr>
          <w:delText xml:space="preserve">responded to altered TA in </w:delText>
        </w:r>
        <w:r w:rsidR="008A2355" w:rsidDel="00597C47">
          <w:rPr>
            <w:rFonts w:ascii="Arial" w:hAnsi="Arial" w:cs="Arial"/>
            <w:sz w:val="24"/>
            <w:szCs w:val="24"/>
          </w:rPr>
          <w:delText xml:space="preserve">two distinct </w:delText>
        </w:r>
        <w:r w:rsidR="004E785E" w:rsidDel="00597C47">
          <w:rPr>
            <w:rFonts w:ascii="Arial" w:hAnsi="Arial" w:cs="Arial"/>
            <w:sz w:val="24"/>
            <w:szCs w:val="24"/>
          </w:rPr>
          <w:delText xml:space="preserve">patterns, </w:delText>
        </w:r>
        <w:r w:rsidR="000F71B4" w:rsidDel="00597C47">
          <w:rPr>
            <w:rFonts w:ascii="Arial" w:hAnsi="Arial" w:cs="Arial"/>
            <w:sz w:val="24"/>
            <w:szCs w:val="24"/>
          </w:rPr>
          <w:delText>with no effect of</w:delText>
        </w:r>
      </w:del>
      <w:ins w:id="115" w:author="Brian P Gaylord" w:date="2023-10-30T13:49:00Z">
        <w:r w:rsidR="00597C47">
          <w:rPr>
            <w:rFonts w:ascii="Arial" w:hAnsi="Arial" w:cs="Arial"/>
            <w:sz w:val="24"/>
            <w:szCs w:val="24"/>
          </w:rPr>
          <w:t xml:space="preserve">was </w:t>
        </w:r>
      </w:ins>
      <w:ins w:id="116" w:author="Brian P Gaylord" w:date="2023-10-30T13:50:00Z">
        <w:r w:rsidR="00597C47">
          <w:rPr>
            <w:rFonts w:ascii="Arial" w:hAnsi="Arial" w:cs="Arial"/>
            <w:sz w:val="24"/>
            <w:szCs w:val="24"/>
          </w:rPr>
          <w:t xml:space="preserve">higher during the earlier </w:t>
        </w:r>
      </w:ins>
      <w:ins w:id="117" w:author="Brian P Gaylord" w:date="2023-10-30T17:02:00Z">
        <w:r w:rsidR="002F7908">
          <w:rPr>
            <w:rFonts w:ascii="Arial" w:hAnsi="Arial" w:cs="Arial"/>
            <w:sz w:val="24"/>
            <w:szCs w:val="24"/>
          </w:rPr>
          <w:t xml:space="preserve">time </w:t>
        </w:r>
      </w:ins>
      <w:ins w:id="118" w:author="Brian P Gaylord" w:date="2023-10-30T13:50:00Z">
        <w:r w:rsidR="00597C47">
          <w:rPr>
            <w:rFonts w:ascii="Arial" w:hAnsi="Arial" w:cs="Arial"/>
            <w:sz w:val="24"/>
            <w:szCs w:val="24"/>
          </w:rPr>
          <w:t xml:space="preserve">window compared to the later window. </w:t>
        </w:r>
      </w:ins>
      <w:ins w:id="119" w:author="Brian P Gaylord" w:date="2023-10-30T13:51:00Z">
        <w:r w:rsidR="00597C47">
          <w:rPr>
            <w:rFonts w:ascii="Arial" w:hAnsi="Arial" w:cs="Arial"/>
            <w:sz w:val="24"/>
            <w:szCs w:val="24"/>
          </w:rPr>
          <w:t xml:space="preserve">Growth in shell area was </w:t>
        </w:r>
      </w:ins>
      <w:ins w:id="120" w:author="Brian P Gaylord" w:date="2023-10-30T13:49:00Z">
        <w:r w:rsidR="00597C47">
          <w:rPr>
            <w:rFonts w:ascii="Arial" w:hAnsi="Arial" w:cs="Arial"/>
            <w:sz w:val="24"/>
            <w:szCs w:val="24"/>
          </w:rPr>
          <w:t>unaffected by</w:t>
        </w:r>
      </w:ins>
      <w:r w:rsidR="000F71B4">
        <w:rPr>
          <w:rFonts w:ascii="Arial" w:hAnsi="Arial" w:cs="Arial"/>
          <w:sz w:val="24"/>
          <w:szCs w:val="24"/>
        </w:rPr>
        <w:t xml:space="preserve"> TA</w:t>
      </w:r>
      <w:r w:rsidR="00C57001">
        <w:rPr>
          <w:rFonts w:ascii="Arial" w:hAnsi="Arial" w:cs="Arial"/>
          <w:sz w:val="24"/>
          <w:szCs w:val="24"/>
        </w:rPr>
        <w:t xml:space="preserve"> in the earlier window</w:t>
      </w:r>
      <w:r w:rsidR="008735E8">
        <w:rPr>
          <w:rFonts w:ascii="Arial" w:hAnsi="Arial" w:cs="Arial"/>
          <w:sz w:val="24"/>
          <w:szCs w:val="24"/>
        </w:rPr>
        <w:t xml:space="preserve">, </w:t>
      </w:r>
      <w:del w:id="121" w:author="Brian P Gaylord" w:date="2023-10-30T13:50:00Z">
        <w:r w:rsidR="008735E8" w:rsidDel="00597C47">
          <w:rPr>
            <w:rFonts w:ascii="Arial" w:hAnsi="Arial" w:cs="Arial"/>
            <w:sz w:val="24"/>
            <w:szCs w:val="24"/>
          </w:rPr>
          <w:delText>even though the lowest</w:delText>
        </w:r>
      </w:del>
      <w:ins w:id="122" w:author="Brian P Gaylord" w:date="2023-10-30T14:10:00Z">
        <w:r w:rsidR="000A558F">
          <w:rPr>
            <w:rFonts w:ascii="Arial" w:hAnsi="Arial" w:cs="Arial"/>
            <w:sz w:val="24"/>
            <w:szCs w:val="24"/>
          </w:rPr>
          <w:t>but</w:t>
        </w:r>
      </w:ins>
      <w:ins w:id="123" w:author="Brian P Gaylord" w:date="2023-10-30T13:50:00Z">
        <w:r w:rsidR="00597C47">
          <w:rPr>
            <w:rFonts w:ascii="Arial" w:hAnsi="Arial" w:cs="Arial"/>
            <w:sz w:val="24"/>
            <w:szCs w:val="24"/>
          </w:rPr>
          <w:t xml:space="preserve"> </w:t>
        </w:r>
      </w:ins>
      <w:ins w:id="124" w:author="Brian P Gaylord" w:date="2023-10-30T13:51:00Z">
        <w:r w:rsidR="00597C47">
          <w:rPr>
            <w:rFonts w:ascii="Arial" w:hAnsi="Arial" w:cs="Arial"/>
            <w:sz w:val="24"/>
            <w:szCs w:val="24"/>
          </w:rPr>
          <w:t>increased</w:t>
        </w:r>
      </w:ins>
      <w:ins w:id="125" w:author="Brian P Gaylord" w:date="2023-10-30T13:50:00Z">
        <w:r w:rsidR="00597C47">
          <w:rPr>
            <w:rFonts w:ascii="Arial" w:hAnsi="Arial" w:cs="Arial"/>
            <w:sz w:val="24"/>
            <w:szCs w:val="24"/>
          </w:rPr>
          <w:t xml:space="preserve"> with higher</w:t>
        </w:r>
      </w:ins>
      <w:r w:rsidR="008735E8">
        <w:rPr>
          <w:rFonts w:ascii="Arial" w:hAnsi="Arial" w:cs="Arial"/>
          <w:sz w:val="24"/>
          <w:szCs w:val="24"/>
        </w:rPr>
        <w:t xml:space="preserve"> TA </w:t>
      </w:r>
      <w:del w:id="126" w:author="Brian P Gaylord" w:date="2023-10-30T13:50:00Z">
        <w:r w:rsidR="008735E8" w:rsidDel="00597C47">
          <w:rPr>
            <w:rFonts w:ascii="Arial" w:hAnsi="Arial" w:cs="Arial"/>
            <w:sz w:val="24"/>
            <w:szCs w:val="24"/>
          </w:rPr>
          <w:delText>resulted in corrosive seawater conditions</w:delText>
        </w:r>
        <w:r w:rsidR="003B02F4" w:rsidDel="00597C47">
          <w:rPr>
            <w:rFonts w:ascii="Arial" w:hAnsi="Arial" w:cs="Arial"/>
            <w:sz w:val="24"/>
            <w:szCs w:val="24"/>
          </w:rPr>
          <w:delText xml:space="preserve">, </w:delText>
        </w:r>
        <w:r w:rsidR="00C57001" w:rsidDel="00597C47">
          <w:rPr>
            <w:rFonts w:ascii="Arial" w:hAnsi="Arial" w:cs="Arial"/>
            <w:sz w:val="24"/>
            <w:szCs w:val="24"/>
          </w:rPr>
          <w:delText>and a positive effect in</w:delText>
        </w:r>
      </w:del>
      <w:ins w:id="127" w:author="Brian P Gaylord" w:date="2023-10-30T13:50:00Z">
        <w:r w:rsidR="00597C47">
          <w:rPr>
            <w:rFonts w:ascii="Arial" w:hAnsi="Arial" w:cs="Arial"/>
            <w:sz w:val="24"/>
            <w:szCs w:val="24"/>
          </w:rPr>
          <w:t>during</w:t>
        </w:r>
      </w:ins>
      <w:r w:rsidR="00C57001">
        <w:rPr>
          <w:rFonts w:ascii="Arial" w:hAnsi="Arial" w:cs="Arial"/>
          <w:sz w:val="24"/>
          <w:szCs w:val="24"/>
        </w:rPr>
        <w:t xml:space="preserve"> the later window.</w:t>
      </w:r>
      <w:ins w:id="128" w:author="Brian P Gaylord" w:date="2023-10-30T13:53:00Z">
        <w:r w:rsidR="00597C47">
          <w:rPr>
            <w:rFonts w:ascii="Arial" w:hAnsi="Arial" w:cs="Arial"/>
            <w:sz w:val="24"/>
            <w:szCs w:val="24"/>
          </w:rPr>
          <w:t xml:space="preserve"> Oyster individuals of larger initial size grew faster in the earlier time window. </w:t>
        </w:r>
      </w:ins>
      <w:del w:id="129" w:author="Brian P Gaylord" w:date="2023-10-30T13:53:00Z">
        <w:r w:rsidR="001D3729" w:rsidDel="00597C47">
          <w:rPr>
            <w:rFonts w:ascii="Arial" w:hAnsi="Arial" w:cs="Arial"/>
            <w:sz w:val="24"/>
            <w:szCs w:val="24"/>
          </w:rPr>
          <w:delText xml:space="preserve"> </w:delText>
        </w:r>
      </w:del>
      <w:ins w:id="130" w:author="Brian P Gaylord" w:date="2023-10-30T13:51:00Z">
        <w:r w:rsidR="00597C47">
          <w:rPr>
            <w:rFonts w:ascii="Arial" w:hAnsi="Arial" w:cs="Arial"/>
            <w:sz w:val="24"/>
            <w:szCs w:val="24"/>
          </w:rPr>
          <w:t xml:space="preserve">Salinity had no effect </w:t>
        </w:r>
      </w:ins>
      <w:ins w:id="131" w:author="Brian P Gaylord" w:date="2023-10-30T13:53:00Z">
        <w:r w:rsidR="00597C47">
          <w:rPr>
            <w:rFonts w:ascii="Arial" w:hAnsi="Arial" w:cs="Arial"/>
            <w:sz w:val="24"/>
            <w:szCs w:val="24"/>
          </w:rPr>
          <w:t>during</w:t>
        </w:r>
      </w:ins>
      <w:ins w:id="132" w:author="Brian P Gaylord" w:date="2023-10-30T13:51:00Z">
        <w:r w:rsidR="00597C47">
          <w:rPr>
            <w:rFonts w:ascii="Arial" w:hAnsi="Arial" w:cs="Arial"/>
            <w:sz w:val="24"/>
            <w:szCs w:val="24"/>
          </w:rPr>
          <w:t xml:space="preserve"> either window. </w:t>
        </w:r>
      </w:ins>
      <w:ins w:id="133" w:author="Brian P Gaylord" w:date="2023-10-30T13:53:00Z">
        <w:r w:rsidR="00A87193">
          <w:rPr>
            <w:rFonts w:ascii="Arial" w:hAnsi="Arial" w:cs="Arial"/>
            <w:sz w:val="24"/>
            <w:szCs w:val="24"/>
          </w:rPr>
          <w:t xml:space="preserve">Over the </w:t>
        </w:r>
      </w:ins>
      <w:ins w:id="134" w:author="Brian P Gaylord" w:date="2023-10-30T14:05:00Z">
        <w:r w:rsidR="00E40334">
          <w:rPr>
            <w:rFonts w:ascii="Arial" w:hAnsi="Arial" w:cs="Arial"/>
            <w:sz w:val="24"/>
            <w:szCs w:val="24"/>
          </w:rPr>
          <w:t>full</w:t>
        </w:r>
      </w:ins>
      <w:ins w:id="135" w:author="Brian P Gaylord" w:date="2023-10-30T13:53:00Z">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t>
        </w:r>
      </w:ins>
      <w:ins w:id="136" w:author="Brian P Gaylord" w:date="2023-10-30T13:54:00Z">
        <w:r w:rsidR="00A87193">
          <w:rPr>
            <w:rFonts w:ascii="Arial" w:hAnsi="Arial" w:cs="Arial"/>
            <w:sz w:val="24"/>
            <w:szCs w:val="24"/>
          </w:rPr>
          <w:t>w</w:t>
        </w:r>
        <w:r w:rsidR="00E40334">
          <w:rPr>
            <w:rFonts w:ascii="Arial" w:hAnsi="Arial" w:cs="Arial"/>
            <w:sz w:val="24"/>
            <w:szCs w:val="24"/>
          </w:rPr>
          <w:t>indows,</w:t>
        </w:r>
      </w:ins>
      <w:del w:id="137" w:author="Brian P Gaylord" w:date="2023-10-30T13:54:00Z">
        <w:r w:rsidR="00606701" w:rsidDel="00A87193">
          <w:rPr>
            <w:rFonts w:ascii="Arial" w:hAnsi="Arial" w:cs="Arial"/>
            <w:sz w:val="24"/>
            <w:szCs w:val="24"/>
          </w:rPr>
          <w:delText xml:space="preserve">The scale of growth declined in the later window, </w:delText>
        </w:r>
        <w:r w:rsidR="00CC3FB9" w:rsidDel="00A87193">
          <w:rPr>
            <w:rFonts w:ascii="Arial" w:hAnsi="Arial" w:cs="Arial"/>
            <w:sz w:val="24"/>
            <w:szCs w:val="24"/>
          </w:rPr>
          <w:delText>which</w:delText>
        </w:r>
        <w:r w:rsidR="00244BE2" w:rsidDel="00A87193">
          <w:rPr>
            <w:rFonts w:ascii="Arial" w:hAnsi="Arial" w:cs="Arial"/>
            <w:sz w:val="24"/>
            <w:szCs w:val="24"/>
          </w:rPr>
          <w:delText xml:space="preserve"> </w:delText>
        </w:r>
        <w:r w:rsidR="00D647D8" w:rsidDel="00A87193">
          <w:rPr>
            <w:rFonts w:ascii="Arial" w:hAnsi="Arial" w:cs="Arial"/>
            <w:sz w:val="24"/>
            <w:szCs w:val="24"/>
          </w:rPr>
          <w:delText xml:space="preserve">may indicate a strong role of biological shell building activity in off-setting </w:delText>
        </w:r>
        <w:r w:rsidR="00941A77" w:rsidDel="00A87193">
          <w:rPr>
            <w:rFonts w:ascii="Arial" w:hAnsi="Arial" w:cs="Arial"/>
            <w:sz w:val="24"/>
            <w:szCs w:val="24"/>
          </w:rPr>
          <w:delText>shell loss</w:delText>
        </w:r>
        <w:r w:rsidR="00D647D8" w:rsidDel="00A87193">
          <w:rPr>
            <w:rFonts w:ascii="Arial" w:hAnsi="Arial" w:cs="Arial"/>
            <w:sz w:val="24"/>
            <w:szCs w:val="24"/>
          </w:rPr>
          <w:delText xml:space="preserve"> </w:delText>
        </w:r>
        <w:r w:rsidR="008A078E" w:rsidDel="00A87193">
          <w:rPr>
            <w:rFonts w:ascii="Arial" w:hAnsi="Arial" w:cs="Arial"/>
            <w:sz w:val="24"/>
            <w:szCs w:val="24"/>
          </w:rPr>
          <w:delText>from</w:delText>
        </w:r>
        <w:r w:rsidR="00D647D8" w:rsidDel="00A87193">
          <w:rPr>
            <w:rFonts w:ascii="Arial" w:hAnsi="Arial" w:cs="Arial"/>
            <w:sz w:val="24"/>
            <w:szCs w:val="24"/>
          </w:rPr>
          <w:delText xml:space="preserve"> </w:delText>
        </w:r>
        <w:r w:rsidR="00D647D8" w:rsidDel="00A87193">
          <w:rPr>
            <w:rFonts w:ascii="Arial" w:hAnsi="Arial" w:cs="Arial"/>
            <w:sz w:val="24"/>
            <w:szCs w:val="24"/>
          </w:rPr>
          <w:lastRenderedPageBreak/>
          <w:delText xml:space="preserve">corrosive seawater. </w:delText>
        </w:r>
        <w:r w:rsidR="00946677" w:rsidDel="00A87193">
          <w:rPr>
            <w:rFonts w:ascii="Arial" w:hAnsi="Arial" w:cs="Arial"/>
            <w:sz w:val="24"/>
            <w:szCs w:val="24"/>
          </w:rPr>
          <w:delText>We did not see</w:delText>
        </w:r>
        <w:r w:rsidR="00E4691E" w:rsidDel="00A87193">
          <w:rPr>
            <w:rFonts w:ascii="Arial" w:hAnsi="Arial" w:cs="Arial"/>
            <w:sz w:val="24"/>
            <w:szCs w:val="24"/>
          </w:rPr>
          <w:delText xml:space="preserve"> deleterious consequences to</w:delText>
        </w:r>
      </w:del>
      <w:r w:rsidR="00E4691E">
        <w:rPr>
          <w:rFonts w:ascii="Arial" w:hAnsi="Arial" w:cs="Arial"/>
          <w:sz w:val="24"/>
          <w:szCs w:val="24"/>
        </w:rPr>
        <w:t xml:space="preserve"> </w:t>
      </w:r>
      <w:ins w:id="138" w:author="Brian P Gaylord" w:date="2023-10-30T13:54:00Z">
        <w:r w:rsidR="00A87193">
          <w:rPr>
            <w:rFonts w:ascii="Arial" w:hAnsi="Arial" w:cs="Arial"/>
            <w:sz w:val="24"/>
            <w:szCs w:val="24"/>
          </w:rPr>
          <w:t xml:space="preserve">neither </w:t>
        </w:r>
      </w:ins>
      <w:r w:rsidR="00E4691E">
        <w:rPr>
          <w:rFonts w:ascii="Arial" w:hAnsi="Arial" w:cs="Arial"/>
          <w:sz w:val="24"/>
          <w:szCs w:val="24"/>
        </w:rPr>
        <w:t xml:space="preserve">shell thickness </w:t>
      </w:r>
      <w:ins w:id="139" w:author="Brian P Gaylord" w:date="2023-10-30T13:54:00Z">
        <w:r w:rsidR="00A87193">
          <w:rPr>
            <w:rFonts w:ascii="Arial" w:hAnsi="Arial" w:cs="Arial"/>
            <w:sz w:val="24"/>
            <w:szCs w:val="24"/>
          </w:rPr>
          <w:t>n</w:t>
        </w:r>
      </w:ins>
      <w:r w:rsidR="00E4691E">
        <w:rPr>
          <w:rFonts w:ascii="Arial" w:hAnsi="Arial" w:cs="Arial"/>
          <w:sz w:val="24"/>
          <w:szCs w:val="24"/>
        </w:rPr>
        <w:t>or condition index</w:t>
      </w:r>
      <w:ins w:id="140" w:author="Brian P Gaylord" w:date="2023-10-30T13:55:00Z">
        <w:r w:rsidR="00A87193">
          <w:rPr>
            <w:rFonts w:ascii="Arial" w:hAnsi="Arial" w:cs="Arial"/>
            <w:sz w:val="24"/>
            <w:szCs w:val="24"/>
          </w:rPr>
          <w:t xml:space="preserve"> varied with TA or salinity. The lack of trend over such a longer period resembles that observed in </w:t>
        </w:r>
      </w:ins>
      <w:del w:id="141" w:author="Brian P Gaylord" w:date="2023-10-30T13:56:00Z">
        <w:r w:rsidR="00E4691E" w:rsidRPr="00A87193" w:rsidDel="00A87193">
          <w:rPr>
            <w:rFonts w:ascii="Arial" w:hAnsi="Arial" w:cs="Arial"/>
            <w:sz w:val="24"/>
            <w:szCs w:val="24"/>
          </w:rPr>
          <w:delText xml:space="preserve">, </w:delText>
        </w:r>
        <w:r w:rsidR="00E129E8" w:rsidRPr="00A87193" w:rsidDel="00A87193">
          <w:rPr>
            <w:rFonts w:ascii="Arial" w:hAnsi="Arial" w:cs="Arial"/>
            <w:sz w:val="24"/>
            <w:szCs w:val="24"/>
          </w:rPr>
          <w:delText xml:space="preserve">similar to </w:delText>
        </w:r>
      </w:del>
      <w:r w:rsidR="00E76FE7" w:rsidRPr="00A87193">
        <w:rPr>
          <w:rFonts w:ascii="Arial" w:hAnsi="Arial" w:cs="Arial"/>
          <w:sz w:val="24"/>
          <w:szCs w:val="24"/>
        </w:rPr>
        <w:t xml:space="preserve">other well-fed </w:t>
      </w:r>
      <w:proofErr w:type="spellStart"/>
      <w:r w:rsidR="00E76FE7" w:rsidRPr="00A87193">
        <w:rPr>
          <w:rFonts w:ascii="Arial" w:hAnsi="Arial" w:cs="Arial"/>
          <w:sz w:val="24"/>
          <w:szCs w:val="24"/>
        </w:rPr>
        <w:t>calcifier</w:t>
      </w:r>
      <w:r w:rsidR="00E129E8" w:rsidRPr="00A87193">
        <w:rPr>
          <w:rFonts w:ascii="Arial" w:hAnsi="Arial" w:cs="Arial"/>
          <w:sz w:val="24"/>
          <w:szCs w:val="24"/>
        </w:rPr>
        <w:t>s</w:t>
      </w:r>
      <w:proofErr w:type="spellEnd"/>
      <w:ins w:id="142" w:author="Brian P Gaylord" w:date="2023-10-30T13:57:00Z">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ins>
      <w:ins w:id="143" w:author="Brian P Gaylord" w:date="2023-10-30T14:06:00Z">
        <w:r w:rsidR="00E40334">
          <w:rPr>
            <w:rFonts w:ascii="Arial" w:hAnsi="Arial" w:cs="Arial"/>
            <w:sz w:val="24"/>
            <w:szCs w:val="24"/>
          </w:rPr>
          <w:t xml:space="preserve">that </w:t>
        </w:r>
      </w:ins>
      <w:ins w:id="144" w:author="Brian P Gaylord" w:date="2023-10-30T13:57:00Z">
        <w:r w:rsidR="00A87193">
          <w:rPr>
            <w:rFonts w:ascii="Arial" w:hAnsi="Arial" w:cs="Arial"/>
            <w:sz w:val="24"/>
            <w:szCs w:val="24"/>
          </w:rPr>
          <w:t xml:space="preserve">trade one </w:t>
        </w:r>
      </w:ins>
      <w:ins w:id="145" w:author="Brian P Gaylord" w:date="2023-10-30T14:06:00Z">
        <w:r w:rsidR="00E40334">
          <w:rPr>
            <w:rFonts w:ascii="Arial" w:hAnsi="Arial" w:cs="Arial"/>
            <w:sz w:val="24"/>
            <w:szCs w:val="24"/>
          </w:rPr>
          <w:t xml:space="preserve">axis of </w:t>
        </w:r>
      </w:ins>
      <w:ins w:id="146" w:author="Brian P Gaylord" w:date="2023-10-30T13:57:00Z">
        <w:r w:rsidR="00A87193">
          <w:rPr>
            <w:rFonts w:ascii="Arial" w:hAnsi="Arial" w:cs="Arial"/>
            <w:sz w:val="24"/>
            <w:szCs w:val="24"/>
          </w:rPr>
          <w:t>physiological response against another</w:t>
        </w:r>
      </w:ins>
      <w:del w:id="147" w:author="Brian P Gaylord" w:date="2023-10-30T13:56:00Z">
        <w:r w:rsidR="00E129E8" w:rsidRPr="00A87193" w:rsidDel="00A87193">
          <w:rPr>
            <w:rFonts w:ascii="Arial" w:hAnsi="Arial" w:cs="Arial"/>
            <w:sz w:val="24"/>
            <w:szCs w:val="24"/>
          </w:rPr>
          <w:delText xml:space="preserve"> that </w:delText>
        </w:r>
        <w:r w:rsidR="00934A88" w:rsidRPr="00A87193" w:rsidDel="00A87193">
          <w:rPr>
            <w:rFonts w:ascii="Arial" w:hAnsi="Arial" w:cs="Arial"/>
            <w:sz w:val="24"/>
            <w:szCs w:val="24"/>
          </w:rPr>
          <w:delText>cope with otherwise, stressful conditions</w:delText>
        </w:r>
      </w:del>
      <w:r w:rsidR="00934A88" w:rsidRPr="00A87193">
        <w:rPr>
          <w:rFonts w:ascii="Arial" w:hAnsi="Arial" w:cs="Arial"/>
          <w:sz w:val="24"/>
          <w:szCs w:val="24"/>
        </w:rPr>
        <w:t>.</w:t>
      </w:r>
      <w:r w:rsidR="00343102" w:rsidRPr="00A87193">
        <w:rPr>
          <w:rFonts w:ascii="Arial" w:hAnsi="Arial" w:cs="Arial"/>
          <w:sz w:val="24"/>
          <w:szCs w:val="24"/>
        </w:rPr>
        <w:t xml:space="preserve"> </w:t>
      </w:r>
      <w:del w:id="148" w:author="Brian P Gaylord" w:date="2023-10-30T14:06:00Z">
        <w:r w:rsidR="004D5A3B" w:rsidDel="00E40334">
          <w:rPr>
            <w:rFonts w:ascii="Arial" w:hAnsi="Arial" w:cs="Arial"/>
            <w:sz w:val="24"/>
            <w:szCs w:val="24"/>
          </w:rPr>
          <w:delText xml:space="preserve">Our </w:delText>
        </w:r>
      </w:del>
      <w:ins w:id="149" w:author="Brian P Gaylord" w:date="2023-10-30T14:06:00Z">
        <w:r w:rsidR="00E40334">
          <w:rPr>
            <w:rFonts w:ascii="Arial" w:hAnsi="Arial" w:cs="Arial"/>
            <w:sz w:val="24"/>
            <w:szCs w:val="24"/>
          </w:rPr>
          <w:t xml:space="preserve">This </w:t>
        </w:r>
      </w:ins>
      <w:r w:rsidR="004D5A3B">
        <w:rPr>
          <w:rFonts w:ascii="Arial" w:hAnsi="Arial" w:cs="Arial"/>
          <w:sz w:val="24"/>
          <w:szCs w:val="24"/>
        </w:rPr>
        <w:t>work</w:t>
      </w:r>
      <w:r w:rsidR="00A60545">
        <w:rPr>
          <w:rFonts w:ascii="Arial" w:hAnsi="Arial" w:cs="Arial"/>
          <w:sz w:val="24"/>
          <w:szCs w:val="24"/>
        </w:rPr>
        <w:t xml:space="preserve"> </w:t>
      </w:r>
      <w:del w:id="150" w:author="Brian P Gaylord" w:date="2023-10-30T13:58:00Z">
        <w:r w:rsidR="00A60545" w:rsidDel="00A87193">
          <w:rPr>
            <w:rFonts w:ascii="Arial" w:hAnsi="Arial" w:cs="Arial"/>
            <w:sz w:val="24"/>
            <w:szCs w:val="24"/>
          </w:rPr>
          <w:delText xml:space="preserve">begets </w:delText>
        </w:r>
      </w:del>
      <w:ins w:id="151" w:author="Brian P Gaylord" w:date="2023-10-30T13:58:00Z">
        <w:r w:rsidR="00A87193">
          <w:rPr>
            <w:rFonts w:ascii="Arial" w:hAnsi="Arial" w:cs="Arial"/>
            <w:sz w:val="24"/>
            <w:szCs w:val="24"/>
          </w:rPr>
          <w:t xml:space="preserve">begins to </w:t>
        </w:r>
      </w:ins>
      <w:ins w:id="152" w:author="Brian P Gaylord" w:date="2023-10-30T14:11:00Z">
        <w:r w:rsidR="000A558F">
          <w:rPr>
            <w:rFonts w:ascii="Arial" w:hAnsi="Arial" w:cs="Arial"/>
            <w:sz w:val="24"/>
            <w:szCs w:val="24"/>
          </w:rPr>
          <w:t>confront</w:t>
        </w:r>
      </w:ins>
      <w:ins w:id="153" w:author="Brian P Gaylord" w:date="2023-10-30T13:58:00Z">
        <w:r w:rsidR="00A87193">
          <w:rPr>
            <w:rFonts w:ascii="Arial" w:hAnsi="Arial" w:cs="Arial"/>
            <w:sz w:val="24"/>
            <w:szCs w:val="24"/>
          </w:rPr>
          <w:t xml:space="preserve"> </w:t>
        </w:r>
      </w:ins>
      <w:r w:rsidR="00A60545">
        <w:rPr>
          <w:rFonts w:ascii="Arial" w:hAnsi="Arial" w:cs="Arial"/>
          <w:sz w:val="24"/>
          <w:szCs w:val="24"/>
        </w:rPr>
        <w:t xml:space="preserve">the need to consider </w:t>
      </w:r>
      <w:del w:id="154" w:author="Brian P Gaylord" w:date="2023-10-30T13:58:00Z">
        <w:r w:rsidR="00A60545" w:rsidDel="00A87193">
          <w:rPr>
            <w:rFonts w:ascii="Arial" w:hAnsi="Arial" w:cs="Arial"/>
            <w:sz w:val="24"/>
            <w:szCs w:val="24"/>
          </w:rPr>
          <w:delText xml:space="preserve">how growth </w:delText>
        </w:r>
        <w:r w:rsidR="00063EF5" w:rsidDel="00A87193">
          <w:rPr>
            <w:rFonts w:ascii="Arial" w:hAnsi="Arial" w:cs="Arial"/>
            <w:sz w:val="24"/>
            <w:szCs w:val="24"/>
          </w:rPr>
          <w:delText xml:space="preserve">patterns measured here may intersect with other </w:delText>
        </w:r>
        <w:r w:rsidR="00EE7354" w:rsidDel="00A87193">
          <w:rPr>
            <w:rFonts w:ascii="Arial" w:hAnsi="Arial" w:cs="Arial"/>
            <w:sz w:val="24"/>
            <w:szCs w:val="24"/>
          </w:rPr>
          <w:delText>physiological</w:delText>
        </w:r>
        <w:r w:rsidR="00063EF5" w:rsidDel="00A87193">
          <w:rPr>
            <w:rFonts w:ascii="Arial" w:hAnsi="Arial" w:cs="Arial"/>
            <w:sz w:val="24"/>
            <w:szCs w:val="24"/>
          </w:rPr>
          <w:delText xml:space="preserve"> pathways, and the extent to which other calcifiers </w:delText>
        </w:r>
        <w:r w:rsidR="00F907E9" w:rsidDel="00A87193">
          <w:rPr>
            <w:rFonts w:ascii="Arial" w:hAnsi="Arial" w:cs="Arial"/>
            <w:sz w:val="24"/>
            <w:szCs w:val="24"/>
          </w:rPr>
          <w:delText>respond similarly,</w:delText>
        </w:r>
        <w:r w:rsidR="007E2FB1" w:rsidDel="00A87193">
          <w:rPr>
            <w:rFonts w:ascii="Arial" w:hAnsi="Arial" w:cs="Arial"/>
            <w:sz w:val="24"/>
            <w:szCs w:val="24"/>
          </w:rPr>
          <w:delText xml:space="preserve"> in order to better gauge how species may cope with current and futures </w:delText>
        </w:r>
        <w:r w:rsidR="00A63D33" w:rsidDel="00A87193">
          <w:rPr>
            <w:rFonts w:ascii="Arial" w:hAnsi="Arial" w:cs="Arial"/>
            <w:sz w:val="24"/>
            <w:szCs w:val="24"/>
          </w:rPr>
          <w:delText>seawater change</w:delText>
        </w:r>
      </w:del>
      <w:ins w:id="155" w:author="Brian P Gaylord" w:date="2023-10-30T13:58:00Z">
        <w:r w:rsidR="00A87193">
          <w:rPr>
            <w:rFonts w:ascii="Arial" w:hAnsi="Arial" w:cs="Arial"/>
            <w:sz w:val="24"/>
            <w:szCs w:val="24"/>
          </w:rPr>
          <w:t>t</w:t>
        </w:r>
        <w:r w:rsidR="00E40334">
          <w:rPr>
            <w:rFonts w:ascii="Arial" w:hAnsi="Arial" w:cs="Arial"/>
            <w:sz w:val="24"/>
            <w:szCs w:val="24"/>
          </w:rPr>
          <w:t xml:space="preserve">emporal details </w:t>
        </w:r>
      </w:ins>
      <w:ins w:id="156" w:author="Brian P Gaylord" w:date="2023-10-30T14:07:00Z">
        <w:r w:rsidR="00E40334">
          <w:rPr>
            <w:rFonts w:ascii="Arial" w:hAnsi="Arial" w:cs="Arial"/>
            <w:sz w:val="24"/>
            <w:szCs w:val="24"/>
          </w:rPr>
          <w:t xml:space="preserve">and sensitivities </w:t>
        </w:r>
      </w:ins>
      <w:ins w:id="157" w:author="Brian P Gaylord" w:date="2023-10-30T14:08:00Z">
        <w:r w:rsidR="00E40334">
          <w:rPr>
            <w:rFonts w:ascii="Arial" w:hAnsi="Arial" w:cs="Arial"/>
            <w:sz w:val="24"/>
            <w:szCs w:val="24"/>
          </w:rPr>
          <w:t xml:space="preserve">of species </w:t>
        </w:r>
      </w:ins>
      <w:ins w:id="158" w:author="Brian P Gaylord" w:date="2023-10-30T14:07:00Z">
        <w:r w:rsidR="00E40334">
          <w:rPr>
            <w:rFonts w:ascii="Arial" w:hAnsi="Arial" w:cs="Arial"/>
            <w:sz w:val="24"/>
            <w:szCs w:val="24"/>
          </w:rPr>
          <w:t xml:space="preserve">to </w:t>
        </w:r>
      </w:ins>
      <w:ins w:id="159" w:author="Brian P Gaylord" w:date="2023-10-30T13:58:00Z">
        <w:r w:rsidR="00E40334">
          <w:rPr>
            <w:rFonts w:ascii="Arial" w:hAnsi="Arial" w:cs="Arial"/>
            <w:sz w:val="24"/>
            <w:szCs w:val="24"/>
          </w:rPr>
          <w:t>multiple types of altered</w:t>
        </w:r>
        <w:r w:rsidR="00A87193">
          <w:rPr>
            <w:rFonts w:ascii="Arial" w:hAnsi="Arial" w:cs="Arial"/>
            <w:sz w:val="24"/>
            <w:szCs w:val="24"/>
          </w:rPr>
          <w:t xml:space="preserve"> seawater carbonate system parameters </w:t>
        </w:r>
      </w:ins>
      <w:ins w:id="160" w:author="Brian P Gaylord" w:date="2023-10-30T14:07:00Z">
        <w:r w:rsidR="00E40334">
          <w:rPr>
            <w:rFonts w:ascii="Arial" w:hAnsi="Arial" w:cs="Arial"/>
            <w:sz w:val="24"/>
            <w:szCs w:val="24"/>
          </w:rPr>
          <w:t>characteristic of</w:t>
        </w:r>
      </w:ins>
      <w:ins w:id="161" w:author="Brian P Gaylord" w:date="2023-10-30T13:58:00Z">
        <w:r w:rsidR="00A87193">
          <w:rPr>
            <w:rFonts w:ascii="Arial" w:hAnsi="Arial" w:cs="Arial"/>
            <w:sz w:val="24"/>
            <w:szCs w:val="24"/>
          </w:rPr>
          <w:t xml:space="preserve"> nearshore habitats</w:t>
        </w:r>
      </w:ins>
      <w:r w:rsidR="00A63D33">
        <w:rPr>
          <w:rFonts w:ascii="Arial" w:hAnsi="Arial" w:cs="Arial"/>
          <w:sz w:val="24"/>
          <w:szCs w:val="24"/>
        </w:rPr>
        <w:t>.</w:t>
      </w:r>
    </w:p>
    <w:p w14:paraId="60F09773" w14:textId="77777777" w:rsidR="00465157" w:rsidRPr="00C6743A" w:rsidRDefault="00465157" w:rsidP="001E12B1">
      <w:pPr>
        <w:pStyle w:val="NoSpacing"/>
        <w:rPr>
          <w:rFonts w:ascii="Arial" w:hAnsi="Arial" w:cs="Arial"/>
          <w:b/>
          <w:bCs/>
          <w:i/>
          <w:iCs/>
          <w:sz w:val="28"/>
          <w:szCs w:val="28"/>
        </w:rPr>
      </w:pPr>
    </w:p>
    <w:p w14:paraId="04070887" w14:textId="4A3922F4"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ins w:id="162" w:author="Brian P Gaylord" w:date="2023-10-30T14:11:00Z">
        <w:r w:rsidR="00F24CBE">
          <w:rPr>
            <w:rFonts w:ascii="Arial" w:hAnsi="Arial" w:cs="Arial"/>
            <w:sz w:val="24"/>
            <w:szCs w:val="24"/>
          </w:rPr>
          <w:t xml:space="preserve">zones and </w:t>
        </w:r>
      </w:ins>
      <w:r w:rsidR="00751C9F" w:rsidRPr="001E12B1">
        <w:rPr>
          <w:rFonts w:ascii="Arial" w:hAnsi="Arial" w:cs="Arial"/>
          <w:sz w:val="24"/>
          <w:szCs w:val="24"/>
        </w:rPr>
        <w:t>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D000FE">
        <w:rPr>
          <w:rFonts w:ascii="Arial" w:hAnsi="Arial" w:cs="Arial"/>
          <w:sz w:val="24"/>
          <w:szCs w:val="24"/>
        </w:rPr>
        <w:instrText xml:space="preserve"> ADDIN ZOTERO_ITEM CSL_CITATION {"citationID":"jumEScXs","properties":{"formattedCitation":"(Hunt et al. 2011, Fassbender et al. 2016, Montagna et al. 2018)","plainCitation":"(Hunt et al. 2011, Fassbender et al. 2016, Montagna et al. 2018)","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D000FE">
        <w:rPr>
          <w:rFonts w:ascii="Cambria Math" w:hAnsi="Cambria Math" w:cs="Cambria Math"/>
          <w:sz w:val="24"/>
          <w:szCs w:val="24"/>
        </w:rPr>
        <w:instrText>∼</w:instrText>
      </w:r>
      <w:r w:rsidR="00D000FE">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w:instrText>
      </w:r>
      <w:r w:rsidR="00D000FE" w:rsidRPr="00FF34CC">
        <w:rPr>
          <w:rFonts w:ascii="Arial" w:hAnsi="Arial" w:cs="Arial"/>
          <w:sz w:val="24"/>
          <w:szCs w:val="24"/>
        </w:rPr>
        <w:instrText>oncentrations of reduced nitrogen (organic, ammonium) allowed for high chlorophyll in the negative estuary. For carbonate chemistry, a positive estuary receiving river input from a limestone</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dominated watershed was well</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buffered under moderate to high freshwater inflow conditions. When weathering products were diluted during high</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 xml:space="preserve">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schema":"https://github.com/citation-style-language/schema/raw/master/csl-citation.json"} </w:instrText>
      </w:r>
      <w:r w:rsidR="00D000FE">
        <w:rPr>
          <w:rFonts w:ascii="Arial" w:hAnsi="Arial" w:cs="Arial"/>
          <w:sz w:val="24"/>
          <w:szCs w:val="24"/>
        </w:rPr>
        <w:fldChar w:fldCharType="separate"/>
      </w:r>
      <w:r w:rsidR="00D000FE" w:rsidRPr="00465157">
        <w:rPr>
          <w:rFonts w:ascii="Arial" w:hAnsi="Arial" w:cs="Arial"/>
          <w:sz w:val="24"/>
        </w:rPr>
        <w:t>(Hunt et al. 2011, Fassbender et al. 2016, Montagna et al. 2018)</w:t>
      </w:r>
      <w:r w:rsidR="00D000FE">
        <w:rPr>
          <w:rFonts w:ascii="Arial" w:hAnsi="Arial" w:cs="Arial"/>
          <w:sz w:val="24"/>
          <w:szCs w:val="24"/>
        </w:rPr>
        <w:fldChar w:fldCharType="end"/>
      </w:r>
      <w:r w:rsidR="00D000FE" w:rsidRPr="00FF34CC">
        <w:rPr>
          <w:rFonts w:ascii="Arial" w:hAnsi="Arial" w:cs="Arial"/>
          <w:sz w:val="24"/>
          <w:szCs w:val="24"/>
        </w:rPr>
        <w:t>.</w:t>
      </w:r>
      <w:r w:rsidR="00751C9F" w:rsidRPr="00465157">
        <w:rPr>
          <w:rFonts w:ascii="Arial" w:hAnsi="Arial" w:cs="Arial"/>
          <w:sz w:val="24"/>
          <w:szCs w:val="24"/>
        </w:rPr>
        <w:t xml:space="preserve"> </w:t>
      </w:r>
      <w:r w:rsidR="00FC6D10" w:rsidRPr="00FF34CC">
        <w:rPr>
          <w:rFonts w:ascii="Arial" w:hAnsi="Arial" w:cs="Arial"/>
          <w:sz w:val="24"/>
          <w:szCs w:val="24"/>
        </w:rPr>
        <w:t>Likewise, salinities</w:t>
      </w:r>
      <w:del w:id="163" w:author="alisha saley" w:date="2023-10-26T22:35:00Z">
        <w:r w:rsidR="00FC6D10" w:rsidRPr="00FF34CC" w:rsidDel="00A15C6D">
          <w:rPr>
            <w:rFonts w:ascii="Arial" w:hAnsi="Arial" w:cs="Arial"/>
            <w:sz w:val="24"/>
            <w:szCs w:val="24"/>
          </w:rPr>
          <w:delText xml:space="preserve"> </w:delText>
        </w:r>
        <w:r w:rsidR="00A90D4C" w:rsidRPr="00FF34CC" w:rsidDel="00A15C6D">
          <w:rPr>
            <w:rFonts w:ascii="Arial" w:hAnsi="Arial" w:cs="Arial"/>
            <w:sz w:val="24"/>
            <w:szCs w:val="24"/>
          </w:rPr>
          <w:delText>(S)</w:delText>
        </w:r>
      </w:del>
      <w:r w:rsidR="00A90D4C" w:rsidRPr="00FF34CC">
        <w:rPr>
          <w:rFonts w:ascii="Arial" w:hAnsi="Arial" w:cs="Arial"/>
          <w:sz w:val="24"/>
          <w:szCs w:val="24"/>
        </w:rPr>
        <w:t xml:space="preserve"> </w:t>
      </w:r>
      <w:r w:rsidR="00FC6D10" w:rsidRPr="00FF34CC">
        <w:rPr>
          <w:rFonts w:ascii="Arial" w:hAnsi="Arial" w:cs="Arial"/>
          <w:sz w:val="24"/>
          <w:szCs w:val="24"/>
        </w:rPr>
        <w:t>can be modulated</w:t>
      </w:r>
      <w:r w:rsidR="004F119E" w:rsidRPr="00FF34CC">
        <w:rPr>
          <w:rFonts w:ascii="Arial" w:hAnsi="Arial" w:cs="Arial"/>
          <w:sz w:val="24"/>
          <w:szCs w:val="24"/>
        </w:rPr>
        <w:t xml:space="preserve"> </w:t>
      </w:r>
      <w:r w:rsidR="00D000FE">
        <w:rPr>
          <w:rFonts w:ascii="Arial" w:hAnsi="Arial" w:cs="Arial"/>
          <w:sz w:val="24"/>
          <w:szCs w:val="24"/>
        </w:rPr>
        <w:fldChar w:fldCharType="begin"/>
      </w:r>
      <w:r w:rsidR="00D000FE" w:rsidRPr="00FF34CC">
        <w:rPr>
          <w:rFonts w:ascii="Arial" w:hAnsi="Arial" w:cs="Arial"/>
          <w:sz w:val="24"/>
          <w:szCs w:val="24"/>
        </w:rPr>
        <w:instrText xml:space="preserve"> ADDIN ZOTERO_ITEM CSL_CITATION {"citationID":"81ixQOXa","properties":{"formattedCitation":"(Hollarsmith et al. 2020)","plainCitation":"(Hollarsmith et al. 2020)","noteIndex":0},"citationItems":[{"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000FE" w:rsidRPr="00FF34CC">
        <w:rPr>
          <w:rFonts w:ascii="Arial" w:hAnsi="Arial" w:cs="Arial"/>
          <w:sz w:val="24"/>
        </w:rPr>
        <w:t>(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ins w:id="164" w:author="Brian P Gaylord" w:date="2023-10-30T14:11:00Z">
        <w:r w:rsidR="00F24CBE">
          <w:rPr>
            <w:rFonts w:ascii="Arial" w:hAnsi="Arial" w:cs="Arial"/>
            <w:sz w:val="24"/>
            <w:szCs w:val="24"/>
          </w:rPr>
          <w:t>Shoreline and e</w:t>
        </w:r>
      </w:ins>
      <w:del w:id="165" w:author="Brian P Gaylord" w:date="2023-10-30T14:11:00Z">
        <w:r w:rsidR="008E711B" w:rsidRPr="00CA31B1" w:rsidDel="00F24CBE">
          <w:rPr>
            <w:rFonts w:ascii="Arial" w:hAnsi="Arial" w:cs="Arial"/>
            <w:sz w:val="24"/>
            <w:szCs w:val="24"/>
          </w:rPr>
          <w:delText>E</w:delText>
        </w:r>
      </w:del>
      <w:r w:rsidR="008E711B" w:rsidRPr="00CA31B1">
        <w:rPr>
          <w:rFonts w:ascii="Arial" w:hAnsi="Arial" w:cs="Arial"/>
          <w:sz w:val="24"/>
          <w:szCs w:val="24"/>
        </w:rPr>
        <w:t>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Najjar et al. 2020, Ricart et al. 2021, Bartoloni et al. 2023)</w:t>
      </w:r>
      <w:r w:rsidR="00CA31B1">
        <w:rPr>
          <w:rFonts w:ascii="Arial" w:hAnsi="Arial" w:cs="Arial"/>
          <w:sz w:val="24"/>
          <w:szCs w:val="24"/>
          <w:lang w:val="fr-FR"/>
        </w:rPr>
        <w:fldChar w:fldCharType="end"/>
      </w:r>
      <w:r w:rsidR="00FC6D10" w:rsidRPr="00FF34CC">
        <w:rPr>
          <w:rFonts w:ascii="Arial" w:hAnsi="Arial" w:cs="Arial"/>
          <w:sz w:val="24"/>
          <w:szCs w:val="24"/>
          <w:rPrChange w:id="166" w:author="alisha saley" w:date="2023-10-28T13:42:00Z">
            <w:rPr>
              <w:rFonts w:ascii="Arial" w:hAnsi="Arial" w:cs="Arial"/>
              <w:sz w:val="24"/>
              <w:szCs w:val="24"/>
              <w:lang w:val="fr-FR"/>
            </w:rPr>
          </w:rPrChange>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ins w:id="167" w:author="alisha saley" w:date="2023-10-27T15:31:00Z">
        <w:r w:rsidR="00CA31B1">
          <w:rPr>
            <w:rFonts w:ascii="Arial" w:hAnsi="Arial" w:cs="Arial"/>
            <w:sz w:val="24"/>
            <w:szCs w:val="24"/>
          </w:rPr>
          <w:t xml:space="preserve"> </w:t>
        </w:r>
      </w:ins>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Hofmann and Todgham 2010, Gaylord et al. 2015)</w:t>
      </w:r>
      <w:r w:rsidR="00CA31B1">
        <w:rPr>
          <w:rFonts w:ascii="Arial" w:hAnsi="Arial" w:cs="Arial"/>
          <w:sz w:val="24"/>
          <w:szCs w:val="24"/>
        </w:rPr>
        <w:fldChar w:fldCharType="end"/>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7A6CE611" w:rsidR="00A82DEF" w:rsidRDefault="00A82DEF" w:rsidP="001E12B1">
      <w:pPr>
        <w:pStyle w:val="NoSpacing"/>
        <w:rPr>
          <w:rFonts w:ascii="Arial" w:hAnsi="Arial" w:cs="Arial"/>
          <w:sz w:val="24"/>
          <w:szCs w:val="24"/>
        </w:rPr>
      </w:pPr>
      <w:r>
        <w:rPr>
          <w:rFonts w:ascii="Arial" w:hAnsi="Arial" w:cs="Arial"/>
          <w:sz w:val="24"/>
          <w:szCs w:val="24"/>
        </w:rPr>
        <w:tab/>
      </w:r>
      <w:r w:rsidR="000304FA">
        <w:rPr>
          <w:rFonts w:ascii="Arial" w:hAnsi="Arial" w:cs="Arial"/>
          <w:sz w:val="24"/>
          <w:szCs w:val="24"/>
        </w:rPr>
        <w:t>Global perturbations to the carbonate system are likely to intersect with e</w:t>
      </w:r>
      <w:r>
        <w:rPr>
          <w:rFonts w:ascii="Arial" w:hAnsi="Arial" w:cs="Arial"/>
          <w:sz w:val="24"/>
          <w:szCs w:val="24"/>
        </w:rPr>
        <w:t>ffects of variation in total alkalinity and salinity</w:t>
      </w:r>
      <w:del w:id="168" w:author="Brian P Gaylord" w:date="2023-10-30T17:03:00Z">
        <w:r w:rsidDel="00DC6863">
          <w:rPr>
            <w:rFonts w:ascii="Arial" w:hAnsi="Arial" w:cs="Arial"/>
            <w:sz w:val="24"/>
            <w:szCs w:val="24"/>
          </w:rPr>
          <w:delText xml:space="preserve"> </w:delText>
        </w:r>
      </w:del>
      <w:r>
        <w:rPr>
          <w:rFonts w:ascii="Arial" w:hAnsi="Arial" w:cs="Arial"/>
          <w:sz w:val="24"/>
          <w:szCs w:val="24"/>
        </w:rPr>
        <w:t xml:space="preserve">.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arbon dioxide emitted to the atmosphere absorbs into the oceans</w:t>
      </w:r>
      <w:ins w:id="169" w:author="alisha saley" w:date="2023-10-27T15:31:00Z">
        <w:r w:rsidR="00CA31B1">
          <w:rPr>
            <w:rFonts w:ascii="Arial" w:hAnsi="Arial" w:cs="Arial"/>
            <w:sz w:val="24"/>
            <w:szCs w:val="24"/>
          </w:rPr>
          <w:t xml:space="preserve"> </w:t>
        </w:r>
      </w:ins>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Changes to multiple components of the carbonate system of seawater ensue</w:t>
      </w:r>
      <w:ins w:id="170" w:author="Brian P Gaylord" w:date="2023-10-30T14:12:00Z">
        <w:r w:rsidR="00F24CBE">
          <w:rPr>
            <w:rFonts w:ascii="Arial" w:hAnsi="Arial" w:cs="Arial"/>
            <w:sz w:val="24"/>
            <w:szCs w:val="24"/>
          </w:rPr>
          <w:t>,</w:t>
        </w:r>
      </w:ins>
      <w:r w:rsidR="00F81B7D">
        <w:rPr>
          <w:rFonts w:ascii="Arial" w:hAnsi="Arial" w:cs="Arial"/>
          <w:sz w:val="24"/>
          <w:szCs w:val="24"/>
        </w:rPr>
        <w:t xml:space="preserve"> </w:t>
      </w:r>
      <w:del w:id="171" w:author="Brian P Gaylord" w:date="2023-10-30T14:12:00Z">
        <w:r w:rsidR="00F81B7D" w:rsidDel="00F24CBE">
          <w:rPr>
            <w:rFonts w:ascii="Arial" w:hAnsi="Arial" w:cs="Arial"/>
            <w:sz w:val="24"/>
            <w:szCs w:val="24"/>
          </w:rPr>
          <w:delText>(</w:delText>
        </w:r>
      </w:del>
      <w:r w:rsidR="00F81B7D">
        <w:rPr>
          <w:rFonts w:ascii="Arial" w:hAnsi="Arial" w:cs="Arial"/>
          <w:sz w:val="24"/>
          <w:szCs w:val="24"/>
        </w:rPr>
        <w:t>causing ‘ocean acidification</w:t>
      </w:r>
      <w:del w:id="172" w:author="Brian P Gaylord" w:date="2023-10-30T14:12:00Z">
        <w:r w:rsidR="00F81B7D" w:rsidDel="00F24CBE">
          <w:rPr>
            <w:rFonts w:ascii="Arial" w:hAnsi="Arial" w:cs="Arial"/>
            <w:sz w:val="24"/>
            <w:szCs w:val="24"/>
          </w:rPr>
          <w:delText>;</w:delText>
        </w:r>
      </w:del>
      <w:r w:rsidR="00F81B7D">
        <w:rPr>
          <w:rFonts w:ascii="Arial" w:hAnsi="Arial" w:cs="Arial"/>
          <w:sz w:val="24"/>
          <w:szCs w:val="24"/>
        </w:rPr>
        <w:t xml:space="preserve">’ </w:t>
      </w:r>
      <w:ins w:id="173" w:author="Brian P Gaylord" w:date="2023-10-30T14:12:00Z">
        <w:r w:rsidR="00F24CBE">
          <w:rPr>
            <w:rFonts w:ascii="Arial" w:hAnsi="Arial" w:cs="Arial"/>
            <w:sz w:val="24"/>
            <w:szCs w:val="24"/>
          </w:rPr>
          <w:t>(</w:t>
        </w:r>
      </w:ins>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ybM9fZdY","properties":{"formattedCitation":"(Caldeira and Wickett 2003)","plainCitation":"(Caldeira and Wickett 2003)","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 and Wickett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r w:rsidR="000304FA">
        <w:rPr>
          <w:rFonts w:ascii="Arial" w:hAnsi="Arial" w:cs="Arial"/>
          <w:sz w:val="24"/>
          <w:szCs w:val="24"/>
        </w:rPr>
        <w:t xml:space="preserve">Meanwhile, </w:t>
      </w:r>
      <w:r w:rsidR="00CA31B1">
        <w:rPr>
          <w:rFonts w:ascii="Arial" w:hAnsi="Arial" w:cs="Arial"/>
          <w:sz w:val="24"/>
          <w:szCs w:val="24"/>
        </w:rPr>
        <w:t>global warming is increasing the frequency and magnitude of extreme precipitation events</w:t>
      </w:r>
      <w:r w:rsidR="000304FA">
        <w:rPr>
          <w:rFonts w:ascii="Arial" w:hAnsi="Arial" w:cs="Arial"/>
          <w:sz w:val="24"/>
          <w:szCs w:val="24"/>
        </w:rPr>
        <w:t xml:space="preserve">, which </w:t>
      </w:r>
      <w:r w:rsidR="00CA31B1">
        <w:rPr>
          <w:rFonts w:ascii="Arial" w:hAnsi="Arial" w:cs="Arial"/>
          <w:sz w:val="24"/>
          <w:szCs w:val="24"/>
        </w:rPr>
        <w:t xml:space="preserve">can </w:t>
      </w:r>
      <w:r w:rsidR="000304FA">
        <w:rPr>
          <w:rFonts w:ascii="Arial" w:hAnsi="Arial" w:cs="Arial"/>
          <w:sz w:val="24"/>
          <w:szCs w:val="24"/>
        </w:rPr>
        <w:t xml:space="preserve">result in </w:t>
      </w:r>
      <w:r w:rsidR="00EF2339">
        <w:rPr>
          <w:rFonts w:ascii="Arial" w:hAnsi="Arial" w:cs="Arial"/>
          <w:sz w:val="24"/>
          <w:szCs w:val="24"/>
        </w:rPr>
        <w:t>stronger</w:t>
      </w:r>
      <w:r w:rsidR="000304FA">
        <w:rPr>
          <w:rFonts w:ascii="Arial" w:hAnsi="Arial" w:cs="Arial"/>
          <w:sz w:val="24"/>
          <w:szCs w:val="24"/>
        </w:rPr>
        <w:t xml:space="preserve"> reductions </w:t>
      </w:r>
      <w:r w:rsidR="00FC4C92">
        <w:rPr>
          <w:rFonts w:ascii="Arial" w:hAnsi="Arial" w:cs="Arial"/>
          <w:sz w:val="24"/>
          <w:szCs w:val="24"/>
        </w:rPr>
        <w:t>to</w:t>
      </w:r>
      <w:r w:rsidR="000304FA">
        <w:rPr>
          <w:rFonts w:ascii="Arial" w:hAnsi="Arial" w:cs="Arial"/>
          <w:sz w:val="24"/>
          <w:szCs w:val="24"/>
        </w:rPr>
        <w:t xml:space="preserve"> salinity than </w:t>
      </w:r>
      <w:r w:rsidR="00FC4C92">
        <w:rPr>
          <w:rFonts w:ascii="Arial" w:hAnsi="Arial" w:cs="Arial"/>
          <w:sz w:val="24"/>
          <w:szCs w:val="24"/>
        </w:rPr>
        <w:t>normal</w:t>
      </w:r>
      <w:r w:rsidR="000304FA">
        <w:rPr>
          <w:rFonts w:ascii="Arial" w:hAnsi="Arial" w:cs="Arial"/>
          <w:sz w:val="24"/>
          <w:szCs w:val="24"/>
        </w:rPr>
        <w:t xml:space="preserve">. </w:t>
      </w:r>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w:t>
      </w:r>
      <w:ins w:id="174" w:author="Brian P Gaylord" w:date="2023-10-30T14:13:00Z">
        <w:r w:rsidR="00F24CBE">
          <w:rPr>
            <w:rFonts w:ascii="Arial" w:hAnsi="Arial" w:cs="Arial"/>
            <w:sz w:val="24"/>
            <w:szCs w:val="24"/>
          </w:rPr>
          <w:t xml:space="preserve">coastal areas and </w:t>
        </w:r>
      </w:ins>
      <w:r w:rsidR="00A90D4C">
        <w:rPr>
          <w:rFonts w:ascii="Arial" w:hAnsi="Arial" w:cs="Arial"/>
          <w:sz w:val="24"/>
          <w:szCs w:val="24"/>
        </w:rPr>
        <w:t>estuaries</w:t>
      </w:r>
      <w:ins w:id="175" w:author="Brian P Gaylord" w:date="2023-10-30T14:13:00Z">
        <w:r w:rsidR="00F24CBE">
          <w:rPr>
            <w:rFonts w:ascii="Arial" w:hAnsi="Arial" w:cs="Arial"/>
            <w:sz w:val="24"/>
            <w:szCs w:val="24"/>
          </w:rPr>
          <w:t>,</w:t>
        </w:r>
      </w:ins>
      <w:r w:rsidR="00A90D4C">
        <w:rPr>
          <w:rFonts w:ascii="Arial" w:hAnsi="Arial" w:cs="Arial"/>
          <w:sz w:val="24"/>
          <w:szCs w:val="24"/>
        </w:rPr>
        <w:t xml:space="preserve"> and can </w:t>
      </w:r>
      <w:proofErr w:type="gramStart"/>
      <w:r w:rsidR="00A90D4C">
        <w:rPr>
          <w:rFonts w:ascii="Arial" w:hAnsi="Arial" w:cs="Arial"/>
          <w:sz w:val="24"/>
          <w:szCs w:val="24"/>
        </w:rPr>
        <w:t>impact</w:t>
      </w:r>
      <w:proofErr w:type="gramEnd"/>
      <w:r w:rsidR="00A90D4C">
        <w:rPr>
          <w:rFonts w:ascii="Arial" w:hAnsi="Arial" w:cs="Arial"/>
          <w:sz w:val="24"/>
          <w:szCs w:val="24"/>
        </w:rPr>
        <w:t xml:space="preserve">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4FF97E3F" w:rsidR="001E12B1" w:rsidRDefault="008B0F82" w:rsidP="00AF1DFA">
      <w:pPr>
        <w:pStyle w:val="NoSpacing"/>
        <w:ind w:firstLine="720"/>
        <w:rPr>
          <w:rFonts w:ascii="Arial" w:hAnsi="Arial" w:cs="Arial"/>
          <w:sz w:val="24"/>
          <w:szCs w:val="24"/>
        </w:rPr>
      </w:pPr>
      <w:commentRangeStart w:id="176"/>
      <w:r w:rsidRPr="001E12B1">
        <w:rPr>
          <w:rFonts w:ascii="Arial" w:hAnsi="Arial" w:cs="Arial"/>
          <w:sz w:val="24"/>
          <w:szCs w:val="24"/>
        </w:rPr>
        <w:t>Substantial</w:t>
      </w:r>
      <w:r w:rsidR="00B56F69" w:rsidRPr="001E12B1">
        <w:rPr>
          <w:rFonts w:ascii="Arial" w:hAnsi="Arial" w:cs="Arial"/>
          <w:sz w:val="24"/>
          <w:szCs w:val="24"/>
        </w:rPr>
        <w:t xml:space="preserve"> </w:t>
      </w:r>
      <w:commentRangeEnd w:id="176"/>
      <w:r w:rsidR="00E635EB">
        <w:rPr>
          <w:rStyle w:val="CommentReference"/>
        </w:rPr>
        <w:commentReference w:id="176"/>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commentRangeStart w:id="177"/>
      <w:ins w:id="178" w:author="alisha saley" w:date="2023-10-27T09:33:00Z">
        <w:r w:rsidR="00805B53">
          <w:rPr>
            <w:rFonts w:ascii="Arial" w:hAnsi="Arial" w:cs="Arial"/>
            <w:sz w:val="24"/>
            <w:szCs w:val="24"/>
          </w:rPr>
          <w:t xml:space="preserve">, </w:t>
        </w:r>
        <w:del w:id="179" w:author="Brian P Gaylord" w:date="2023-10-30T14:14:00Z">
          <w:r w:rsidR="00805B53" w:rsidDel="006A45B7">
            <w:rPr>
              <w:rFonts w:ascii="Arial" w:hAnsi="Arial" w:cs="Arial"/>
              <w:sz w:val="24"/>
              <w:szCs w:val="24"/>
            </w:rPr>
            <w:delText>largely</w:delText>
          </w:r>
        </w:del>
      </w:ins>
      <w:ins w:id="180" w:author="alisha saley" w:date="2023-10-27T09:34:00Z">
        <w:del w:id="181" w:author="Brian P Gaylord" w:date="2023-10-30T14:14:00Z">
          <w:r w:rsidR="00805B53" w:rsidDel="006A45B7">
            <w:rPr>
              <w:rFonts w:ascii="Arial" w:hAnsi="Arial" w:cs="Arial"/>
              <w:sz w:val="24"/>
              <w:szCs w:val="24"/>
            </w:rPr>
            <w:delText xml:space="preserve"> focusing on </w:delText>
          </w:r>
        </w:del>
      </w:ins>
      <w:ins w:id="182" w:author="alisha saley" w:date="2023-10-27T13:20:00Z">
        <w:del w:id="183" w:author="Brian P Gaylord" w:date="2023-10-30T14:14:00Z">
          <w:r w:rsidR="00ED5FEC" w:rsidDel="006A45B7">
            <w:rPr>
              <w:rFonts w:ascii="Arial" w:hAnsi="Arial" w:cs="Arial"/>
              <w:sz w:val="24"/>
              <w:szCs w:val="24"/>
            </w:rPr>
            <w:delText>the</w:delText>
          </w:r>
        </w:del>
      </w:ins>
      <w:ins w:id="184" w:author="alisha saley" w:date="2023-10-27T09:40:00Z">
        <w:del w:id="185" w:author="Brian P Gaylord" w:date="2023-10-30T14:14:00Z">
          <w:r w:rsidR="00805B53" w:rsidDel="006A45B7">
            <w:rPr>
              <w:rFonts w:ascii="Arial" w:hAnsi="Arial" w:cs="Arial"/>
              <w:sz w:val="24"/>
              <w:szCs w:val="24"/>
            </w:rPr>
            <w:delText xml:space="preserve"> </w:delText>
          </w:r>
        </w:del>
      </w:ins>
      <w:ins w:id="186" w:author="alisha saley" w:date="2023-10-27T09:41:00Z">
        <w:del w:id="187" w:author="Brian P Gaylord" w:date="2023-10-30T14:14:00Z">
          <w:r w:rsidR="00805B53" w:rsidDel="006A45B7">
            <w:rPr>
              <w:rFonts w:ascii="Arial" w:hAnsi="Arial" w:cs="Arial"/>
              <w:sz w:val="24"/>
              <w:szCs w:val="24"/>
            </w:rPr>
            <w:delText xml:space="preserve">change in </w:delText>
          </w:r>
        </w:del>
      </w:ins>
      <w:ins w:id="188" w:author="alisha saley" w:date="2023-10-27T13:20:00Z">
        <w:del w:id="189" w:author="Brian P Gaylord" w:date="2023-10-30T14:14:00Z">
          <w:r w:rsidR="00ED5FEC" w:rsidDel="006A45B7">
            <w:rPr>
              <w:rFonts w:ascii="Arial" w:hAnsi="Arial" w:cs="Arial"/>
              <w:sz w:val="24"/>
              <w:szCs w:val="24"/>
            </w:rPr>
            <w:delText xml:space="preserve">a </w:delText>
          </w:r>
        </w:del>
      </w:ins>
      <w:ins w:id="190" w:author="alisha saley" w:date="2023-10-27T09:41:00Z">
        <w:del w:id="191" w:author="Brian P Gaylord" w:date="2023-10-30T14:14:00Z">
          <w:r w:rsidR="00805B53" w:rsidDel="006A45B7">
            <w:rPr>
              <w:rFonts w:ascii="Arial" w:hAnsi="Arial" w:cs="Arial"/>
              <w:sz w:val="24"/>
              <w:szCs w:val="24"/>
            </w:rPr>
            <w:delText xml:space="preserve">response between </w:delText>
          </w:r>
        </w:del>
      </w:ins>
      <w:ins w:id="192" w:author="alisha saley" w:date="2023-10-27T13:20:00Z">
        <w:del w:id="193" w:author="Brian P Gaylord" w:date="2023-10-30T14:14:00Z">
          <w:r w:rsidR="00603B5C" w:rsidDel="006A45B7">
            <w:rPr>
              <w:rFonts w:ascii="Arial" w:hAnsi="Arial" w:cs="Arial"/>
              <w:sz w:val="24"/>
              <w:szCs w:val="24"/>
            </w:rPr>
            <w:delText>a</w:delText>
          </w:r>
        </w:del>
      </w:ins>
      <w:ins w:id="194" w:author="alisha saley" w:date="2023-10-27T09:41:00Z">
        <w:del w:id="195" w:author="Brian P Gaylord" w:date="2023-10-30T14:14:00Z">
          <w:r w:rsidR="00805B53" w:rsidDel="006A45B7">
            <w:rPr>
              <w:rFonts w:ascii="Arial" w:hAnsi="Arial" w:cs="Arial"/>
              <w:sz w:val="24"/>
              <w:szCs w:val="24"/>
            </w:rPr>
            <w:delText xml:space="preserve"> start and</w:delText>
          </w:r>
        </w:del>
      </w:ins>
      <w:ins w:id="196" w:author="alisha saley" w:date="2023-10-27T09:40:00Z">
        <w:del w:id="197" w:author="Brian P Gaylord" w:date="2023-10-30T14:14:00Z">
          <w:r w:rsidR="00805B53" w:rsidDel="006A45B7">
            <w:rPr>
              <w:rFonts w:ascii="Arial" w:hAnsi="Arial" w:cs="Arial"/>
              <w:sz w:val="24"/>
              <w:szCs w:val="24"/>
            </w:rPr>
            <w:delText xml:space="preserve"> end time point</w:delText>
          </w:r>
        </w:del>
      </w:ins>
      <w:ins w:id="198" w:author="alisha saley" w:date="2023-10-27T15:36:00Z">
        <w:del w:id="199" w:author="Brian P Gaylord" w:date="2023-10-30T14:14:00Z">
          <w:r w:rsidR="00CB13AC" w:rsidDel="006A45B7">
            <w:rPr>
              <w:rFonts w:ascii="Arial" w:hAnsi="Arial" w:cs="Arial"/>
              <w:sz w:val="24"/>
              <w:szCs w:val="24"/>
            </w:rPr>
            <w:delText xml:space="preserve">, </w:delText>
          </w:r>
        </w:del>
      </w:ins>
      <w:commentRangeEnd w:id="177"/>
      <w:r w:rsidR="006A45B7">
        <w:rPr>
          <w:rStyle w:val="CommentReference"/>
        </w:rPr>
        <w:commentReference w:id="177"/>
      </w:r>
      <w:ins w:id="200" w:author="alisha saley" w:date="2023-10-27T15:36:00Z">
        <w:r w:rsidR="00CB13AC">
          <w:rPr>
            <w:rFonts w:ascii="Arial" w:hAnsi="Arial" w:cs="Arial"/>
            <w:sz w:val="24"/>
            <w:szCs w:val="24"/>
          </w:rPr>
          <w:t xml:space="preserve">both within and across </w:t>
        </w:r>
        <w:proofErr w:type="gramStart"/>
        <w:r w:rsidR="00CB13AC">
          <w:rPr>
            <w:rFonts w:ascii="Arial" w:hAnsi="Arial" w:cs="Arial"/>
            <w:sz w:val="24"/>
            <w:szCs w:val="24"/>
          </w:rPr>
          <w:t>life</w:t>
        </w:r>
        <w:proofErr w:type="gramEnd"/>
        <w:r w:rsidR="00CB13AC">
          <w:rPr>
            <w:rFonts w:ascii="Arial" w:hAnsi="Arial" w:cs="Arial"/>
            <w:sz w:val="24"/>
            <w:szCs w:val="24"/>
          </w:rPr>
          <w:t xml:space="preserve"> stages (</w:t>
        </w:r>
        <w:r w:rsidR="00CB13AC" w:rsidRPr="00447610">
          <w:rPr>
            <w:rFonts w:ascii="Arial" w:hAnsi="Arial" w:cs="Arial"/>
            <w:b/>
            <w:bCs/>
            <w:sz w:val="24"/>
            <w:szCs w:val="24"/>
            <w:rPrChange w:id="201" w:author="alisha saley" w:date="2023-10-27T15:36:00Z">
              <w:rPr>
                <w:rFonts w:ascii="Arial" w:hAnsi="Arial" w:cs="Arial"/>
                <w:sz w:val="24"/>
                <w:szCs w:val="24"/>
              </w:rPr>
            </w:rPrChange>
          </w:rPr>
          <w:t>cite</w:t>
        </w:r>
        <w:r w:rsidR="00447610">
          <w:rPr>
            <w:rFonts w:ascii="Arial" w:hAnsi="Arial" w:cs="Arial"/>
            <w:sz w:val="24"/>
            <w:szCs w:val="24"/>
          </w:rPr>
          <w:t xml:space="preserve"> list</w:t>
        </w:r>
        <w:r w:rsidR="00CB13AC">
          <w:rPr>
            <w:rFonts w:ascii="Arial" w:hAnsi="Arial" w:cs="Arial"/>
            <w:sz w:val="24"/>
            <w:szCs w:val="24"/>
          </w:rPr>
          <w:t>)</w:t>
        </w:r>
      </w:ins>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commentRangeStart w:id="202"/>
      <w:r w:rsidR="00CB13AC">
        <w:rPr>
          <w:rFonts w:ascii="Arial" w:hAnsi="Arial" w:cs="Arial"/>
          <w:sz w:val="24"/>
          <w:szCs w:val="24"/>
        </w:rPr>
        <w:fldChar w:fldCharType="begin"/>
      </w:r>
      <w:r w:rsidR="00CB13AC">
        <w:rPr>
          <w:rFonts w:ascii="Arial" w:hAnsi="Arial" w:cs="Arial"/>
          <w:sz w:val="24"/>
          <w:szCs w:val="24"/>
        </w:rPr>
        <w:instrText xml:space="preserve"> ADDIN ZOTERO_ITEM CSL_CITATION {"citationID":"SgEuFtEh","properties":{"formattedCitation":"(Mangan et al. 2017)","plainCitation":"(Mangan et al. 2017)","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schema":"https://github.com/citation-style-language/schema/raw/master/csl-citation.json"} </w:instrText>
      </w:r>
      <w:r w:rsidR="00CB13AC">
        <w:rPr>
          <w:rFonts w:ascii="Arial" w:hAnsi="Arial" w:cs="Arial"/>
          <w:sz w:val="24"/>
          <w:szCs w:val="24"/>
        </w:rPr>
        <w:fldChar w:fldCharType="separate"/>
      </w:r>
      <w:r w:rsidR="00CB13AC" w:rsidRPr="00CB13AC">
        <w:rPr>
          <w:rFonts w:ascii="Arial" w:hAnsi="Arial" w:cs="Arial"/>
          <w:sz w:val="24"/>
        </w:rPr>
        <w:t>(Mangan et al. 2017)</w:t>
      </w:r>
      <w:r w:rsidR="00CB13AC">
        <w:rPr>
          <w:rFonts w:ascii="Arial" w:hAnsi="Arial" w:cs="Arial"/>
          <w:sz w:val="24"/>
          <w:szCs w:val="24"/>
        </w:rPr>
        <w:fldChar w:fldCharType="end"/>
      </w:r>
      <w:commentRangeEnd w:id="202"/>
      <w:r w:rsidR="006A45B7">
        <w:rPr>
          <w:rStyle w:val="CommentReference"/>
        </w:rPr>
        <w:commentReference w:id="202"/>
      </w:r>
      <w:r w:rsidR="00B43B9E">
        <w:rPr>
          <w:rFonts w:ascii="Arial" w:hAnsi="Arial" w:cs="Arial"/>
          <w:sz w:val="24"/>
          <w:szCs w:val="24"/>
        </w:rPr>
        <w:t>.</w:t>
      </w:r>
      <w:commentRangeStart w:id="203"/>
      <w:commentRangeEnd w:id="203"/>
      <w:r w:rsidR="004F119E">
        <w:rPr>
          <w:rStyle w:val="CommentReference"/>
        </w:rPr>
        <w:commentReference w:id="203"/>
      </w:r>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r w:rsidR="00522602">
        <w:rPr>
          <w:rFonts w:ascii="Arial" w:hAnsi="Arial" w:cs="Arial"/>
          <w:sz w:val="24"/>
          <w:szCs w:val="24"/>
        </w:rPr>
        <w:t>persist</w:t>
      </w:r>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 xml:space="preserve">physiological </w:t>
      </w:r>
      <w:r w:rsidR="00060A63" w:rsidRPr="001E12B1">
        <w:rPr>
          <w:rFonts w:ascii="Arial" w:hAnsi="Arial" w:cs="Arial"/>
          <w:sz w:val="24"/>
          <w:szCs w:val="24"/>
        </w:rPr>
        <w:lastRenderedPageBreak/>
        <w:t>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ins w:id="204" w:author="alisha saley" w:date="2023-10-27T15:42:00Z">
        <w:r w:rsidR="00334F31">
          <w:rPr>
            <w:rFonts w:ascii="Arial" w:hAnsi="Arial" w:cs="Arial"/>
            <w:sz w:val="24"/>
            <w:szCs w:val="24"/>
          </w:rPr>
          <w:t xml:space="preserve"> (for </w:t>
        </w:r>
      </w:ins>
      <w:ins w:id="205" w:author="alisha saley" w:date="2023-10-27T15:43:00Z">
        <w:r w:rsidR="00334F31">
          <w:rPr>
            <w:rFonts w:ascii="Arial" w:hAnsi="Arial" w:cs="Arial"/>
            <w:sz w:val="24"/>
            <w:szCs w:val="24"/>
          </w:rPr>
          <w:t>ex</w:t>
        </w:r>
      </w:ins>
      <w:ins w:id="206" w:author="Brian P Gaylord" w:date="2023-10-30T17:04:00Z">
        <w:r w:rsidR="00DC6863">
          <w:rPr>
            <w:rFonts w:ascii="Arial" w:hAnsi="Arial" w:cs="Arial"/>
            <w:sz w:val="24"/>
            <w:szCs w:val="24"/>
          </w:rPr>
          <w:t>ample,</w:t>
        </w:r>
      </w:ins>
      <w:ins w:id="207" w:author="alisha saley" w:date="2023-10-27T15:43:00Z">
        <w:del w:id="208" w:author="Brian P Gaylord" w:date="2023-10-30T17:04:00Z">
          <w:r w:rsidR="00334F31" w:rsidDel="00DC6863">
            <w:rPr>
              <w:rFonts w:ascii="Arial" w:hAnsi="Arial" w:cs="Arial"/>
              <w:sz w:val="24"/>
              <w:szCs w:val="24"/>
            </w:rPr>
            <w:delText>.</w:delText>
          </w:r>
        </w:del>
      </w:ins>
      <w:ins w:id="209" w:author="alisha saley" w:date="2023-10-27T15:42:00Z">
        <w:r w:rsidR="00334F31">
          <w:rPr>
            <w:rFonts w:ascii="Arial" w:hAnsi="Arial" w:cs="Arial"/>
            <w:sz w:val="24"/>
            <w:szCs w:val="24"/>
          </w:rPr>
          <w:t xml:space="preserve"> see </w:t>
        </w:r>
      </w:ins>
      <w:r w:rsidR="00334F31">
        <w:rPr>
          <w:rFonts w:ascii="Arial" w:hAnsi="Arial" w:cs="Arial"/>
          <w:sz w:val="24"/>
          <w:szCs w:val="24"/>
        </w:rPr>
        <w:fldChar w:fldCharType="begin"/>
      </w:r>
      <w:r w:rsidR="00334F31">
        <w:rPr>
          <w:rFonts w:ascii="Arial" w:hAnsi="Arial" w:cs="Arial"/>
          <w:sz w:val="24"/>
          <w:szCs w:val="24"/>
        </w:rPr>
        <w:instrText xml:space="preserve"> ADDIN ZOTERO_ITEM CSL_CITATION {"citationID":"fhHaK9jW","properties":{"formattedCitation":"(Kroeker et al. 2014)","plainCitation":"(Kroeker et al. 2014)","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del w:id="210" w:author="alisha saley" w:date="2023-10-27T15:43:00Z">
        <w:r w:rsidR="00334F31" w:rsidRPr="00334F31" w:rsidDel="00CA0617">
          <w:rPr>
            <w:rFonts w:ascii="Arial" w:hAnsi="Arial" w:cs="Arial"/>
            <w:sz w:val="24"/>
          </w:rPr>
          <w:delText>(</w:delText>
        </w:r>
      </w:del>
      <w:r w:rsidR="00334F31" w:rsidRPr="00334F31">
        <w:rPr>
          <w:rFonts w:ascii="Arial" w:hAnsi="Arial" w:cs="Arial"/>
          <w:sz w:val="24"/>
        </w:rPr>
        <w:t>Kroeker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20653FE5" w:rsidR="00161A30" w:rsidRDefault="00F81B7D" w:rsidP="00C531CA">
      <w:pPr>
        <w:pStyle w:val="NoSpacing"/>
        <w:ind w:firstLine="720"/>
        <w:rPr>
          <w:rFonts w:ascii="Arial" w:hAnsi="Arial" w:cs="Arial"/>
          <w:sz w:val="24"/>
          <w:szCs w:val="24"/>
        </w:rPr>
      </w:pPr>
      <w:commentRangeStart w:id="211"/>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commentRangeEnd w:id="211"/>
      <w:r w:rsidR="00E635EB">
        <w:rPr>
          <w:rStyle w:val="CommentReference"/>
        </w:rPr>
        <w:commentReference w:id="211"/>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 xml:space="preserve">(for review see </w:t>
      </w:r>
      <w:r w:rsidR="00CA0617">
        <w:rPr>
          <w:rFonts w:ascii="Arial" w:hAnsi="Arial" w:cs="Arial"/>
          <w:sz w:val="24"/>
          <w:szCs w:val="24"/>
        </w:rPr>
        <w:fldChar w:fldCharType="begin"/>
      </w:r>
      <w:r w:rsidR="00CA0617">
        <w:rPr>
          <w:rFonts w:ascii="Arial" w:hAnsi="Arial" w:cs="Arial"/>
          <w:sz w:val="24"/>
          <w:szCs w:val="24"/>
        </w:rPr>
        <w:instrText xml:space="preserve"> ADDIN ZOTERO_ITEM CSL_CITATION {"citationID":"erFZ6jy6","properties":{"formattedCitation":"(Gazeau et al. 2013, Shi and Li 2023)","plainCitation":"(Gazeau et al. 2013, Shi and Li 2023)","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Gazeau et al. 2013, Shi and Li 2023)</w:t>
      </w:r>
      <w:r w:rsidR="00CA0617">
        <w:rPr>
          <w:rFonts w:ascii="Arial" w:hAnsi="Arial" w:cs="Arial"/>
          <w:sz w:val="24"/>
          <w:szCs w:val="24"/>
        </w:rPr>
        <w:fldChar w:fldCharType="end"/>
      </w:r>
      <w:r>
        <w:rPr>
          <w:rFonts w:ascii="Arial" w:hAnsi="Arial" w:cs="Arial"/>
          <w:sz w:val="24"/>
          <w:szCs w:val="24"/>
        </w:rPr>
        <w:t>, but few if any of these studies have deliberately examined effects of modifying TA</w:t>
      </w:r>
      <w:r w:rsidR="00237C49" w:rsidRPr="001E12B1">
        <w:rPr>
          <w:rFonts w:ascii="Arial" w:hAnsi="Arial" w:cs="Arial"/>
          <w:sz w:val="24"/>
          <w:szCs w:val="24"/>
        </w:rPr>
        <w:t xml:space="preserve">. </w:t>
      </w:r>
      <w:r w:rsidR="006D4655">
        <w:rPr>
          <w:rFonts w:ascii="Arial" w:hAnsi="Arial" w:cs="Arial"/>
          <w:sz w:val="24"/>
          <w:szCs w:val="24"/>
        </w:rPr>
        <w:t xml:space="preserve">Similar limitations in experimental manipulation of TA apply to </w:t>
      </w:r>
      <w:r w:rsidR="00C64408">
        <w:rPr>
          <w:rFonts w:ascii="Arial" w:hAnsi="Arial" w:cs="Arial"/>
          <w:sz w:val="24"/>
          <w:szCs w:val="24"/>
        </w:rPr>
        <w:t xml:space="preserve">crustaceans and echinoderms, that </w:t>
      </w:r>
      <w:r w:rsidR="000F33B1">
        <w:rPr>
          <w:rFonts w:ascii="Arial" w:hAnsi="Arial" w:cs="Arial"/>
          <w:sz w:val="24"/>
          <w:szCs w:val="24"/>
        </w:rPr>
        <w:t>have demonstrated</w:t>
      </w:r>
      <w:r w:rsidR="00C64408">
        <w:rPr>
          <w:rFonts w:ascii="Arial" w:hAnsi="Arial" w:cs="Arial"/>
          <w:sz w:val="24"/>
          <w:szCs w:val="24"/>
        </w:rPr>
        <w:t xml:space="preserve"> variable and broad tolerance to OA conditions, respectfully (see reviews</w:t>
      </w:r>
      <w:r w:rsidR="006A45B7">
        <w:rPr>
          <w:rFonts w:ascii="Arial" w:hAnsi="Arial" w:cs="Arial"/>
          <w:sz w:val="24"/>
          <w:szCs w:val="24"/>
        </w:rPr>
        <w:t xml:space="preserve"> </w:t>
      </w:r>
      <w:ins w:id="212" w:author="Brian P Gaylord" w:date="2023-10-30T14:19:00Z">
        <w:r w:rsidR="006A45B7">
          <w:rPr>
            <w:rFonts w:ascii="Arial" w:hAnsi="Arial" w:cs="Arial"/>
            <w:sz w:val="24"/>
            <w:szCs w:val="24"/>
          </w:rPr>
          <w:t>in</w:t>
        </w:r>
      </w:ins>
      <w:ins w:id="213" w:author="alisha saley" w:date="2023-10-27T13:31:00Z">
        <w:r w:rsidR="00C64408">
          <w:rPr>
            <w:rFonts w:ascii="Arial" w:hAnsi="Arial" w:cs="Arial"/>
            <w:sz w:val="24"/>
            <w:szCs w:val="24"/>
          </w:rPr>
          <w:t xml:space="preserve"> </w:t>
        </w:r>
      </w:ins>
      <w:commentRangeStart w:id="214"/>
      <w:r w:rsidR="00CA0617">
        <w:rPr>
          <w:rFonts w:ascii="Arial" w:hAnsi="Arial" w:cs="Arial"/>
          <w:sz w:val="24"/>
          <w:szCs w:val="24"/>
        </w:rPr>
        <w:fldChar w:fldCharType="begin"/>
      </w:r>
      <w:r w:rsidR="00CA0617">
        <w:rPr>
          <w:rFonts w:ascii="Arial" w:hAnsi="Arial" w:cs="Arial"/>
          <w:sz w:val="24"/>
          <w:szCs w:val="24"/>
        </w:rPr>
        <w:instrText xml:space="preserve"> ADDIN ZOTERO_ITEM CSL_CITATION {"citationID":"Yfi3gkQp","properties":{"formattedCitation":"(Dupont et al. 2010, Whiteley 2011)","plainCitation":"(Dupont et al. 2010, Whiteley 2011)","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Dupont et al. 2010, Whiteley 2011)</w:t>
      </w:r>
      <w:r w:rsidR="00CA0617">
        <w:rPr>
          <w:rFonts w:ascii="Arial" w:hAnsi="Arial" w:cs="Arial"/>
          <w:sz w:val="24"/>
          <w:szCs w:val="24"/>
        </w:rPr>
        <w:fldChar w:fldCharType="end"/>
      </w:r>
      <w:commentRangeEnd w:id="214"/>
      <w:r w:rsidR="006A45B7">
        <w:rPr>
          <w:rStyle w:val="CommentReference"/>
        </w:rPr>
        <w:commentReference w:id="214"/>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8D48F5">
        <w:rPr>
          <w:rFonts w:ascii="Arial" w:hAnsi="Arial" w:cs="Arial"/>
          <w:sz w:val="24"/>
          <w:szCs w:val="24"/>
        </w:rPr>
        <w:instrText xml:space="preserve"> ADDIN ZOTERO_ITEM CSL_CITATION {"citationID":"0CmNHcrw","properties":{"formattedCitation":"(Pourmozaffar et al. 2020)","plainCitation":"(Pourmozaffar et al. 2020)","noteIndex":0},"citationItems":[{"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8D48F5" w:rsidRPr="008D48F5">
        <w:rPr>
          <w:rFonts w:ascii="Arial" w:hAnsi="Arial" w:cs="Arial"/>
          <w:sz w:val="24"/>
        </w:rPr>
        <w:t>(Pourmozaffar et al. 2020)</w:t>
      </w:r>
      <w:r w:rsidR="008D48F5">
        <w:rPr>
          <w:rFonts w:ascii="Arial" w:hAnsi="Arial" w:cs="Arial"/>
          <w:sz w:val="24"/>
          <w:szCs w:val="24"/>
        </w:rPr>
        <w:fldChar w:fldCharType="end"/>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w:t>
      </w:r>
      <w:r w:rsidR="00D47394">
        <w:rPr>
          <w:rFonts w:ascii="Arial" w:hAnsi="Arial" w:cs="Arial"/>
          <w:sz w:val="24"/>
          <w:szCs w:val="24"/>
        </w:rPr>
        <w:t>salinity</w:t>
      </w:r>
      <w:r>
        <w:rPr>
          <w:rFonts w:ascii="Arial" w:hAnsi="Arial" w:cs="Arial"/>
          <w:sz w:val="24"/>
          <w:szCs w:val="24"/>
        </w:rPr>
        <w:t xml:space="preserve">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ins w:id="215" w:author="alisha saley" w:date="2023-10-25T13:01:00Z">
        <w:r w:rsidR="00085FF7">
          <w:rPr>
            <w:rFonts w:ascii="Arial" w:hAnsi="Arial" w:cs="Arial"/>
            <w:sz w:val="24"/>
            <w:szCs w:val="24"/>
          </w:rPr>
          <w:t xml:space="preserve"> </w:t>
        </w:r>
        <w:commentRangeStart w:id="216"/>
        <w:commentRangeStart w:id="217"/>
        <w:r w:rsidR="00085FF7">
          <w:rPr>
            <w:rFonts w:ascii="Arial" w:hAnsi="Arial" w:cs="Arial"/>
            <w:sz w:val="24"/>
            <w:szCs w:val="24"/>
          </w:rPr>
          <w:t>unintentionally</w:t>
        </w:r>
      </w:ins>
      <w:r w:rsidR="006D4655">
        <w:rPr>
          <w:rFonts w:ascii="Arial" w:hAnsi="Arial" w:cs="Arial"/>
          <w:sz w:val="24"/>
          <w:szCs w:val="24"/>
        </w:rPr>
        <w:t xml:space="preserve"> </w:t>
      </w:r>
      <w:commentRangeEnd w:id="216"/>
      <w:r w:rsidR="00085FF7">
        <w:rPr>
          <w:rStyle w:val="CommentReference"/>
        </w:rPr>
        <w:commentReference w:id="216"/>
      </w:r>
      <w:commentRangeEnd w:id="217"/>
      <w:r w:rsidR="009135D5">
        <w:rPr>
          <w:rStyle w:val="CommentReference"/>
        </w:rPr>
        <w:commentReference w:id="217"/>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r w:rsidR="00D47394">
        <w:rPr>
          <w:rFonts w:ascii="Arial" w:hAnsi="Arial" w:cs="Arial"/>
          <w:sz w:val="24"/>
          <w:szCs w:val="24"/>
        </w:rPr>
        <w:t>salinity</w:t>
      </w:r>
      <w:r w:rsidR="006D4655">
        <w:rPr>
          <w:rFonts w:ascii="Arial" w:hAnsi="Arial" w:cs="Arial"/>
          <w:sz w:val="24"/>
          <w:szCs w:val="24"/>
        </w:rPr>
        <w:t xml:space="preserve"> on calcification abilities of coastal and estuarine taxa </w:t>
      </w:r>
      <w:proofErr w:type="gramStart"/>
      <w:r w:rsidR="006D58EB">
        <w:rPr>
          <w:rFonts w:ascii="Arial" w:hAnsi="Arial" w:cs="Arial"/>
          <w:sz w:val="24"/>
          <w:szCs w:val="24"/>
        </w:rPr>
        <w:t>are</w:t>
      </w:r>
      <w:r w:rsidR="006D4655">
        <w:rPr>
          <w:rFonts w:ascii="Arial" w:hAnsi="Arial" w:cs="Arial"/>
          <w:sz w:val="24"/>
          <w:szCs w:val="24"/>
        </w:rPr>
        <w:t xml:space="preserve"> needed</w:t>
      </w:r>
      <w:proofErr w:type="gramEnd"/>
      <w:r w:rsidR="006D4655">
        <w:rPr>
          <w:rFonts w:ascii="Arial" w:hAnsi="Arial" w:cs="Arial"/>
          <w:sz w:val="24"/>
          <w:szCs w:val="24"/>
        </w:rPr>
        <w:t>.</w:t>
      </w:r>
      <w:ins w:id="218" w:author="alisha saley" w:date="2023-10-25T13:55:00Z">
        <w:r w:rsidR="009B4FDE">
          <w:rPr>
            <w:rFonts w:ascii="Arial" w:hAnsi="Arial" w:cs="Arial"/>
            <w:sz w:val="24"/>
            <w:szCs w:val="24"/>
          </w:rPr>
          <w:t xml:space="preserve"> </w:t>
        </w:r>
      </w:ins>
    </w:p>
    <w:p w14:paraId="016B6DDF" w14:textId="72E0F317" w:rsidR="00857CEC" w:rsidRDefault="006D4655" w:rsidP="00904EF5">
      <w:pPr>
        <w:pStyle w:val="NoSpacing"/>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r w:rsidR="00074253">
        <w:rPr>
          <w:rFonts w:ascii="Arial" w:hAnsi="Arial" w:cs="Arial"/>
          <w:sz w:val="24"/>
          <w:szCs w:val="24"/>
        </w:rPr>
        <w:t>Moreover, they</w:t>
      </w:r>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iberg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r w:rsidR="00085FF7">
        <w:rPr>
          <w:rFonts w:ascii="Arial" w:hAnsi="Arial" w:cs="Arial"/>
          <w:sz w:val="24"/>
          <w:szCs w:val="24"/>
        </w:rPr>
        <w:t xml:space="preserve"> globally-</w:t>
      </w:r>
      <w:r w:rsidR="00466763">
        <w:rPr>
          <w:rFonts w:ascii="Arial" w:hAnsi="Arial" w:cs="Arial"/>
          <w:sz w:val="24"/>
          <w:szCs w:val="24"/>
        </w:rPr>
        <w:t>expanding</w:t>
      </w:r>
      <w:r w:rsidR="00027839" w:rsidRPr="001E12B1">
        <w:rPr>
          <w:rFonts w:ascii="Arial" w:hAnsi="Arial" w:cs="Arial"/>
          <w:sz w:val="24"/>
          <w:szCs w:val="24"/>
        </w:rPr>
        <w:t xml:space="preserve"> shellfish diet</w:t>
      </w:r>
      <w:r w:rsidR="00844871">
        <w:rPr>
          <w:rFonts w:ascii="Arial" w:hAnsi="Arial" w:cs="Arial"/>
          <w:sz w:val="24"/>
          <w:szCs w:val="24"/>
        </w:rPr>
        <w:t xml:space="preserve">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Santeramo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09AFBBD4" w:rsidR="00FE7E0E" w:rsidRDefault="009E3A33" w:rsidP="00054A80">
      <w:pPr>
        <w:pStyle w:val="NoSpacing"/>
        <w:ind w:firstLine="720"/>
        <w:rPr>
          <w:rFonts w:ascii="Arial" w:hAnsi="Arial" w:cs="Arial"/>
          <w:sz w:val="24"/>
          <w:szCs w:val="24"/>
        </w:rPr>
      </w:pPr>
      <w:bookmarkStart w:id="219"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 xml:space="preserve">trajectory of </w:t>
      </w:r>
      <w:ins w:id="220" w:author="alisha saley" w:date="2023-10-27T09:53:00Z">
        <w:del w:id="221" w:author="Brian P Gaylord" w:date="2023-10-30T14:26:00Z">
          <w:r w:rsidR="00E92510" w:rsidDel="001A3FF7">
            <w:rPr>
              <w:rFonts w:ascii="Arial" w:hAnsi="Arial" w:cs="Arial"/>
              <w:sz w:val="24"/>
              <w:szCs w:val="24"/>
            </w:rPr>
            <w:delText xml:space="preserve">a </w:delText>
          </w:r>
        </w:del>
      </w:ins>
      <w:r w:rsidR="00B04E57">
        <w:rPr>
          <w:rFonts w:ascii="Arial" w:hAnsi="Arial" w:cs="Arial"/>
          <w:sz w:val="24"/>
          <w:szCs w:val="24"/>
        </w:rPr>
        <w:t>response</w:t>
      </w:r>
      <w:ins w:id="222" w:author="alisha saley" w:date="2023-10-27T09:54:00Z">
        <w:r w:rsidR="00E92510">
          <w:rPr>
            <w:rFonts w:ascii="Arial" w:hAnsi="Arial" w:cs="Arial"/>
            <w:sz w:val="24"/>
            <w:szCs w:val="24"/>
          </w:rPr>
          <w:t xml:space="preserve"> </w:t>
        </w:r>
        <w:del w:id="223" w:author="Brian P Gaylord" w:date="2023-10-30T14:27:00Z">
          <w:r w:rsidR="00E92510" w:rsidDel="001A3FF7">
            <w:rPr>
              <w:rFonts w:ascii="Arial" w:hAnsi="Arial" w:cs="Arial"/>
              <w:sz w:val="24"/>
              <w:szCs w:val="24"/>
            </w:rPr>
            <w:delText>across two time windows,</w:delText>
          </w:r>
          <w:r w:rsidR="00DA3F92" w:rsidDel="001A3FF7">
            <w:rPr>
              <w:rFonts w:ascii="Arial" w:hAnsi="Arial" w:cs="Arial"/>
              <w:sz w:val="24"/>
              <w:szCs w:val="24"/>
            </w:rPr>
            <w:delText xml:space="preserve"> </w:delText>
          </w:r>
          <w:commentRangeStart w:id="224"/>
          <w:r w:rsidR="00DA3F92" w:rsidDel="001A3FF7">
            <w:rPr>
              <w:rFonts w:ascii="Arial" w:hAnsi="Arial" w:cs="Arial"/>
              <w:sz w:val="24"/>
              <w:szCs w:val="24"/>
            </w:rPr>
            <w:delText>relative</w:delText>
          </w:r>
        </w:del>
      </w:ins>
      <w:commentRangeEnd w:id="224"/>
      <w:del w:id="225" w:author="Brian P Gaylord" w:date="2023-10-30T14:27:00Z">
        <w:r w:rsidR="001A3FF7" w:rsidDel="001A3FF7">
          <w:rPr>
            <w:rStyle w:val="CommentReference"/>
          </w:rPr>
          <w:commentReference w:id="224"/>
        </w:r>
      </w:del>
      <w:ins w:id="226" w:author="alisha saley" w:date="2023-10-27T09:54:00Z">
        <w:del w:id="227" w:author="Brian P Gaylord" w:date="2023-10-30T14:27:00Z">
          <w:r w:rsidR="00DA3F92" w:rsidDel="001A3FF7">
            <w:rPr>
              <w:rFonts w:ascii="Arial" w:hAnsi="Arial" w:cs="Arial"/>
              <w:sz w:val="24"/>
              <w:szCs w:val="24"/>
            </w:rPr>
            <w:delText xml:space="preserve"> to overall,</w:delText>
          </w:r>
        </w:del>
      </w:ins>
      <w:del w:id="228" w:author="Brian P Gaylord" w:date="2023-10-30T14:27:00Z">
        <w:r w:rsidR="00466763" w:rsidDel="001A3FF7">
          <w:rPr>
            <w:rFonts w:ascii="Arial" w:hAnsi="Arial" w:cs="Arial"/>
            <w:sz w:val="24"/>
            <w:szCs w:val="24"/>
          </w:rPr>
          <w:delText xml:space="preserve"> </w:delText>
        </w:r>
      </w:del>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219"/>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r w:rsidR="00085FF7">
        <w:rPr>
          <w:rFonts w:ascii="Arial" w:hAnsi="Arial" w:cs="Arial"/>
          <w:sz w:val="24"/>
          <w:szCs w:val="24"/>
        </w:rPr>
        <w:t>,</w:t>
      </w:r>
      <w:r w:rsidR="00466763">
        <w:rPr>
          <w:rFonts w:ascii="Arial" w:hAnsi="Arial" w:cs="Arial"/>
          <w:sz w:val="24"/>
          <w:szCs w:val="24"/>
        </w:rPr>
        <w:t xml:space="preserve"> starting immediately after</w:t>
      </w:r>
      <w:ins w:id="229" w:author="alisha saley" w:date="2023-10-27T09:55:00Z">
        <w:r w:rsidR="00EC0ADB">
          <w:rPr>
            <w:rFonts w:ascii="Arial" w:hAnsi="Arial" w:cs="Arial"/>
            <w:sz w:val="24"/>
            <w:szCs w:val="24"/>
          </w:rPr>
          <w:t xml:space="preserve"> </w:t>
        </w:r>
        <w:del w:id="230" w:author="Brian P Gaylord" w:date="2023-10-30T12:52:00Z">
          <w:r w:rsidR="00EC0ADB" w:rsidDel="00156DBC">
            <w:rPr>
              <w:rFonts w:ascii="Arial" w:hAnsi="Arial" w:cs="Arial"/>
              <w:sz w:val="24"/>
              <w:szCs w:val="24"/>
            </w:rPr>
            <w:delText>altering</w:delText>
          </w:r>
        </w:del>
      </w:ins>
      <w:ins w:id="231" w:author="Brian P Gaylord" w:date="2023-10-30T12:52:00Z">
        <w:r w:rsidR="00156DBC">
          <w:rPr>
            <w:rFonts w:ascii="Arial" w:hAnsi="Arial" w:cs="Arial"/>
            <w:sz w:val="24"/>
            <w:szCs w:val="24"/>
          </w:rPr>
          <w:t>initiating</w:t>
        </w:r>
      </w:ins>
      <w:r w:rsidR="00466763">
        <w:rPr>
          <w:rFonts w:ascii="Arial" w:hAnsi="Arial" w:cs="Arial"/>
          <w:sz w:val="24"/>
          <w:szCs w:val="24"/>
        </w:rPr>
        <w:t xml:space="preserve"> treatment conditions, and a </w:t>
      </w:r>
      <w:del w:id="232" w:author="alisha saley" w:date="2023-10-25T13:04:00Z">
        <w:r w:rsidR="00466763" w:rsidDel="00085FF7">
          <w:rPr>
            <w:rFonts w:ascii="Arial" w:hAnsi="Arial" w:cs="Arial"/>
            <w:sz w:val="24"/>
            <w:szCs w:val="24"/>
          </w:rPr>
          <w:delText xml:space="preserve">second </w:delText>
        </w:r>
      </w:del>
      <w:commentRangeStart w:id="233"/>
      <w:ins w:id="234" w:author="alisha saley" w:date="2023-10-25T13:04:00Z">
        <w:r w:rsidR="00085FF7">
          <w:rPr>
            <w:rFonts w:ascii="Arial" w:hAnsi="Arial" w:cs="Arial"/>
            <w:sz w:val="24"/>
            <w:szCs w:val="24"/>
          </w:rPr>
          <w:t xml:space="preserve">later </w:t>
        </w:r>
      </w:ins>
      <w:commentRangeEnd w:id="233"/>
      <w:r w:rsidR="00156DBC">
        <w:rPr>
          <w:rStyle w:val="CommentReference"/>
        </w:rPr>
        <w:commentReference w:id="233"/>
      </w:r>
      <w:r w:rsidR="00466763">
        <w:rPr>
          <w:rFonts w:ascii="Arial" w:hAnsi="Arial" w:cs="Arial"/>
          <w:sz w:val="24"/>
          <w:szCs w:val="24"/>
        </w:rPr>
        <w:t xml:space="preserve">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ins w:id="235" w:author="alisha saley" w:date="2023-10-25T13:05:00Z">
        <w:r w:rsidR="00085FF7">
          <w:rPr>
            <w:rFonts w:ascii="Arial" w:hAnsi="Arial" w:cs="Arial"/>
            <w:sz w:val="24"/>
            <w:szCs w:val="24"/>
          </w:rPr>
          <w:t>,</w:t>
        </w:r>
      </w:ins>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w:t>
      </w:r>
      <w:ins w:id="236" w:author="Brian P Gaylord" w:date="2023-10-30T14:28:00Z">
        <w:r w:rsidR="001A3FF7">
          <w:rPr>
            <w:rFonts w:ascii="Arial" w:hAnsi="Arial" w:cs="Arial"/>
            <w:sz w:val="24"/>
            <w:szCs w:val="24"/>
          </w:rPr>
          <w:t xml:space="preserve">coastal and </w:t>
        </w:r>
      </w:ins>
      <w:r w:rsidR="0055697C">
        <w:rPr>
          <w:rFonts w:ascii="Arial" w:hAnsi="Arial" w:cs="Arial"/>
          <w:sz w:val="24"/>
          <w:szCs w:val="24"/>
        </w:rPr>
        <w:t xml:space="preserve">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persisting </w:t>
      </w:r>
      <w:r w:rsidR="00EC0ADB">
        <w:rPr>
          <w:rFonts w:ascii="Arial" w:hAnsi="Arial" w:cs="Arial"/>
          <w:sz w:val="24"/>
          <w:szCs w:val="24"/>
        </w:rPr>
        <w:t xml:space="preserve">changes </w:t>
      </w:r>
      <w:del w:id="237" w:author="Brian P Gaylord" w:date="2023-10-30T17:05:00Z">
        <w:r w:rsidR="00EC0ADB" w:rsidDel="00DC6863">
          <w:rPr>
            <w:rFonts w:ascii="Arial" w:hAnsi="Arial" w:cs="Arial"/>
            <w:sz w:val="24"/>
            <w:szCs w:val="24"/>
          </w:rPr>
          <w:delText>to</w:delText>
        </w:r>
        <w:r w:rsidR="00D6477A" w:rsidDel="00DC6863">
          <w:rPr>
            <w:rFonts w:ascii="Arial" w:hAnsi="Arial" w:cs="Arial"/>
            <w:sz w:val="24"/>
            <w:szCs w:val="24"/>
          </w:rPr>
          <w:delText xml:space="preserve"> </w:delText>
        </w:r>
      </w:del>
      <w:ins w:id="238" w:author="Brian P Gaylord" w:date="2023-10-30T17:05:00Z">
        <w:r w:rsidR="00DC6863">
          <w:rPr>
            <w:rFonts w:ascii="Arial" w:hAnsi="Arial" w:cs="Arial"/>
            <w:sz w:val="24"/>
            <w:szCs w:val="24"/>
          </w:rPr>
          <w:t xml:space="preserve">in </w:t>
        </w:r>
      </w:ins>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239"/>
      <w:commentRangeEnd w:id="239"/>
      <w:r>
        <w:rPr>
          <w:rStyle w:val="CommentReference"/>
        </w:rPr>
        <w:commentReference w:id="239"/>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00820453" w:rsidR="00415246" w:rsidRDefault="00ED41B1" w:rsidP="005F494A">
      <w:pPr>
        <w:pStyle w:val="NoSpacing"/>
        <w:rPr>
          <w:rFonts w:ascii="Arial" w:hAnsi="Arial" w:cs="Arial"/>
          <w:sz w:val="24"/>
          <w:szCs w:val="24"/>
        </w:rPr>
      </w:pPr>
      <w:commentRangeStart w:id="240"/>
      <w:r w:rsidRPr="00102217">
        <w:rPr>
          <w:rFonts w:ascii="Arial" w:hAnsi="Arial" w:cs="Arial"/>
          <w:b/>
          <w:bCs/>
          <w:sz w:val="24"/>
          <w:szCs w:val="24"/>
        </w:rPr>
        <w:t>Study species</w:t>
      </w:r>
      <w:commentRangeEnd w:id="240"/>
      <w:r w:rsidR="006A254A">
        <w:rPr>
          <w:rStyle w:val="CommentReference"/>
        </w:rPr>
        <w:commentReference w:id="240"/>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 (</w:t>
      </w:r>
      <w:r w:rsidR="00363485" w:rsidRPr="007F7DA4">
        <w:rPr>
          <w:rFonts w:ascii="Arial" w:hAnsi="Arial" w:cs="Arial"/>
          <w:b/>
          <w:bCs/>
          <w:sz w:val="24"/>
          <w:szCs w:val="24"/>
          <w:rPrChange w:id="241" w:author="alisha saley" w:date="2023-10-27T16:10:00Z">
            <w:rPr>
              <w:rFonts w:ascii="Arial" w:hAnsi="Arial" w:cs="Arial"/>
              <w:sz w:val="24"/>
              <w:szCs w:val="24"/>
            </w:rPr>
          </w:rPrChange>
        </w:rPr>
        <w:t>cite</w:t>
      </w:r>
      <w:r w:rsidR="00ED53E2" w:rsidRPr="00102217">
        <w:rPr>
          <w:rFonts w:ascii="Arial" w:hAnsi="Arial" w:cs="Arial"/>
          <w:sz w:val="24"/>
          <w:szCs w:val="24"/>
        </w:rPr>
        <w:t>)</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 xml:space="preserve">to its wide salinity and thermal tolerance, this species </w:t>
      </w:r>
      <w:proofErr w:type="gramStart"/>
      <w:r w:rsidR="00BD70C1">
        <w:rPr>
          <w:rFonts w:ascii="Arial" w:hAnsi="Arial" w:cs="Arial"/>
          <w:sz w:val="24"/>
          <w:szCs w:val="24"/>
        </w:rPr>
        <w:t>is also</w:t>
      </w:r>
      <w:r w:rsidR="00CF7DCB">
        <w:rPr>
          <w:rFonts w:ascii="Arial" w:hAnsi="Arial" w:cs="Arial"/>
          <w:sz w:val="24"/>
          <w:szCs w:val="24"/>
        </w:rPr>
        <w:t xml:space="preserve"> grown</w:t>
      </w:r>
      <w:proofErr w:type="gramEnd"/>
      <w:r w:rsidR="00CF7DCB">
        <w:rPr>
          <w:rFonts w:ascii="Arial" w:hAnsi="Arial" w:cs="Arial"/>
          <w:sz w:val="24"/>
          <w:szCs w:val="24"/>
        </w:rPr>
        <w:t xml:space="preserve">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del w:id="242" w:author="Brian P Gaylord" w:date="2023-10-30T12:55:00Z">
        <w:r w:rsidR="00205E33" w:rsidDel="00156DBC">
          <w:rPr>
            <w:rFonts w:ascii="Arial" w:hAnsi="Arial" w:cs="Arial"/>
            <w:sz w:val="24"/>
            <w:szCs w:val="24"/>
          </w:rPr>
          <w:delText xml:space="preserve">US </w:delText>
        </w:r>
      </w:del>
      <w:ins w:id="243" w:author="Brian P Gaylord" w:date="2023-10-30T12:55:00Z">
        <w:r w:rsidR="00156DBC">
          <w:rPr>
            <w:rFonts w:ascii="Arial" w:hAnsi="Arial" w:cs="Arial"/>
            <w:sz w:val="24"/>
            <w:szCs w:val="24"/>
          </w:rPr>
          <w:t xml:space="preserve">United States </w:t>
        </w:r>
      </w:ins>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156DBC">
        <w:rPr>
          <w:rFonts w:ascii="Arial" w:hAnsi="Arial" w:cs="Arial"/>
          <w:bCs/>
          <w:sz w:val="24"/>
          <w:szCs w:val="24"/>
          <w:rPrChange w:id="244" w:author="Brian P Gaylord" w:date="2023-10-30T12:54:00Z">
            <w:rPr>
              <w:rFonts w:ascii="Arial" w:hAnsi="Arial" w:cs="Arial"/>
              <w:b/>
              <w:bCs/>
              <w:sz w:val="24"/>
              <w:szCs w:val="24"/>
            </w:rPr>
          </w:rPrChange>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ins w:id="245" w:author="alisha saley" w:date="2023-10-26T22:25:00Z">
        <w:r w:rsidR="0085684F">
          <w:rPr>
            <w:rFonts w:ascii="Arial" w:hAnsi="Arial" w:cs="Arial"/>
            <w:sz w:val="24"/>
            <w:szCs w:val="24"/>
          </w:rPr>
          <w:t xml:space="preserve"> the U</w:t>
        </w:r>
        <w:del w:id="246" w:author="Brian P Gaylord" w:date="2023-10-30T12:55:00Z">
          <w:r w:rsidR="0085684F" w:rsidDel="00156DBC">
            <w:rPr>
              <w:rFonts w:ascii="Arial" w:hAnsi="Arial" w:cs="Arial"/>
              <w:sz w:val="24"/>
              <w:szCs w:val="24"/>
            </w:rPr>
            <w:delText>C</w:delText>
          </w:r>
        </w:del>
      </w:ins>
      <w:ins w:id="247" w:author="Brian P Gaylord" w:date="2023-10-30T12:55:00Z">
        <w:r w:rsidR="00156DBC">
          <w:rPr>
            <w:rFonts w:ascii="Arial" w:hAnsi="Arial" w:cs="Arial"/>
            <w:sz w:val="24"/>
            <w:szCs w:val="24"/>
          </w:rPr>
          <w:t>niversity of California,</w:t>
        </w:r>
      </w:ins>
      <w:ins w:id="248" w:author="alisha saley" w:date="2023-10-26T22:25:00Z">
        <w:r w:rsidR="0085684F">
          <w:rPr>
            <w:rFonts w:ascii="Arial" w:hAnsi="Arial" w:cs="Arial"/>
            <w:sz w:val="24"/>
            <w:szCs w:val="24"/>
          </w:rPr>
          <w:t xml:space="preserve"> Davis</w:t>
        </w:r>
      </w:ins>
      <w:ins w:id="249" w:author="Brian P Gaylord" w:date="2023-10-30T12:56:00Z">
        <w:r w:rsidR="00156DBC">
          <w:rPr>
            <w:rFonts w:ascii="Arial" w:hAnsi="Arial" w:cs="Arial"/>
            <w:sz w:val="24"/>
            <w:szCs w:val="24"/>
          </w:rPr>
          <w:t>’</w:t>
        </w:r>
      </w:ins>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w:t>
      </w:r>
      <w:r w:rsidR="00263F10">
        <w:rPr>
          <w:rFonts w:ascii="Arial" w:hAnsi="Arial" w:cs="Arial"/>
          <w:sz w:val="24"/>
          <w:szCs w:val="24"/>
        </w:rPr>
        <w:lastRenderedPageBreak/>
        <w:t>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proofErr w:type="spellStart"/>
      <w:r w:rsidR="00D762C6" w:rsidRPr="00156DBC">
        <w:rPr>
          <w:rFonts w:ascii="Arial" w:hAnsi="Arial" w:cs="Arial"/>
          <w:i/>
          <w:iCs/>
          <w:sz w:val="24"/>
          <w:szCs w:val="24"/>
        </w:rPr>
        <w:t>Tetraselmis</w:t>
      </w:r>
      <w:proofErr w:type="spellEnd"/>
      <w:r w:rsidR="00156DBC">
        <w:rPr>
          <w:rFonts w:ascii="Arial" w:hAnsi="Arial" w:cs="Arial"/>
          <w:i/>
          <w:iCs/>
          <w:sz w:val="24"/>
          <w:szCs w:val="24"/>
        </w:rPr>
        <w:t xml:space="preserve"> </w:t>
      </w:r>
      <w:ins w:id="250" w:author="Brian P Gaylord" w:date="2023-10-30T12:56:00Z">
        <w:r w:rsidR="00156DBC">
          <w:rPr>
            <w:rFonts w:ascii="Arial" w:hAnsi="Arial" w:cs="Arial"/>
            <w:i/>
            <w:iCs/>
            <w:sz w:val="24"/>
            <w:szCs w:val="24"/>
          </w:rPr>
          <w:t>sp.</w:t>
        </w:r>
      </w:ins>
      <w:ins w:id="251" w:author="alisha saley" w:date="2023-10-27T13:37:00Z">
        <w:r w:rsidR="00D762C6" w:rsidRPr="00156DBC">
          <w:rPr>
            <w:rFonts w:ascii="Arial" w:hAnsi="Arial" w:cs="Arial"/>
            <w:sz w:val="24"/>
            <w:szCs w:val="24"/>
          </w:rPr>
          <w:t xml:space="preserve">, </w:t>
        </w:r>
      </w:ins>
      <w:proofErr w:type="spellStart"/>
      <w:r w:rsidR="00D762C6" w:rsidRPr="00156DBC">
        <w:rPr>
          <w:rFonts w:ascii="Arial" w:hAnsi="Arial" w:cs="Arial"/>
          <w:i/>
          <w:iCs/>
          <w:sz w:val="24"/>
          <w:szCs w:val="24"/>
        </w:rPr>
        <w:t>Thalassiosira</w:t>
      </w:r>
      <w:proofErr w:type="spellEnd"/>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weissflogii</w:t>
      </w:r>
      <w:proofErr w:type="spellEnd"/>
      <w:r w:rsidR="00D762C6" w:rsidRPr="00156DBC">
        <w:rPr>
          <w:rFonts w:ascii="Arial" w:hAnsi="Arial" w:cs="Arial"/>
          <w:sz w:val="24"/>
          <w:szCs w:val="24"/>
        </w:rPr>
        <w:t xml:space="preserve">, </w:t>
      </w:r>
      <w:proofErr w:type="spellStart"/>
      <w:ins w:id="252" w:author="alisha saley" w:date="2023-10-27T13:37:00Z">
        <w:r w:rsidR="00D762C6" w:rsidRPr="00156DBC">
          <w:rPr>
            <w:rFonts w:ascii="Arial" w:hAnsi="Arial" w:cs="Arial"/>
            <w:i/>
            <w:iCs/>
            <w:sz w:val="24"/>
            <w:szCs w:val="24"/>
          </w:rPr>
          <w:t>T</w:t>
        </w:r>
      </w:ins>
      <w:ins w:id="253" w:author="alisha saley" w:date="2023-10-27T13:42:00Z">
        <w:del w:id="254" w:author="Brian P Gaylord" w:date="2023-10-30T12:56:00Z">
          <w:r w:rsidR="00D762C6" w:rsidRPr="00156DBC" w:rsidDel="00156DBC">
            <w:rPr>
              <w:rFonts w:ascii="Arial" w:hAnsi="Arial" w:cs="Arial"/>
              <w:i/>
              <w:iCs/>
              <w:sz w:val="24"/>
              <w:szCs w:val="24"/>
            </w:rPr>
            <w:delText>.</w:delText>
          </w:r>
        </w:del>
      </w:ins>
      <w:commentRangeStart w:id="255"/>
      <w:ins w:id="256" w:author="Brian P Gaylord" w:date="2023-10-30T12:56:00Z">
        <w:r w:rsidR="00156DBC">
          <w:rPr>
            <w:rFonts w:ascii="Arial" w:hAnsi="Arial" w:cs="Arial"/>
            <w:i/>
            <w:iCs/>
            <w:sz w:val="24"/>
            <w:szCs w:val="24"/>
          </w:rPr>
          <w:t>halassiosira</w:t>
        </w:r>
      </w:ins>
      <w:proofErr w:type="spellEnd"/>
      <w:ins w:id="257" w:author="alisha saley" w:date="2023-10-27T13:37:00Z">
        <w:r w:rsidR="00D762C6" w:rsidRPr="00156DBC">
          <w:rPr>
            <w:rFonts w:ascii="Arial" w:hAnsi="Arial" w:cs="Arial"/>
            <w:i/>
            <w:iCs/>
            <w:sz w:val="24"/>
            <w:szCs w:val="24"/>
          </w:rPr>
          <w:t xml:space="preserve"> </w:t>
        </w:r>
      </w:ins>
      <w:commentRangeEnd w:id="255"/>
      <w:r w:rsidR="00156DBC">
        <w:rPr>
          <w:rStyle w:val="CommentReference"/>
        </w:rPr>
        <w:commentReference w:id="255"/>
      </w:r>
      <w:proofErr w:type="spellStart"/>
      <w:r w:rsidR="00D762C6" w:rsidRPr="00156DBC">
        <w:rPr>
          <w:rFonts w:ascii="Arial" w:hAnsi="Arial" w:cs="Arial"/>
          <w:i/>
          <w:iCs/>
          <w:sz w:val="24"/>
          <w:szCs w:val="24"/>
        </w:rPr>
        <w:t>pseudonana</w:t>
      </w:r>
      <w:proofErr w:type="spellEnd"/>
      <w:r w:rsidR="00D762C6" w:rsidRPr="00156DBC">
        <w:rPr>
          <w:rFonts w:ascii="Arial" w:hAnsi="Arial" w:cs="Arial"/>
          <w:sz w:val="24"/>
          <w:szCs w:val="24"/>
        </w:rPr>
        <w:t xml:space="preserve">, and </w:t>
      </w:r>
      <w:proofErr w:type="spellStart"/>
      <w:r w:rsidR="00D762C6" w:rsidRPr="00156DBC">
        <w:rPr>
          <w:rFonts w:ascii="Arial" w:hAnsi="Arial" w:cs="Arial"/>
          <w:i/>
          <w:iCs/>
          <w:sz w:val="24"/>
          <w:szCs w:val="24"/>
        </w:rPr>
        <w:t>Schizochytrium</w:t>
      </w:r>
      <w:proofErr w:type="spellEnd"/>
      <w:ins w:id="258" w:author="Brian P Gaylord" w:date="2023-10-30T17:51:00Z">
        <w:r w:rsidR="00264A08">
          <w:rPr>
            <w:rFonts w:ascii="Arial" w:hAnsi="Arial" w:cs="Arial"/>
            <w:sz w:val="24"/>
            <w:szCs w:val="24"/>
          </w:rPr>
          <w:t>;</w:t>
        </w:r>
      </w:ins>
      <w:del w:id="259" w:author="Brian P Gaylord" w:date="2023-10-30T17:51:00Z">
        <w:r w:rsidR="001A5D7B" w:rsidDel="00264A08">
          <w:rPr>
            <w:rFonts w:ascii="Arial" w:hAnsi="Arial" w:cs="Arial"/>
            <w:sz w:val="24"/>
            <w:szCs w:val="24"/>
          </w:rPr>
          <w:delText>,</w:delText>
        </w:r>
      </w:del>
      <w:r w:rsidR="001A5D7B">
        <w:rPr>
          <w:rFonts w:ascii="Arial" w:hAnsi="Arial" w:cs="Arial"/>
          <w:sz w:val="24"/>
          <w:szCs w:val="24"/>
        </w:rPr>
        <w:t xml:space="preserve"> </w:t>
      </w:r>
      <w:r w:rsidR="001A5D7B" w:rsidRPr="00156DBC">
        <w:rPr>
          <w:rFonts w:ascii="Arial" w:hAnsi="Arial" w:cs="Arial"/>
          <w:sz w:val="24"/>
          <w:szCs w:val="24"/>
        </w:rPr>
        <w:t xml:space="preserve">Reed </w:t>
      </w:r>
      <w:proofErr w:type="spellStart"/>
      <w:r w:rsidR="001A5D7B" w:rsidRPr="00156DBC">
        <w:rPr>
          <w:rFonts w:ascii="Arial" w:hAnsi="Arial" w:cs="Arial"/>
          <w:sz w:val="24"/>
          <w:szCs w:val="24"/>
        </w:rPr>
        <w:t>Mariculture</w:t>
      </w:r>
      <w:proofErr w:type="spellEnd"/>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683F85" w:rsidRPr="00760CCB">
        <w:rPr>
          <w:rFonts w:ascii="Arial" w:hAnsi="Arial" w:cs="Arial"/>
          <w:b/>
          <w:bCs/>
          <w:sz w:val="24"/>
          <w:szCs w:val="24"/>
          <w:highlight w:val="yellow"/>
          <w:rPrChange w:id="260" w:author="alisha saley" w:date="2023-10-27T13:44:00Z">
            <w:rPr>
              <w:rFonts w:ascii="Arial" w:hAnsi="Arial" w:cs="Arial"/>
              <w:sz w:val="24"/>
              <w:szCs w:val="24"/>
            </w:rPr>
          </w:rPrChange>
        </w:rPr>
        <w:t>X</w:t>
      </w:r>
      <w:r w:rsidR="00683F85" w:rsidRPr="00102217">
        <w:rPr>
          <w:rFonts w:ascii="Arial" w:hAnsi="Arial" w:cs="Arial"/>
          <w:sz w:val="24"/>
          <w:szCs w:val="24"/>
        </w:rPr>
        <w:t xml:space="preserve"> 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5F494A">
      <w:pPr>
        <w:pStyle w:val="NoSpacing"/>
        <w:rPr>
          <w:rFonts w:ascii="Arial" w:hAnsi="Arial" w:cs="Arial"/>
          <w:sz w:val="24"/>
          <w:szCs w:val="24"/>
        </w:rPr>
      </w:pPr>
    </w:p>
    <w:p w14:paraId="33D8EE7C" w14:textId="714F874C" w:rsidR="00391CFF" w:rsidRPr="002234F1" w:rsidRDefault="002234F1" w:rsidP="005F494A">
      <w:pPr>
        <w:pStyle w:val="NoSpacing"/>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proofErr w:type="gramStart"/>
      <w:r>
        <w:rPr>
          <w:rFonts w:ascii="Arial" w:hAnsi="Arial" w:cs="Arial"/>
          <w:sz w:val="24"/>
          <w:szCs w:val="24"/>
        </w:rPr>
        <w:t>Our</w:t>
      </w:r>
      <w:proofErr w:type="gramEnd"/>
      <w:r>
        <w:rPr>
          <w:rFonts w:ascii="Arial" w:hAnsi="Arial" w:cs="Arial"/>
          <w:sz w:val="24"/>
          <w:szCs w:val="24"/>
        </w:rPr>
        <w:t xml:space="preserve">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oyster shell </w:t>
      </w:r>
      <w:r w:rsidR="00615448">
        <w:rPr>
          <w:rFonts w:ascii="Arial" w:hAnsi="Arial" w:cs="Arial"/>
          <w:sz w:val="24"/>
          <w:szCs w:val="24"/>
        </w:rPr>
        <w:t>growth</w:t>
      </w:r>
      <w:r>
        <w:rPr>
          <w:rFonts w:ascii="Arial" w:hAnsi="Arial" w:cs="Arial"/>
          <w:sz w:val="24"/>
          <w:szCs w:val="24"/>
        </w:rPr>
        <w:t>. We established six treatment levels of TA, spanning 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proofErr w:type="spellStart"/>
      <w:r w:rsidR="00AF7942">
        <w:rPr>
          <w:rFonts w:ascii="Arial" w:hAnsi="Arial" w:cs="Arial"/>
          <w:sz w:val="24"/>
          <w:szCs w:val="24"/>
        </w:rPr>
        <w:t>umol</w:t>
      </w:r>
      <w:proofErr w:type="spellEnd"/>
      <w:r w:rsidR="00AF7942">
        <w:rPr>
          <w:rFonts w:ascii="Arial" w:hAnsi="Arial" w:cs="Arial"/>
          <w:sz w:val="24"/>
          <w:szCs w:val="24"/>
        </w:rPr>
        <w:t xml:space="preserve"> kg -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proofErr w:type="spellStart"/>
      <w:r w:rsidR="00B255C8">
        <w:rPr>
          <w:rFonts w:ascii="Arial" w:hAnsi="Arial" w:cs="Arial"/>
          <w:sz w:val="24"/>
          <w:szCs w:val="24"/>
        </w:rPr>
        <w:t>umol</w:t>
      </w:r>
      <w:proofErr w:type="spellEnd"/>
      <w:r w:rsidR="00B255C8">
        <w:rPr>
          <w:rFonts w:ascii="Arial" w:hAnsi="Arial" w:cs="Arial"/>
          <w:sz w:val="24"/>
          <w:szCs w:val="24"/>
        </w:rPr>
        <w:t xml:space="preserve">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proofErr w:type="spellStart"/>
      <w:r w:rsidR="00B255C8">
        <w:rPr>
          <w:rFonts w:ascii="Arial" w:hAnsi="Arial" w:cs="Arial"/>
          <w:sz w:val="24"/>
          <w:szCs w:val="24"/>
        </w:rPr>
        <w:t>umol</w:t>
      </w:r>
      <w:proofErr w:type="spellEnd"/>
      <w:r w:rsidR="00B255C8">
        <w:rPr>
          <w:rFonts w:ascii="Arial" w:hAnsi="Arial" w:cs="Arial"/>
          <w:sz w:val="24"/>
          <w:szCs w:val="24"/>
        </w:rPr>
        <w:t xml:space="preserve"> </w:t>
      </w:r>
      <w:r w:rsidR="009B5004">
        <w:rPr>
          <w:rFonts w:ascii="Arial" w:hAnsi="Arial" w:cs="Arial"/>
          <w:sz w:val="24"/>
          <w:szCs w:val="24"/>
        </w:rPr>
        <w:t>kg-1</w:t>
      </w:r>
      <w:r>
        <w:rPr>
          <w:rFonts w:ascii="Arial" w:hAnsi="Arial" w:cs="Arial"/>
          <w:sz w:val="24"/>
          <w:szCs w:val="24"/>
        </w:rPr>
        <w:t xml:space="preserve">). Because streams and rivers that deliver low- </w:t>
      </w:r>
      <w:del w:id="261" w:author="Brian P Gaylord" w:date="2023-10-30T12:58:00Z">
        <w:r w:rsidDel="00156DBC">
          <w:rPr>
            <w:rFonts w:ascii="Arial" w:hAnsi="Arial" w:cs="Arial"/>
            <w:sz w:val="24"/>
            <w:szCs w:val="24"/>
          </w:rPr>
          <w:delText xml:space="preserve">or </w:delText>
        </w:r>
      </w:del>
      <w:ins w:id="262" w:author="Brian P Gaylord" w:date="2023-10-30T12:58:00Z">
        <w:r w:rsidR="00156DBC">
          <w:rPr>
            <w:rFonts w:ascii="Arial" w:hAnsi="Arial" w:cs="Arial"/>
            <w:sz w:val="24"/>
            <w:szCs w:val="24"/>
          </w:rPr>
          <w:t xml:space="preserve">to </w:t>
        </w:r>
      </w:ins>
      <w:r>
        <w:rPr>
          <w:rFonts w:ascii="Arial" w:hAnsi="Arial" w:cs="Arial"/>
          <w:sz w:val="24"/>
          <w:szCs w:val="24"/>
        </w:rPr>
        <w:t xml:space="preserve">high-TA fresh water can simultaneously decrease estuarine salinity, we also established two treatment levels of salinity, an ambient level (S=34) 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t>
      </w:r>
      <w:proofErr w:type="gramStart"/>
      <w:r>
        <w:rPr>
          <w:rFonts w:ascii="Arial" w:hAnsi="Arial" w:cs="Arial"/>
          <w:sz w:val="24"/>
          <w:szCs w:val="24"/>
        </w:rPr>
        <w:t>was replicated</w:t>
      </w:r>
      <w:proofErr w:type="gramEnd"/>
      <w:r>
        <w:rPr>
          <w:rFonts w:ascii="Arial" w:hAnsi="Arial" w:cs="Arial"/>
          <w:sz w:val="24"/>
          <w:szCs w:val="24"/>
        </w:rPr>
        <w:t xml:space="preserve">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5F494A">
      <w:pPr>
        <w:pStyle w:val="NoSpacing"/>
        <w:rPr>
          <w:rFonts w:ascii="Arial" w:hAnsi="Arial" w:cs="Arial"/>
          <w:sz w:val="24"/>
          <w:szCs w:val="24"/>
        </w:rPr>
      </w:pPr>
    </w:p>
    <w:p w14:paraId="5C08D2DF" w14:textId="657617E8"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 xml:space="preserve">(days 0-18) and </w:t>
      </w:r>
      <w:r>
        <w:rPr>
          <w:rFonts w:ascii="Arial" w:hAnsi="Arial" w:cs="Arial"/>
          <w:sz w:val="24"/>
          <w:szCs w:val="24"/>
        </w:rPr>
        <w:t>one later (days 19-36).</w:t>
      </w:r>
    </w:p>
    <w:p w14:paraId="12E113E0" w14:textId="05CD0DDB" w:rsidR="004A3462" w:rsidRPr="00102217" w:rsidRDefault="004A3462" w:rsidP="005F494A">
      <w:pPr>
        <w:pStyle w:val="NoSpacing"/>
        <w:rPr>
          <w:rFonts w:ascii="Arial" w:hAnsi="Arial" w:cs="Arial"/>
          <w:sz w:val="24"/>
          <w:szCs w:val="24"/>
        </w:rPr>
      </w:pPr>
    </w:p>
    <w:p w14:paraId="38065A87" w14:textId="47774C8D"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proofErr w:type="spellStart"/>
      <w:r w:rsidR="006831A2" w:rsidRPr="00102217">
        <w:rPr>
          <w:rFonts w:ascii="Arial" w:hAnsi="Arial" w:cs="Arial"/>
          <w:sz w:val="24"/>
          <w:szCs w:val="24"/>
        </w:rPr>
        <w:t>ImageJ</w:t>
      </w:r>
      <w:proofErr w:type="spellEnd"/>
      <w:r w:rsidR="006831A2" w:rsidRPr="00102217">
        <w:rPr>
          <w:rFonts w:ascii="Arial" w:hAnsi="Arial" w:cs="Arial"/>
          <w:sz w:val="24"/>
          <w:szCs w:val="24"/>
        </w:rPr>
        <w:t xml:space="preserve">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32062E7" w:rsidR="00F87B23" w:rsidRDefault="00C168D4" w:rsidP="005F494A">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42887" behindDoc="0" locked="0" layoutInCell="1" allowOverlap="1" wp14:anchorId="5C64BA07" wp14:editId="1A8935CB">
                <wp:simplePos x="0" y="0"/>
                <wp:positionH relativeFrom="column">
                  <wp:posOffset>374650</wp:posOffset>
                </wp:positionH>
                <wp:positionV relativeFrom="paragraph">
                  <wp:posOffset>0</wp:posOffset>
                </wp:positionV>
                <wp:extent cx="5288280" cy="7112000"/>
                <wp:effectExtent l="0" t="0" r="7620" b="0"/>
                <wp:wrapTopAndBottom/>
                <wp:docPr id="25" name="Group 25"/>
                <wp:cNvGraphicFramePr/>
                <a:graphic xmlns:a="http://schemas.openxmlformats.org/drawingml/2006/main">
                  <a:graphicData uri="http://schemas.microsoft.com/office/word/2010/wordprocessingGroup">
                    <wpg:wgp>
                      <wpg:cNvGrpSpPr/>
                      <wpg:grpSpPr>
                        <a:xfrm>
                          <a:off x="0" y="0"/>
                          <a:ext cx="5288280" cy="7112000"/>
                          <a:chOff x="0" y="0"/>
                          <a:chExt cx="5288712" cy="7129500"/>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A65398" w:rsidRPr="00E54548" w:rsidRDefault="00A65398"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A65398" w:rsidRPr="00E54548" w:rsidRDefault="00A65398"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0" y="5433513"/>
                            <a:ext cx="5231958" cy="1695987"/>
                          </a:xfrm>
                          <a:prstGeom prst="rect">
                            <a:avLst/>
                          </a:prstGeom>
                          <a:solidFill>
                            <a:srgbClr val="FFFFFF"/>
                          </a:solidFill>
                          <a:ln w="9525">
                            <a:noFill/>
                            <a:miter lim="800000"/>
                            <a:headEnd/>
                            <a:tailEnd/>
                          </a:ln>
                        </wps:spPr>
                        <wps:txbx>
                          <w:txbxContent>
                            <w:p w14:paraId="352B3791" w14:textId="69D0C7D5" w:rsidR="00A65398" w:rsidRPr="0054286D" w:rsidRDefault="00A65398"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t>
                              </w:r>
                              <w:del w:id="263" w:author="Brian P Gaylord" w:date="2023-10-30T13:00:00Z">
                                <w:r w:rsidDel="00156DBC">
                                  <w:rPr>
                                    <w:rFonts w:ascii="Arial" w:hAnsi="Arial" w:cs="Arial"/>
                                  </w:rPr>
                                  <w:delText>Across two salinity levels, w</w:delText>
                                </w:r>
                              </w:del>
                              <w:ins w:id="264" w:author="Brian P Gaylord" w:date="2023-10-30T13:00:00Z">
                                <w:r>
                                  <w:rPr>
                                    <w:rFonts w:ascii="Arial" w:hAnsi="Arial" w:cs="Arial"/>
                                  </w:rPr>
                                  <w:t>W</w:t>
                                </w:r>
                              </w:ins>
                              <w:r>
                                <w:rPr>
                                  <w:rFonts w:ascii="Arial" w:hAnsi="Arial" w:cs="Arial"/>
                                </w:rPr>
                                <w:t xml:space="preserve">e employed </w:t>
                              </w:r>
                              <w:del w:id="265" w:author="Brian P Gaylord" w:date="2023-10-30T13:00:00Z">
                                <w:r w:rsidDel="00156DBC">
                                  <w:rPr>
                                    <w:rFonts w:ascii="Arial" w:hAnsi="Arial" w:cs="Arial"/>
                                  </w:rPr>
                                  <w:delText xml:space="preserve">6 </w:delText>
                                </w:r>
                              </w:del>
                              <w:ins w:id="266" w:author="Brian P Gaylord" w:date="2023-10-30T13:00:00Z">
                                <w:r>
                                  <w:rPr>
                                    <w:rFonts w:ascii="Arial" w:hAnsi="Arial" w:cs="Arial"/>
                                  </w:rPr>
                                  <w:t xml:space="preserve">six </w:t>
                                </w:r>
                              </w:ins>
                              <w:r>
                                <w:rPr>
                                  <w:rFonts w:ascii="Arial" w:hAnsi="Arial" w:cs="Arial"/>
                                </w:rPr>
                                <w:t>TA conditions</w:t>
                              </w:r>
                              <w:ins w:id="267" w:author="Brian P Gaylord" w:date="2023-10-30T13:00:00Z">
                                <w:r>
                                  <w:rPr>
                                    <w:rFonts w:ascii="Arial" w:hAnsi="Arial" w:cs="Arial"/>
                                  </w:rPr>
                                  <w:t xml:space="preserve"> and two salinity levels</w:t>
                                </w:r>
                              </w:ins>
                              <w:r>
                                <w:rPr>
                                  <w:rFonts w:ascii="Arial" w:hAnsi="Arial" w:cs="Arial"/>
                                </w:rPr>
                                <w:t xml:space="preserve">, </w:t>
                              </w:r>
                              <w:del w:id="268" w:author="Brian P Gaylord" w:date="2023-10-30T13:01:00Z">
                                <w:r w:rsidDel="00156DBC">
                                  <w:rPr>
                                    <w:rFonts w:ascii="Arial" w:hAnsi="Arial" w:cs="Arial"/>
                                  </w:rPr>
                                  <w:delText xml:space="preserve">duplicating </w:delText>
                                </w:r>
                              </w:del>
                              <w:ins w:id="269" w:author="Brian P Gaylord" w:date="2023-10-30T13:03:00Z">
                                <w:r>
                                  <w:rPr>
                                    <w:rFonts w:ascii="Arial" w:hAnsi="Arial" w:cs="Arial"/>
                                  </w:rPr>
                                  <w:t>replicating</w:t>
                                </w:r>
                              </w:ins>
                              <w:ins w:id="270" w:author="Brian P Gaylord" w:date="2023-10-30T13:01:00Z">
                                <w:r>
                                  <w:rPr>
                                    <w:rFonts w:ascii="Arial" w:hAnsi="Arial" w:cs="Arial"/>
                                  </w:rPr>
                                  <w:t xml:space="preserve"> </w:t>
                                </w:r>
                              </w:ins>
                              <w:r>
                                <w:rPr>
                                  <w:rFonts w:ascii="Arial" w:hAnsi="Arial" w:cs="Arial"/>
                                </w:rPr>
                                <w:t xml:space="preserve">each TA-salinity combination. One oyster plate </w:t>
                              </w:r>
                              <w:proofErr w:type="gramStart"/>
                              <w:r>
                                <w:rPr>
                                  <w:rFonts w:ascii="Arial" w:hAnsi="Arial" w:cs="Arial"/>
                                </w:rPr>
                                <w:t>was assigned</w:t>
                              </w:r>
                              <w:proofErr w:type="gramEnd"/>
                              <w:r>
                                <w:rPr>
                                  <w:rFonts w:ascii="Arial" w:hAnsi="Arial" w:cs="Arial"/>
                                </w:rPr>
                                <w:t xml:space="preserve"> to each </w:t>
                              </w:r>
                              <w:ins w:id="271" w:author="Brian P Gaylord" w:date="2023-10-30T13:04:00Z">
                                <w:r>
                                  <w:rPr>
                                    <w:rFonts w:ascii="Arial" w:hAnsi="Arial" w:cs="Arial"/>
                                  </w:rPr>
                                  <w:t xml:space="preserve">of the resulting 12 </w:t>
                                </w:r>
                              </w:ins>
                              <w:r>
                                <w:rPr>
                                  <w:rFonts w:ascii="Arial" w:hAnsi="Arial" w:cs="Arial"/>
                                </w:rPr>
                                <w:t>culture chamber</w:t>
                              </w:r>
                              <w:ins w:id="272" w:author="Brian P Gaylord" w:date="2023-10-30T13:04:00Z">
                                <w:r>
                                  <w:rPr>
                                    <w:rFonts w:ascii="Arial" w:hAnsi="Arial" w:cs="Arial"/>
                                  </w:rPr>
                                  <w:t>s</w:t>
                                </w:r>
                              </w:ins>
                              <w:r>
                                <w:rPr>
                                  <w:rFonts w:ascii="Arial" w:hAnsi="Arial" w:cs="Arial"/>
                                </w:rPr>
                                <w:t xml:space="preserve"> for the 36-day experiment.  We measured growth in shell area in an earlier and later window </w:t>
                              </w:r>
                              <w:del w:id="273" w:author="Brian P Gaylord" w:date="2023-10-30T13:01:00Z">
                                <w:r w:rsidRPr="00E2550B" w:rsidDel="00156DBC">
                                  <w:rPr>
                                    <w:rFonts w:ascii="Arial" w:hAnsi="Arial" w:cs="Arial"/>
                                    <w:i/>
                                    <w:iCs/>
                                  </w:rPr>
                                  <w:delText>growth in shell area</w:delText>
                                </w:r>
                                <w:r w:rsidDel="00156DBC">
                                  <w:rPr>
                                    <w:rFonts w:ascii="Arial" w:hAnsi="Arial" w:cs="Arial"/>
                                  </w:rPr>
                                  <w:delText xml:space="preserve"> in an early </w:delText>
                                </w:r>
                              </w:del>
                              <w:r>
                                <w:rPr>
                                  <w:rFonts w:ascii="Arial" w:hAnsi="Arial" w:cs="Arial"/>
                                </w:rPr>
                                <w:t>(</w:t>
                              </w:r>
                              <w:del w:id="274" w:author="Brian P Gaylord" w:date="2023-10-30T17:54:00Z">
                                <w:r w:rsidDel="00264A08">
                                  <w:rPr>
                                    <w:rFonts w:ascii="Arial" w:hAnsi="Arial" w:cs="Arial"/>
                                  </w:rPr>
                                  <w:delText xml:space="preserve">Day </w:delText>
                                </w:r>
                              </w:del>
                              <w:ins w:id="275" w:author="Brian P Gaylord" w:date="2023-10-30T17:54:00Z">
                                <w:r w:rsidR="00264A08">
                                  <w:rPr>
                                    <w:rFonts w:ascii="Arial" w:hAnsi="Arial" w:cs="Arial"/>
                                  </w:rPr>
                                  <w:t xml:space="preserve">days </w:t>
                                </w:r>
                              </w:ins>
                              <w:r>
                                <w:rPr>
                                  <w:rFonts w:ascii="Arial" w:hAnsi="Arial" w:cs="Arial"/>
                                </w:rPr>
                                <w:t>0 - 18</w:t>
                              </w:r>
                              <w:ins w:id="276" w:author="Brian P Gaylord" w:date="2023-10-30T13:01:00Z">
                                <w:r>
                                  <w:rPr>
                                    <w:rFonts w:ascii="Arial" w:hAnsi="Arial" w:cs="Arial"/>
                                  </w:rPr>
                                  <w:t xml:space="preserve"> </w:t>
                                </w:r>
                              </w:ins>
                              <w:del w:id="277" w:author="Brian P Gaylord" w:date="2023-10-30T13:01:00Z">
                                <w:r w:rsidDel="00156DBC">
                                  <w:rPr>
                                    <w:rFonts w:ascii="Arial" w:hAnsi="Arial" w:cs="Arial"/>
                                  </w:rPr>
                                  <w:delText>) and later (</w:delText>
                                </w:r>
                              </w:del>
                              <w:ins w:id="278" w:author="Brian P Gaylord" w:date="2023-10-30T13:02:00Z">
                                <w:r>
                                  <w:rPr>
                                    <w:rFonts w:ascii="Arial" w:hAnsi="Arial" w:cs="Arial"/>
                                  </w:rPr>
                                  <w:t xml:space="preserve">versus </w:t>
                                </w:r>
                              </w:ins>
                              <w:del w:id="279" w:author="Brian P Gaylord" w:date="2023-10-30T17:54:00Z">
                                <w:r w:rsidDel="00264A08">
                                  <w:rPr>
                                    <w:rFonts w:ascii="Arial" w:hAnsi="Arial" w:cs="Arial"/>
                                  </w:rPr>
                                  <w:delText xml:space="preserve">Day </w:delText>
                                </w:r>
                              </w:del>
                              <w:ins w:id="280" w:author="Brian P Gaylord" w:date="2023-10-30T17:54:00Z">
                                <w:r w:rsidR="00264A08">
                                  <w:rPr>
                                    <w:rFonts w:ascii="Arial" w:hAnsi="Arial" w:cs="Arial"/>
                                  </w:rPr>
                                  <w:t xml:space="preserve">days </w:t>
                                </w:r>
                              </w:ins>
                              <w:r>
                                <w:rPr>
                                  <w:rFonts w:ascii="Arial" w:hAnsi="Arial" w:cs="Arial"/>
                                </w:rPr>
                                <w:t>19 - 36)</w:t>
                              </w:r>
                              <w:del w:id="281" w:author="Brian P Gaylord" w:date="2023-10-30T13:02:00Z">
                                <w:r w:rsidDel="00156DBC">
                                  <w:rPr>
                                    <w:rFonts w:ascii="Arial" w:hAnsi="Arial" w:cs="Arial"/>
                                  </w:rPr>
                                  <w:delText xml:space="preserve"> window</w:delText>
                                </w:r>
                              </w:del>
                              <w:r>
                                <w:rPr>
                                  <w:rFonts w:ascii="Arial" w:hAnsi="Arial" w:cs="Arial"/>
                                </w:rPr>
                                <w:t xml:space="preserve">. We </w:t>
                              </w:r>
                              <w:ins w:id="282" w:author="Brian P Gaylord" w:date="2023-10-30T13:05:00Z">
                                <w:r>
                                  <w:rPr>
                                    <w:rFonts w:ascii="Arial" w:hAnsi="Arial" w:cs="Arial"/>
                                  </w:rPr>
                                  <w:t xml:space="preserve">also </w:t>
                                </w:r>
                              </w:ins>
                              <w:r>
                                <w:rPr>
                                  <w:rFonts w:ascii="Arial" w:hAnsi="Arial" w:cs="Arial"/>
                                </w:rPr>
                                <w:t xml:space="preserve">measured </w:t>
                              </w:r>
                              <w:r w:rsidRPr="00264A08">
                                <w:rPr>
                                  <w:rFonts w:ascii="Arial" w:hAnsi="Arial" w:cs="Arial"/>
                                  <w:iCs/>
                                  <w:rPrChange w:id="283" w:author="Brian P Gaylord" w:date="2023-10-30T17:54:00Z">
                                    <w:rPr>
                                      <w:rFonts w:ascii="Arial" w:hAnsi="Arial" w:cs="Arial"/>
                                      <w:i/>
                                      <w:iCs/>
                                    </w:rPr>
                                  </w:rPrChange>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w:t>
                              </w:r>
                              <w:ins w:id="284" w:author="Brian P Gaylord" w:date="2023-10-30T13:02:00Z">
                                <w:r>
                                  <w:rPr>
                                    <w:rFonts w:ascii="Arial" w:hAnsi="Arial" w:cs="Arial"/>
                                  </w:rPr>
                                  <w:t xml:space="preserve">across the full experimental period </w:t>
                                </w:r>
                              </w:ins>
                              <w:r>
                                <w:rPr>
                                  <w:rFonts w:ascii="Arial" w:hAnsi="Arial" w:cs="Arial"/>
                                </w:rPr>
                                <w:t>(</w:t>
                              </w:r>
                              <w:del w:id="285" w:author="Brian P Gaylord" w:date="2023-10-30T13:02:00Z">
                                <w:r w:rsidDel="00CD3EDD">
                                  <w:rPr>
                                    <w:rFonts w:ascii="Arial" w:hAnsi="Arial" w:cs="Arial"/>
                                  </w:rPr>
                                  <w:delText xml:space="preserve">per </w:delText>
                                </w:r>
                              </w:del>
                              <w:r>
                                <w:rPr>
                                  <w:rFonts w:ascii="Arial" w:hAnsi="Arial" w:cs="Arial"/>
                                </w:rPr>
                                <w:t xml:space="preserve">36 days), </w:t>
                              </w:r>
                              <w:ins w:id="286" w:author="Brian P Gaylord" w:date="2023-10-30T13:03:00Z">
                                <w:r>
                                  <w:rPr>
                                    <w:rFonts w:ascii="Arial" w:hAnsi="Arial" w:cs="Arial"/>
                                  </w:rPr>
                                  <w:t xml:space="preserve">and quantified </w:t>
                                </w:r>
                              </w:ins>
                              <w:r>
                                <w:rPr>
                                  <w:rFonts w:ascii="Arial" w:hAnsi="Arial" w:cs="Arial"/>
                                </w:rPr>
                                <w:t xml:space="preserve">shell thickness (mg </w:t>
                              </w:r>
                              <w:proofErr w:type="gramStart"/>
                              <w:r>
                                <w:rPr>
                                  <w:rFonts w:ascii="Arial" w:hAnsi="Arial" w:cs="Arial"/>
                                </w:rPr>
                                <w:t>mm</w:t>
                              </w:r>
                              <w:r>
                                <w:rPr>
                                  <w:rFonts w:ascii="Arial" w:hAnsi="Arial" w:cs="Arial"/>
                                  <w:vertAlign w:val="superscript"/>
                                </w:rPr>
                                <w:t>-</w:t>
                              </w:r>
                              <w:r w:rsidRPr="00A761FA">
                                <w:rPr>
                                  <w:rFonts w:ascii="Arial" w:hAnsi="Arial" w:cs="Arial"/>
                                  <w:vertAlign w:val="superscript"/>
                                </w:rPr>
                                <w:t>2</w:t>
                              </w:r>
                              <w:proofErr w:type="gramEnd"/>
                              <w:r>
                                <w:rPr>
                                  <w:rFonts w:ascii="Arial" w:hAnsi="Arial" w:cs="Arial"/>
                                </w:rPr>
                                <w:t>)</w:t>
                              </w:r>
                              <w:del w:id="287" w:author="Brian P Gaylord" w:date="2023-10-30T13:03:00Z">
                                <w:r w:rsidDel="00CD3EDD">
                                  <w:rPr>
                                    <w:rFonts w:ascii="Arial" w:hAnsi="Arial" w:cs="Arial"/>
                                  </w:rPr>
                                  <w:delText>,</w:delText>
                                </w:r>
                              </w:del>
                              <w:r>
                                <w:rPr>
                                  <w:rFonts w:ascii="Arial" w:hAnsi="Arial" w:cs="Arial"/>
                                </w:rPr>
                                <w:t xml:space="preserve"> and </w:t>
                              </w:r>
                              <w:del w:id="288" w:author="Brian P Gaylord" w:date="2023-10-30T13:03:00Z">
                                <w:r w:rsidDel="00CD3EDD">
                                  <w:rPr>
                                    <w:rFonts w:ascii="Arial" w:hAnsi="Arial" w:cs="Arial"/>
                                  </w:rPr>
                                  <w:delText xml:space="preserve">the </w:delText>
                                </w:r>
                              </w:del>
                              <w:r>
                                <w:rPr>
                                  <w:rFonts w:ascii="Arial" w:hAnsi="Arial" w:cs="Arial"/>
                                </w:rPr>
                                <w:t>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C64BA07" id="Group 25" o:spid="_x0000_s1026" style="position:absolute;margin-left:29.5pt;margin-top:0;width:416.4pt;height:560pt;z-index:251642887;mso-height-relative:margin" coordsize="52887,712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">
                    <v:imagedata r:id="rId10" o:title=""/>
                    <v:path arrowok="t"/>
                  </v:shape>
                  <v:shapetype id="_x0000_t202" coordsize="21600,21600" o:spt="202" path="m,l,21600r21600,l21600,xe">
                    <v:stroke joinstyle="miter"/>
                    <v:path gradientshapeok="t" o:connecttype="rect"/>
                  </v:shapetype>
                  <v:shape 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A65398" w:rsidRPr="00E54548" w:rsidRDefault="00A65398" w:rsidP="00CD0697">
                          <w:pPr>
                            <w:rPr>
                              <w:b/>
                              <w:bCs/>
                              <w:sz w:val="32"/>
                              <w:szCs w:val="32"/>
                            </w:rPr>
                          </w:pPr>
                          <w:r>
                            <w:rPr>
                              <w:b/>
                              <w:bCs/>
                              <w:sz w:val="32"/>
                              <w:szCs w:val="32"/>
                            </w:rPr>
                            <w:t>A</w:t>
                          </w:r>
                        </w:p>
                      </w:txbxContent>
                    </v:textbox>
                  </v:shape>
                  <v:shape 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A65398" w:rsidRPr="00E54548" w:rsidRDefault="00A65398" w:rsidP="00CD0697">
                          <w:pPr>
                            <w:rPr>
                              <w:b/>
                              <w:bCs/>
                              <w:sz w:val="32"/>
                              <w:szCs w:val="32"/>
                            </w:rPr>
                          </w:pPr>
                          <w:r>
                            <w:rPr>
                              <w:b/>
                              <w:bCs/>
                              <w:sz w:val="32"/>
                              <w:szCs w:val="32"/>
                            </w:rPr>
                            <w:t>B</w:t>
                          </w:r>
                        </w:p>
                      </w:txbxContent>
                    </v:textbox>
                  </v:shape>
                </v:group>
                <v:shape id="_x0000_s1031" type="#_x0000_t202" style="position:absolute;top:54335;width:52319;height:16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69D0C7D5" w:rsidR="00A65398" w:rsidRPr="0054286D" w:rsidRDefault="00A65398"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t>
                        </w:r>
                        <w:del w:id="289" w:author="Brian P Gaylord" w:date="2023-10-30T13:00:00Z">
                          <w:r w:rsidDel="00156DBC">
                            <w:rPr>
                              <w:rFonts w:ascii="Arial" w:hAnsi="Arial" w:cs="Arial"/>
                            </w:rPr>
                            <w:delText>Across two salinity levels, w</w:delText>
                          </w:r>
                        </w:del>
                        <w:ins w:id="290" w:author="Brian P Gaylord" w:date="2023-10-30T13:00:00Z">
                          <w:r>
                            <w:rPr>
                              <w:rFonts w:ascii="Arial" w:hAnsi="Arial" w:cs="Arial"/>
                            </w:rPr>
                            <w:t>W</w:t>
                          </w:r>
                        </w:ins>
                        <w:r>
                          <w:rPr>
                            <w:rFonts w:ascii="Arial" w:hAnsi="Arial" w:cs="Arial"/>
                          </w:rPr>
                          <w:t xml:space="preserve">e employed </w:t>
                        </w:r>
                        <w:del w:id="291" w:author="Brian P Gaylord" w:date="2023-10-30T13:00:00Z">
                          <w:r w:rsidDel="00156DBC">
                            <w:rPr>
                              <w:rFonts w:ascii="Arial" w:hAnsi="Arial" w:cs="Arial"/>
                            </w:rPr>
                            <w:delText xml:space="preserve">6 </w:delText>
                          </w:r>
                        </w:del>
                        <w:ins w:id="292" w:author="Brian P Gaylord" w:date="2023-10-30T13:00:00Z">
                          <w:r>
                            <w:rPr>
                              <w:rFonts w:ascii="Arial" w:hAnsi="Arial" w:cs="Arial"/>
                            </w:rPr>
                            <w:t xml:space="preserve">six </w:t>
                          </w:r>
                        </w:ins>
                        <w:r>
                          <w:rPr>
                            <w:rFonts w:ascii="Arial" w:hAnsi="Arial" w:cs="Arial"/>
                          </w:rPr>
                          <w:t>TA conditions</w:t>
                        </w:r>
                        <w:ins w:id="293" w:author="Brian P Gaylord" w:date="2023-10-30T13:00:00Z">
                          <w:r>
                            <w:rPr>
                              <w:rFonts w:ascii="Arial" w:hAnsi="Arial" w:cs="Arial"/>
                            </w:rPr>
                            <w:t xml:space="preserve"> and two salinity levels</w:t>
                          </w:r>
                        </w:ins>
                        <w:r>
                          <w:rPr>
                            <w:rFonts w:ascii="Arial" w:hAnsi="Arial" w:cs="Arial"/>
                          </w:rPr>
                          <w:t xml:space="preserve">, </w:t>
                        </w:r>
                        <w:del w:id="294" w:author="Brian P Gaylord" w:date="2023-10-30T13:01:00Z">
                          <w:r w:rsidDel="00156DBC">
                            <w:rPr>
                              <w:rFonts w:ascii="Arial" w:hAnsi="Arial" w:cs="Arial"/>
                            </w:rPr>
                            <w:delText xml:space="preserve">duplicating </w:delText>
                          </w:r>
                        </w:del>
                        <w:ins w:id="295" w:author="Brian P Gaylord" w:date="2023-10-30T13:03:00Z">
                          <w:r>
                            <w:rPr>
                              <w:rFonts w:ascii="Arial" w:hAnsi="Arial" w:cs="Arial"/>
                            </w:rPr>
                            <w:t>replicating</w:t>
                          </w:r>
                        </w:ins>
                        <w:ins w:id="296" w:author="Brian P Gaylord" w:date="2023-10-30T13:01:00Z">
                          <w:r>
                            <w:rPr>
                              <w:rFonts w:ascii="Arial" w:hAnsi="Arial" w:cs="Arial"/>
                            </w:rPr>
                            <w:t xml:space="preserve"> </w:t>
                          </w:r>
                        </w:ins>
                        <w:r>
                          <w:rPr>
                            <w:rFonts w:ascii="Arial" w:hAnsi="Arial" w:cs="Arial"/>
                          </w:rPr>
                          <w:t xml:space="preserve">each TA-salinity combination. One oyster plate </w:t>
                        </w:r>
                        <w:proofErr w:type="gramStart"/>
                        <w:r>
                          <w:rPr>
                            <w:rFonts w:ascii="Arial" w:hAnsi="Arial" w:cs="Arial"/>
                          </w:rPr>
                          <w:t>was assigned</w:t>
                        </w:r>
                        <w:proofErr w:type="gramEnd"/>
                        <w:r>
                          <w:rPr>
                            <w:rFonts w:ascii="Arial" w:hAnsi="Arial" w:cs="Arial"/>
                          </w:rPr>
                          <w:t xml:space="preserve"> to each </w:t>
                        </w:r>
                        <w:ins w:id="297" w:author="Brian P Gaylord" w:date="2023-10-30T13:04:00Z">
                          <w:r>
                            <w:rPr>
                              <w:rFonts w:ascii="Arial" w:hAnsi="Arial" w:cs="Arial"/>
                            </w:rPr>
                            <w:t xml:space="preserve">of the resulting 12 </w:t>
                          </w:r>
                        </w:ins>
                        <w:r>
                          <w:rPr>
                            <w:rFonts w:ascii="Arial" w:hAnsi="Arial" w:cs="Arial"/>
                          </w:rPr>
                          <w:t>culture chamber</w:t>
                        </w:r>
                        <w:ins w:id="298" w:author="Brian P Gaylord" w:date="2023-10-30T13:04:00Z">
                          <w:r>
                            <w:rPr>
                              <w:rFonts w:ascii="Arial" w:hAnsi="Arial" w:cs="Arial"/>
                            </w:rPr>
                            <w:t>s</w:t>
                          </w:r>
                        </w:ins>
                        <w:r>
                          <w:rPr>
                            <w:rFonts w:ascii="Arial" w:hAnsi="Arial" w:cs="Arial"/>
                          </w:rPr>
                          <w:t xml:space="preserve"> for the 36-day experiment.  We measured growth in shell area in an earlier and later window </w:t>
                        </w:r>
                        <w:del w:id="299" w:author="Brian P Gaylord" w:date="2023-10-30T13:01:00Z">
                          <w:r w:rsidRPr="00E2550B" w:rsidDel="00156DBC">
                            <w:rPr>
                              <w:rFonts w:ascii="Arial" w:hAnsi="Arial" w:cs="Arial"/>
                              <w:i/>
                              <w:iCs/>
                            </w:rPr>
                            <w:delText>growth in shell area</w:delText>
                          </w:r>
                          <w:r w:rsidDel="00156DBC">
                            <w:rPr>
                              <w:rFonts w:ascii="Arial" w:hAnsi="Arial" w:cs="Arial"/>
                            </w:rPr>
                            <w:delText xml:space="preserve"> in an early </w:delText>
                          </w:r>
                        </w:del>
                        <w:r>
                          <w:rPr>
                            <w:rFonts w:ascii="Arial" w:hAnsi="Arial" w:cs="Arial"/>
                          </w:rPr>
                          <w:t>(</w:t>
                        </w:r>
                        <w:del w:id="300" w:author="Brian P Gaylord" w:date="2023-10-30T17:54:00Z">
                          <w:r w:rsidDel="00264A08">
                            <w:rPr>
                              <w:rFonts w:ascii="Arial" w:hAnsi="Arial" w:cs="Arial"/>
                            </w:rPr>
                            <w:delText xml:space="preserve">Day </w:delText>
                          </w:r>
                        </w:del>
                        <w:ins w:id="301" w:author="Brian P Gaylord" w:date="2023-10-30T17:54:00Z">
                          <w:r w:rsidR="00264A08">
                            <w:rPr>
                              <w:rFonts w:ascii="Arial" w:hAnsi="Arial" w:cs="Arial"/>
                            </w:rPr>
                            <w:t>d</w:t>
                          </w:r>
                          <w:r w:rsidR="00264A08">
                            <w:rPr>
                              <w:rFonts w:ascii="Arial" w:hAnsi="Arial" w:cs="Arial"/>
                            </w:rPr>
                            <w:t>ay</w:t>
                          </w:r>
                          <w:r w:rsidR="00264A08">
                            <w:rPr>
                              <w:rFonts w:ascii="Arial" w:hAnsi="Arial" w:cs="Arial"/>
                            </w:rPr>
                            <w:t>s</w:t>
                          </w:r>
                          <w:r w:rsidR="00264A08">
                            <w:rPr>
                              <w:rFonts w:ascii="Arial" w:hAnsi="Arial" w:cs="Arial"/>
                            </w:rPr>
                            <w:t xml:space="preserve"> </w:t>
                          </w:r>
                        </w:ins>
                        <w:r>
                          <w:rPr>
                            <w:rFonts w:ascii="Arial" w:hAnsi="Arial" w:cs="Arial"/>
                          </w:rPr>
                          <w:t>0 - 18</w:t>
                        </w:r>
                        <w:ins w:id="302" w:author="Brian P Gaylord" w:date="2023-10-30T13:01:00Z">
                          <w:r>
                            <w:rPr>
                              <w:rFonts w:ascii="Arial" w:hAnsi="Arial" w:cs="Arial"/>
                            </w:rPr>
                            <w:t xml:space="preserve"> </w:t>
                          </w:r>
                        </w:ins>
                        <w:del w:id="303" w:author="Brian P Gaylord" w:date="2023-10-30T13:01:00Z">
                          <w:r w:rsidDel="00156DBC">
                            <w:rPr>
                              <w:rFonts w:ascii="Arial" w:hAnsi="Arial" w:cs="Arial"/>
                            </w:rPr>
                            <w:delText>) and later (</w:delText>
                          </w:r>
                        </w:del>
                        <w:ins w:id="304" w:author="Brian P Gaylord" w:date="2023-10-30T13:02:00Z">
                          <w:r>
                            <w:rPr>
                              <w:rFonts w:ascii="Arial" w:hAnsi="Arial" w:cs="Arial"/>
                            </w:rPr>
                            <w:t xml:space="preserve">versus </w:t>
                          </w:r>
                        </w:ins>
                        <w:del w:id="305" w:author="Brian P Gaylord" w:date="2023-10-30T17:54:00Z">
                          <w:r w:rsidDel="00264A08">
                            <w:rPr>
                              <w:rFonts w:ascii="Arial" w:hAnsi="Arial" w:cs="Arial"/>
                            </w:rPr>
                            <w:delText xml:space="preserve">Day </w:delText>
                          </w:r>
                        </w:del>
                        <w:ins w:id="306" w:author="Brian P Gaylord" w:date="2023-10-30T17:54:00Z">
                          <w:r w:rsidR="00264A08">
                            <w:rPr>
                              <w:rFonts w:ascii="Arial" w:hAnsi="Arial" w:cs="Arial"/>
                            </w:rPr>
                            <w:t>d</w:t>
                          </w:r>
                          <w:r w:rsidR="00264A08">
                            <w:rPr>
                              <w:rFonts w:ascii="Arial" w:hAnsi="Arial" w:cs="Arial"/>
                            </w:rPr>
                            <w:t>ay</w:t>
                          </w:r>
                          <w:r w:rsidR="00264A08">
                            <w:rPr>
                              <w:rFonts w:ascii="Arial" w:hAnsi="Arial" w:cs="Arial"/>
                            </w:rPr>
                            <w:t>s</w:t>
                          </w:r>
                          <w:r w:rsidR="00264A08">
                            <w:rPr>
                              <w:rFonts w:ascii="Arial" w:hAnsi="Arial" w:cs="Arial"/>
                            </w:rPr>
                            <w:t xml:space="preserve"> </w:t>
                          </w:r>
                        </w:ins>
                        <w:r>
                          <w:rPr>
                            <w:rFonts w:ascii="Arial" w:hAnsi="Arial" w:cs="Arial"/>
                          </w:rPr>
                          <w:t>19 - 36)</w:t>
                        </w:r>
                        <w:del w:id="307" w:author="Brian P Gaylord" w:date="2023-10-30T13:02:00Z">
                          <w:r w:rsidDel="00156DBC">
                            <w:rPr>
                              <w:rFonts w:ascii="Arial" w:hAnsi="Arial" w:cs="Arial"/>
                            </w:rPr>
                            <w:delText xml:space="preserve"> window</w:delText>
                          </w:r>
                        </w:del>
                        <w:r>
                          <w:rPr>
                            <w:rFonts w:ascii="Arial" w:hAnsi="Arial" w:cs="Arial"/>
                          </w:rPr>
                          <w:t xml:space="preserve">. We </w:t>
                        </w:r>
                        <w:ins w:id="308" w:author="Brian P Gaylord" w:date="2023-10-30T13:05:00Z">
                          <w:r>
                            <w:rPr>
                              <w:rFonts w:ascii="Arial" w:hAnsi="Arial" w:cs="Arial"/>
                            </w:rPr>
                            <w:t xml:space="preserve">also </w:t>
                          </w:r>
                        </w:ins>
                        <w:r>
                          <w:rPr>
                            <w:rFonts w:ascii="Arial" w:hAnsi="Arial" w:cs="Arial"/>
                          </w:rPr>
                          <w:t xml:space="preserve">measured </w:t>
                        </w:r>
                        <w:r w:rsidRPr="00264A08">
                          <w:rPr>
                            <w:rFonts w:ascii="Arial" w:hAnsi="Arial" w:cs="Arial"/>
                            <w:iCs/>
                            <w:rPrChange w:id="309" w:author="Brian P Gaylord" w:date="2023-10-30T17:54:00Z">
                              <w:rPr>
                                <w:rFonts w:ascii="Arial" w:hAnsi="Arial" w:cs="Arial"/>
                                <w:i/>
                                <w:iCs/>
                              </w:rPr>
                            </w:rPrChange>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w:t>
                        </w:r>
                        <w:ins w:id="310" w:author="Brian P Gaylord" w:date="2023-10-30T13:02:00Z">
                          <w:r>
                            <w:rPr>
                              <w:rFonts w:ascii="Arial" w:hAnsi="Arial" w:cs="Arial"/>
                            </w:rPr>
                            <w:t xml:space="preserve">across the full experimental period </w:t>
                          </w:r>
                        </w:ins>
                        <w:r>
                          <w:rPr>
                            <w:rFonts w:ascii="Arial" w:hAnsi="Arial" w:cs="Arial"/>
                          </w:rPr>
                          <w:t>(</w:t>
                        </w:r>
                        <w:del w:id="311" w:author="Brian P Gaylord" w:date="2023-10-30T13:02:00Z">
                          <w:r w:rsidDel="00CD3EDD">
                            <w:rPr>
                              <w:rFonts w:ascii="Arial" w:hAnsi="Arial" w:cs="Arial"/>
                            </w:rPr>
                            <w:delText xml:space="preserve">per </w:delText>
                          </w:r>
                        </w:del>
                        <w:r>
                          <w:rPr>
                            <w:rFonts w:ascii="Arial" w:hAnsi="Arial" w:cs="Arial"/>
                          </w:rPr>
                          <w:t xml:space="preserve">36 days), </w:t>
                        </w:r>
                        <w:ins w:id="312" w:author="Brian P Gaylord" w:date="2023-10-30T13:03:00Z">
                          <w:r>
                            <w:rPr>
                              <w:rFonts w:ascii="Arial" w:hAnsi="Arial" w:cs="Arial"/>
                            </w:rPr>
                            <w:t xml:space="preserve">and quantified </w:t>
                          </w:r>
                        </w:ins>
                        <w:r>
                          <w:rPr>
                            <w:rFonts w:ascii="Arial" w:hAnsi="Arial" w:cs="Arial"/>
                          </w:rPr>
                          <w:t xml:space="preserve">shell thickness (mg </w:t>
                        </w:r>
                        <w:proofErr w:type="gramStart"/>
                        <w:r>
                          <w:rPr>
                            <w:rFonts w:ascii="Arial" w:hAnsi="Arial" w:cs="Arial"/>
                          </w:rPr>
                          <w:t>mm</w:t>
                        </w:r>
                        <w:r>
                          <w:rPr>
                            <w:rFonts w:ascii="Arial" w:hAnsi="Arial" w:cs="Arial"/>
                            <w:vertAlign w:val="superscript"/>
                          </w:rPr>
                          <w:t>-</w:t>
                        </w:r>
                        <w:r w:rsidRPr="00A761FA">
                          <w:rPr>
                            <w:rFonts w:ascii="Arial" w:hAnsi="Arial" w:cs="Arial"/>
                            <w:vertAlign w:val="superscript"/>
                          </w:rPr>
                          <w:t>2</w:t>
                        </w:r>
                        <w:proofErr w:type="gramEnd"/>
                        <w:r>
                          <w:rPr>
                            <w:rFonts w:ascii="Arial" w:hAnsi="Arial" w:cs="Arial"/>
                          </w:rPr>
                          <w:t>)</w:t>
                        </w:r>
                        <w:del w:id="313" w:author="Brian P Gaylord" w:date="2023-10-30T13:03:00Z">
                          <w:r w:rsidDel="00CD3EDD">
                            <w:rPr>
                              <w:rFonts w:ascii="Arial" w:hAnsi="Arial" w:cs="Arial"/>
                            </w:rPr>
                            <w:delText>,</w:delText>
                          </w:r>
                        </w:del>
                        <w:r>
                          <w:rPr>
                            <w:rFonts w:ascii="Arial" w:hAnsi="Arial" w:cs="Arial"/>
                          </w:rPr>
                          <w:t xml:space="preserve"> and </w:t>
                        </w:r>
                        <w:del w:id="314" w:author="Brian P Gaylord" w:date="2023-10-30T13:03:00Z">
                          <w:r w:rsidDel="00CD3EDD">
                            <w:rPr>
                              <w:rFonts w:ascii="Arial" w:hAnsi="Arial" w:cs="Arial"/>
                            </w:rPr>
                            <w:delText xml:space="preserve">the </w:delText>
                          </w:r>
                        </w:del>
                        <w:r>
                          <w:rPr>
                            <w:rFonts w:ascii="Arial" w:hAnsi="Arial" w:cs="Arial"/>
                          </w:rPr>
                          <w:t>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p>
    <w:p w14:paraId="6656838E" w14:textId="1E2BD3F0"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w:t>
      </w:r>
      <w:r w:rsidR="00C15126" w:rsidRPr="00102217">
        <w:rPr>
          <w:rFonts w:ascii="Arial" w:hAnsi="Arial" w:cs="Arial"/>
          <w:sz w:val="24"/>
          <w:szCs w:val="24"/>
        </w:rPr>
        <w:lastRenderedPageBreak/>
        <w:t>daily</w:t>
      </w:r>
      <w:r w:rsidR="007F7DA4">
        <w:rPr>
          <w:rFonts w:ascii="Arial" w:hAnsi="Arial" w:cs="Arial"/>
          <w:sz w:val="24"/>
          <w:szCs w:val="24"/>
        </w:rPr>
        <w:t xml:space="preserve"> with shell</w:t>
      </w:r>
      <w:del w:id="289" w:author="Brian P Gaylord" w:date="2023-10-30T17:55:00Z">
        <w:r w:rsidR="007F7DA4" w:rsidDel="0089665D">
          <w:rPr>
            <w:rFonts w:ascii="Arial" w:hAnsi="Arial" w:cs="Arial"/>
            <w:sz w:val="24"/>
            <w:szCs w:val="24"/>
          </w:rPr>
          <w:delText>-</w:delText>
        </w:r>
      </w:del>
      <w:r w:rsidR="007F7DA4">
        <w:rPr>
          <w:rFonts w:ascii="Arial" w:hAnsi="Arial" w:cs="Arial"/>
          <w:sz w:val="24"/>
          <w:szCs w:val="24"/>
        </w:rPr>
        <w:t>fish mixed algal diet</w:t>
      </w:r>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del w:id="290" w:author="Brian P Gaylord" w:date="2023-10-30T17:55:00Z">
        <w:r w:rsidR="00960064" w:rsidRPr="00102217" w:rsidDel="0089665D">
          <w:rPr>
            <w:rFonts w:ascii="Arial" w:hAnsi="Arial" w:cs="Arial"/>
            <w:sz w:val="24"/>
            <w:szCs w:val="24"/>
          </w:rPr>
          <w:delText xml:space="preserve"> </w:delText>
        </w:r>
      </w:del>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ins w:id="291" w:author="alisha saley" w:date="2023-10-27T16:19:00Z">
        <w:r w:rsidR="00E9779D">
          <w:rPr>
            <w:rFonts w:ascii="Arial" w:hAnsi="Arial" w:cs="Arial"/>
            <w:sz w:val="24"/>
            <w:szCs w:val="24"/>
          </w:rPr>
          <w:t xml:space="preserve"> (&lt; </w:t>
        </w:r>
        <w:proofErr w:type="gramStart"/>
        <w:r w:rsidR="00E9779D">
          <w:rPr>
            <w:rFonts w:ascii="Arial" w:hAnsi="Arial" w:cs="Arial"/>
            <w:sz w:val="24"/>
            <w:szCs w:val="24"/>
          </w:rPr>
          <w:t>15%</w:t>
        </w:r>
        <w:proofErr w:type="gramEnd"/>
        <w:r w:rsidR="00E9779D">
          <w:rPr>
            <w:rFonts w:ascii="Arial" w:hAnsi="Arial" w:cs="Arial"/>
            <w:sz w:val="24"/>
            <w:szCs w:val="24"/>
          </w:rPr>
          <w:t xml:space="preserve"> </w:t>
        </w:r>
        <w:del w:id="292" w:author="Brian P Gaylord" w:date="2023-10-30T13:06:00Z">
          <w:r w:rsidR="00E9779D" w:rsidDel="00C2395C">
            <w:rPr>
              <w:rFonts w:ascii="Arial" w:hAnsi="Arial" w:cs="Arial"/>
              <w:sz w:val="24"/>
              <w:szCs w:val="24"/>
            </w:rPr>
            <w:delText xml:space="preserve">overall </w:delText>
          </w:r>
        </w:del>
        <w:r w:rsidR="00E9779D">
          <w:rPr>
            <w:rFonts w:ascii="Arial" w:hAnsi="Arial" w:cs="Arial"/>
            <w:sz w:val="24"/>
            <w:szCs w:val="24"/>
          </w:rPr>
          <w:t xml:space="preserve">mortality in </w:t>
        </w:r>
        <w:del w:id="293" w:author="Brian P Gaylord" w:date="2023-10-30T13:06:00Z">
          <w:r w:rsidR="00E9779D" w:rsidDel="00C2395C">
            <w:rPr>
              <w:rFonts w:ascii="Arial" w:hAnsi="Arial" w:cs="Arial"/>
              <w:sz w:val="24"/>
              <w:szCs w:val="24"/>
            </w:rPr>
            <w:delText>all</w:delText>
          </w:r>
        </w:del>
      </w:ins>
      <w:ins w:id="294" w:author="Brian P Gaylord" w:date="2023-10-30T13:06:00Z">
        <w:r w:rsidR="00C2395C">
          <w:rPr>
            <w:rFonts w:ascii="Arial" w:hAnsi="Arial" w:cs="Arial"/>
            <w:sz w:val="24"/>
            <w:szCs w:val="24"/>
          </w:rPr>
          <w:t>any given</w:t>
        </w:r>
      </w:ins>
      <w:ins w:id="295" w:author="alisha saley" w:date="2023-10-27T16:19:00Z">
        <w:r w:rsidR="00E9779D">
          <w:rPr>
            <w:rFonts w:ascii="Arial" w:hAnsi="Arial" w:cs="Arial"/>
            <w:sz w:val="24"/>
            <w:szCs w:val="24"/>
          </w:rPr>
          <w:t xml:space="preserve"> </w:t>
        </w:r>
      </w:ins>
      <w:ins w:id="296" w:author="Brian P Gaylord" w:date="2023-10-30T17:55:00Z">
        <w:r w:rsidR="0089665D">
          <w:rPr>
            <w:rFonts w:ascii="Arial" w:hAnsi="Arial" w:cs="Arial"/>
            <w:sz w:val="24"/>
            <w:szCs w:val="24"/>
          </w:rPr>
          <w:t xml:space="preserve">culture </w:t>
        </w:r>
      </w:ins>
      <w:ins w:id="297" w:author="alisha saley" w:date="2023-10-27T16:19:00Z">
        <w:r w:rsidR="00E9779D">
          <w:rPr>
            <w:rFonts w:ascii="Arial" w:hAnsi="Arial" w:cs="Arial"/>
            <w:sz w:val="24"/>
            <w:szCs w:val="24"/>
          </w:rPr>
          <w:t>chamber</w:t>
        </w:r>
        <w:del w:id="298" w:author="Brian P Gaylord" w:date="2023-10-30T13:06:00Z">
          <w:r w:rsidR="00E9779D" w:rsidDel="00C2395C">
            <w:rPr>
              <w:rFonts w:ascii="Arial" w:hAnsi="Arial" w:cs="Arial"/>
              <w:sz w:val="24"/>
              <w:szCs w:val="24"/>
            </w:rPr>
            <w:delText>s</w:delText>
          </w:r>
        </w:del>
        <w:r w:rsidR="00E9779D">
          <w:rPr>
            <w:rFonts w:ascii="Arial" w:hAnsi="Arial" w:cs="Arial"/>
            <w:sz w:val="24"/>
            <w:szCs w:val="24"/>
          </w:rPr>
          <w:t>)</w:t>
        </w:r>
      </w:ins>
      <w:r w:rsidR="00960064" w:rsidRPr="00102217">
        <w:rPr>
          <w:rFonts w:ascii="Arial" w:hAnsi="Arial" w:cs="Arial"/>
          <w:sz w:val="24"/>
          <w:szCs w:val="24"/>
        </w:rPr>
        <w:t xml:space="preserve">. </w:t>
      </w:r>
    </w:p>
    <w:p w14:paraId="2AC724B0" w14:textId="77777777" w:rsidR="00426711" w:rsidRDefault="00426711" w:rsidP="00C15126">
      <w:pPr>
        <w:pStyle w:val="NoSpacing"/>
        <w:rPr>
          <w:rFonts w:ascii="Arial" w:hAnsi="Arial" w:cs="Arial"/>
          <w:sz w:val="24"/>
          <w:szCs w:val="24"/>
        </w:rPr>
      </w:pPr>
    </w:p>
    <w:p w14:paraId="18D2C297" w14:textId="692B1B37"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0D614F">
        <w:rPr>
          <w:rFonts w:ascii="Arial" w:hAnsi="Arial" w:cs="Arial"/>
          <w:sz w:val="24"/>
          <w:szCs w:val="24"/>
          <w:vertAlign w:val="subscript"/>
          <w:rPrChange w:id="299" w:author="Brian P Gaylord" w:date="2023-10-30T17:57:00Z">
            <w:rPr>
              <w:rFonts w:ascii="Arial" w:hAnsi="Arial" w:cs="Arial"/>
              <w:sz w:val="24"/>
              <w:szCs w:val="24"/>
            </w:rPr>
          </w:rPrChange>
        </w:rPr>
        <w:t>1</w:t>
      </w:r>
      <w:r w:rsidR="00EA60DF">
        <w:rPr>
          <w:rFonts w:ascii="Arial" w:hAnsi="Arial" w:cs="Arial"/>
          <w:sz w:val="24"/>
          <w:szCs w:val="24"/>
        </w:rPr>
        <w:t xml:space="preserve"> and K</w:t>
      </w:r>
      <w:r w:rsidR="00EA60DF" w:rsidRPr="000D614F">
        <w:rPr>
          <w:rFonts w:ascii="Arial" w:hAnsi="Arial" w:cs="Arial"/>
          <w:sz w:val="24"/>
          <w:szCs w:val="24"/>
          <w:vertAlign w:val="subscript"/>
          <w:rPrChange w:id="300" w:author="Brian P Gaylord" w:date="2023-10-30T17:57:00Z">
            <w:rPr>
              <w:rFonts w:ascii="Arial" w:hAnsi="Arial" w:cs="Arial"/>
              <w:sz w:val="24"/>
              <w:szCs w:val="24"/>
            </w:rPr>
          </w:rPrChange>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 xml:space="preserve">Perez and </w:t>
      </w:r>
      <w:proofErr w:type="spellStart"/>
      <w:r w:rsidR="006778E6" w:rsidRPr="00102217">
        <w:rPr>
          <w:rFonts w:ascii="Arial" w:hAnsi="Arial" w:cs="Arial"/>
          <w:sz w:val="24"/>
          <w:szCs w:val="24"/>
        </w:rPr>
        <w:t>Fraga</w:t>
      </w:r>
      <w:proofErr w:type="spellEnd"/>
      <w:r w:rsidR="006778E6" w:rsidRPr="00102217">
        <w:rPr>
          <w:rFonts w:ascii="Arial" w:hAnsi="Arial" w:cs="Arial"/>
          <w:sz w:val="24"/>
          <w:szCs w:val="24"/>
        </w:rPr>
        <w:t xml:space="preserve">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sidRPr="000D614F">
        <w:rPr>
          <w:rFonts w:ascii="Arial" w:hAnsi="Arial" w:cs="Arial"/>
          <w:sz w:val="24"/>
          <w:szCs w:val="24"/>
          <w:vertAlign w:val="subscript"/>
          <w:rPrChange w:id="301" w:author="Brian P Gaylord" w:date="2023-10-30T17:57:00Z">
            <w:rPr>
              <w:rFonts w:ascii="Arial" w:hAnsi="Arial" w:cs="Arial"/>
              <w:sz w:val="24"/>
              <w:szCs w:val="24"/>
            </w:rPr>
          </w:rPrChange>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0D614F">
        <w:rPr>
          <w:rFonts w:ascii="Arial" w:hAnsi="Arial" w:cs="Arial"/>
          <w:sz w:val="24"/>
          <w:szCs w:val="24"/>
          <w:vertAlign w:val="subscript"/>
          <w:rPrChange w:id="302" w:author="Brian P Gaylord" w:date="2023-10-30T17:57:00Z">
            <w:rPr>
              <w:rFonts w:ascii="Arial" w:hAnsi="Arial" w:cs="Arial"/>
              <w:sz w:val="24"/>
              <w:szCs w:val="24"/>
            </w:rPr>
          </w:rPrChange>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28F168ED"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D000FE">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4D893D04" w14:textId="196D9D03" w:rsidR="00C2395C" w:rsidRDefault="00C2395C" w:rsidP="006826E7">
      <w:pPr>
        <w:pStyle w:val="NoSpacing"/>
        <w:rPr>
          <w:ins w:id="303" w:author="Brian P Gaylord" w:date="2023-10-30T13:06:00Z"/>
          <w:rFonts w:ascii="Arial" w:hAnsi="Arial" w:cs="Arial"/>
          <w:color w:val="000000" w:themeColor="text1"/>
          <w:sz w:val="24"/>
          <w:szCs w:val="24"/>
        </w:rPr>
      </w:pPr>
    </w:p>
    <w:p w14:paraId="1D2D43E0" w14:textId="1EDD8EF0" w:rsidR="00C2395C" w:rsidRDefault="00C2395C" w:rsidP="006826E7">
      <w:pPr>
        <w:pStyle w:val="NoSpacing"/>
        <w:rPr>
          <w:rFonts w:ascii="Arial" w:hAnsi="Arial" w:cs="Arial"/>
          <w:color w:val="000000" w:themeColor="text1"/>
          <w:sz w:val="24"/>
          <w:szCs w:val="24"/>
        </w:rPr>
      </w:pPr>
      <w:ins w:id="304" w:author="Brian P Gaylord" w:date="2023-10-30T13:06:00Z">
        <w:r>
          <w:rPr>
            <w:rFonts w:ascii="Arial" w:hAnsi="Arial" w:cs="Arial"/>
            <w:color w:val="000000" w:themeColor="text1"/>
            <w:sz w:val="24"/>
            <w:szCs w:val="24"/>
          </w:rPr>
          <w:t xml:space="preserve">[What is the symbol indicated along the y-axis of panel </w:t>
        </w:r>
      </w:ins>
      <w:ins w:id="305" w:author="Brian P Gaylord" w:date="2023-10-30T13:07:00Z">
        <w:r>
          <w:rPr>
            <w:rFonts w:ascii="Arial" w:hAnsi="Arial" w:cs="Arial"/>
            <w:color w:val="000000" w:themeColor="text1"/>
            <w:sz w:val="24"/>
            <w:szCs w:val="24"/>
          </w:rPr>
          <w:t xml:space="preserve">B?  If it is an axis break, it </w:t>
        </w:r>
        <w:proofErr w:type="gramStart"/>
        <w:r>
          <w:rPr>
            <w:rFonts w:ascii="Arial" w:hAnsi="Arial" w:cs="Arial"/>
            <w:color w:val="000000" w:themeColor="text1"/>
            <w:sz w:val="24"/>
            <w:szCs w:val="24"/>
          </w:rPr>
          <w:t xml:space="preserve">should </w:t>
        </w:r>
      </w:ins>
      <w:ins w:id="306" w:author="Brian P Gaylord" w:date="2023-10-30T14:30:00Z">
        <w:r w:rsidR="00F80C6C">
          <w:rPr>
            <w:rFonts w:ascii="Arial" w:hAnsi="Arial" w:cs="Arial"/>
            <w:color w:val="000000" w:themeColor="text1"/>
            <w:sz w:val="24"/>
            <w:szCs w:val="24"/>
          </w:rPr>
          <w:t xml:space="preserve">probably </w:t>
        </w:r>
      </w:ins>
      <w:ins w:id="307" w:author="Brian P Gaylord" w:date="2023-10-30T13:07:00Z">
        <w:r>
          <w:rPr>
            <w:rFonts w:ascii="Arial" w:hAnsi="Arial" w:cs="Arial"/>
            <w:color w:val="000000" w:themeColor="text1"/>
            <w:sz w:val="24"/>
            <w:szCs w:val="24"/>
          </w:rPr>
          <w:t>be removed</w:t>
        </w:r>
        <w:proofErr w:type="gramEnd"/>
        <w:r w:rsidR="00F80C6C">
          <w:rPr>
            <w:rFonts w:ascii="Arial" w:hAnsi="Arial" w:cs="Arial"/>
            <w:color w:val="000000" w:themeColor="text1"/>
            <w:sz w:val="24"/>
            <w:szCs w:val="24"/>
          </w:rPr>
          <w:t xml:space="preserve">. </w:t>
        </w:r>
      </w:ins>
      <w:ins w:id="308" w:author="Brian P Gaylord" w:date="2023-10-30T13:08:00Z">
        <w:r>
          <w:rPr>
            <w:rFonts w:ascii="Arial" w:hAnsi="Arial" w:cs="Arial"/>
            <w:color w:val="000000" w:themeColor="text1"/>
            <w:sz w:val="24"/>
            <w:szCs w:val="24"/>
          </w:rPr>
          <w:t>In the presence of an axis break and in the absence of additional y-axis values and tic marks</w:t>
        </w:r>
      </w:ins>
      <w:ins w:id="309" w:author="Brian P Gaylord" w:date="2023-10-30T13:07:00Z">
        <w:r w:rsidR="00F80C6C">
          <w:rPr>
            <w:rFonts w:ascii="Arial" w:hAnsi="Arial" w:cs="Arial"/>
            <w:color w:val="000000" w:themeColor="text1"/>
            <w:sz w:val="24"/>
            <w:szCs w:val="24"/>
          </w:rPr>
          <w:t>, it becomes</w:t>
        </w:r>
        <w:r>
          <w:rPr>
            <w:rFonts w:ascii="Arial" w:hAnsi="Arial" w:cs="Arial"/>
            <w:color w:val="000000" w:themeColor="text1"/>
            <w:sz w:val="24"/>
            <w:szCs w:val="24"/>
          </w:rPr>
          <w:t xml:space="preserve"> impossible to ascertain the magnitude of variation in the data points].</w:t>
        </w:r>
      </w:ins>
    </w:p>
    <w:p w14:paraId="4CF6B4FA" w14:textId="2A0B1E1E" w:rsidR="00672BEE" w:rsidRDefault="009F1E52" w:rsidP="006826E7">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670535" behindDoc="0" locked="0" layoutInCell="1" allowOverlap="1" wp14:anchorId="67307A49" wp14:editId="2AE8E8A1">
                <wp:simplePos x="0" y="0"/>
                <wp:positionH relativeFrom="column">
                  <wp:posOffset>0</wp:posOffset>
                </wp:positionH>
                <wp:positionV relativeFrom="paragraph">
                  <wp:posOffset>280035</wp:posOffset>
                </wp:positionV>
                <wp:extent cx="6243955" cy="7510145"/>
                <wp:effectExtent l="0" t="0" r="4445" b="0"/>
                <wp:wrapTopAndBottom/>
                <wp:docPr id="52" name="Group 52"/>
                <wp:cNvGraphicFramePr/>
                <a:graphic xmlns:a="http://schemas.openxmlformats.org/drawingml/2006/main">
                  <a:graphicData uri="http://schemas.microsoft.com/office/word/2010/wordprocessingGroup">
                    <wpg:wgp>
                      <wpg:cNvGrpSpPr/>
                      <wpg:grpSpPr>
                        <a:xfrm>
                          <a:off x="0" y="0"/>
                          <a:ext cx="6243955" cy="7510145"/>
                          <a:chOff x="0" y="398297"/>
                          <a:chExt cx="6244306" cy="7510273"/>
                        </a:xfrm>
                      </wpg:grpSpPr>
                      <wpg:grpSp>
                        <wpg:cNvPr id="53" name="Group 53"/>
                        <wpg:cNvGrpSpPr/>
                        <wpg:grpSpPr>
                          <a:xfrm>
                            <a:off x="162676" y="398297"/>
                            <a:ext cx="6081630" cy="6246760"/>
                            <a:chOff x="-9" y="398297"/>
                            <a:chExt cx="6081630" cy="6246760"/>
                          </a:xfrm>
                        </wpg:grpSpPr>
                        <wpg:grpSp>
                          <wpg:cNvPr id="54" name="Group 54"/>
                          <wpg:cNvGrpSpPr/>
                          <wpg:grpSpPr>
                            <a:xfrm>
                              <a:off x="-9" y="398297"/>
                              <a:ext cx="5191134" cy="6246760"/>
                              <a:chOff x="-9" y="398297"/>
                              <a:chExt cx="5191134" cy="6246760"/>
                            </a:xfrm>
                          </wpg:grpSpPr>
                          <pic:pic xmlns:pic="http://schemas.openxmlformats.org/drawingml/2006/picture">
                            <pic:nvPicPr>
                              <pic:cNvPr id="55" name="Picture 55"/>
                              <pic:cNvPicPr>
                                <a:picLocks noChangeAspect="1"/>
                              </pic:cNvPicPr>
                            </pic:nvPicPr>
                            <pic:blipFill rotWithShape="1">
                              <a:blip r:embed="rId11">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wpg:grpSp>
                            <wpg:cNvPr id="56" name="Group 56"/>
                            <wpg:cNvGrpSpPr/>
                            <wpg:grpSpPr>
                              <a:xfrm>
                                <a:off x="0" y="2558076"/>
                                <a:ext cx="5191125" cy="4086981"/>
                                <a:chOff x="0" y="0"/>
                                <a:chExt cx="5191125" cy="4086981"/>
                              </a:xfrm>
                            </wpg:grpSpPr>
                            <pic:pic xmlns:pic="http://schemas.openxmlformats.org/drawingml/2006/picture">
                              <pic:nvPicPr>
                                <pic:cNvPr id="57" name="Picture 5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858006"/>
                                  <a:ext cx="5191125" cy="3228975"/>
                                </a:xfrm>
                                <a:prstGeom prst="rect">
                                  <a:avLst/>
                                </a:prstGeom>
                                <a:noFill/>
                              </pic:spPr>
                            </pic:pic>
                            <wpg:grpSp>
                              <wpg:cNvPr id="58" name="Group 58"/>
                              <wpg:cNvGrpSpPr/>
                              <wpg:grpSpPr>
                                <a:xfrm>
                                  <a:off x="0" y="0"/>
                                  <a:ext cx="5191125" cy="1885315"/>
                                  <a:chOff x="0" y="-109001"/>
                                  <a:chExt cx="5191125" cy="1892684"/>
                                </a:xfrm>
                              </wpg:grpSpPr>
                              <pic:pic xmlns:pic="http://schemas.openxmlformats.org/drawingml/2006/picture">
                                <pic:nvPicPr>
                                  <pic:cNvPr id="59" name="Picture 59"/>
                                  <pic:cNvPicPr>
                                    <a:picLocks noChangeAspect="1"/>
                                  </pic:cNvPicPr>
                                </pic:nvPicPr>
                                <pic:blipFill rotWithShape="1">
                                  <a:blip r:embed="rId13">
                                    <a:extLst>
                                      <a:ext uri="{28A0092B-C50C-407E-A947-70E740481C1C}">
                                        <a14:useLocalDpi xmlns:a14="http://schemas.microsoft.com/office/drawing/2010/main" val="0"/>
                                      </a:ext>
                                    </a:extLst>
                                  </a:blip>
                                  <a:srcRect t="38912" b="19803"/>
                                  <a:stretch/>
                                </pic:blipFill>
                                <pic:spPr bwMode="auto">
                                  <a:xfrm>
                                    <a:off x="0" y="451472"/>
                                    <a:ext cx="5191125" cy="133221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 name="Picture 60" descr="A graph of trees and dat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9997" b="72561"/>
                                  <a:stretch/>
                                </pic:blipFill>
                                <pic:spPr bwMode="auto">
                                  <a:xfrm>
                                    <a:off x="0" y="-109001"/>
                                    <a:ext cx="5191125" cy="562500"/>
                                  </a:xfrm>
                                  <a:prstGeom prst="rect">
                                    <a:avLst/>
                                  </a:prstGeom>
                                  <a:noFill/>
                                  <a:ln>
                                    <a:noFill/>
                                  </a:ln>
                                  <a:extLst>
                                    <a:ext uri="{53640926-AAD7-44D8-BBD7-CCE9431645EC}">
                                      <a14:shadowObscured xmlns:a14="http://schemas.microsoft.com/office/drawing/2010/main"/>
                                    </a:ext>
                                  </a:extLst>
                                </pic:spPr>
                              </pic:pic>
                            </wpg:grpSp>
                          </wpg:grpSp>
                        </wpg:grpSp>
                        <pic:pic xmlns:pic="http://schemas.openxmlformats.org/drawingml/2006/picture">
                          <pic:nvPicPr>
                            <pic:cNvPr id="62" name="Picture 62"/>
                            <pic:cNvPicPr>
                              <a:picLocks noChangeAspect="1"/>
                            </pic:cNvPicPr>
                          </pic:nvPicPr>
                          <pic:blipFill rotWithShape="1">
                            <a:blip r:embed="rId14">
                              <a:extLst>
                                <a:ext uri="{28A0092B-C50C-407E-A947-70E740481C1C}">
                                  <a14:useLocalDpi xmlns:a14="http://schemas.microsoft.com/office/drawing/2010/main" val="0"/>
                                </a:ext>
                              </a:extLst>
                            </a:blip>
                            <a:srcRect l="4108" t="7758" r="83466" b="68902"/>
                            <a:stretch/>
                          </pic:blipFill>
                          <pic:spPr bwMode="auto">
                            <a:xfrm>
                              <a:off x="5127371" y="2558076"/>
                              <a:ext cx="644525" cy="753110"/>
                            </a:xfrm>
                            <a:prstGeom prst="rect">
                              <a:avLst/>
                            </a:prstGeom>
                            <a:noFill/>
                            <a:ln>
                              <a:noFill/>
                            </a:ln>
                            <a:extLst>
                              <a:ext uri="{53640926-AAD7-44D8-BBD7-CCE9431645EC}">
                                <a14:shadowObscured xmlns:a14="http://schemas.microsoft.com/office/drawing/2010/main"/>
                              </a:ext>
                            </a:extLst>
                          </pic:spPr>
                        </pic:pic>
                        <wpg:grpSp>
                          <wpg:cNvPr id="63" name="Group 63"/>
                          <wpg:cNvGrpSpPr/>
                          <wpg:grpSpPr>
                            <a:xfrm>
                              <a:off x="4695416" y="577811"/>
                              <a:ext cx="1386205" cy="1862512"/>
                              <a:chOff x="0"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8379" t="20059" r="60039" b="34317"/>
                              <a:stretch/>
                            </pic:blipFill>
                            <pic:spPr bwMode="auto">
                              <a:xfrm rot="5400000">
                                <a:off x="417513"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39365" t="34243" r="42357" b="24388"/>
                              <a:stretch/>
                            </pic:blipFill>
                            <pic:spPr bwMode="auto">
                              <a:xfrm>
                                <a:off x="218364" y="527742"/>
                                <a:ext cx="948055" cy="1334770"/>
                              </a:xfrm>
                              <a:prstGeom prst="rect">
                                <a:avLst/>
                              </a:prstGeom>
                              <a:noFill/>
                              <a:ln>
                                <a:noFill/>
                              </a:ln>
                              <a:extLst>
                                <a:ext uri="{53640926-AAD7-44D8-BBD7-CCE9431645EC}">
                                  <a14:shadowObscured xmlns:a14="http://schemas.microsoft.com/office/drawing/2010/main"/>
                                </a:ext>
                              </a:extLst>
                            </pic:spPr>
                          </pic:pic>
                        </wpg:grpSp>
                      </wpg:grpSp>
                      <wps:wsp>
                        <wps:cNvPr id="66" name="Text Box 2"/>
                        <wps:cNvSpPr txBox="1">
                          <a:spLocks noChangeArrowheads="1"/>
                        </wps:cNvSpPr>
                        <wps:spPr bwMode="auto">
                          <a:xfrm>
                            <a:off x="0" y="6490544"/>
                            <a:ext cx="6215676" cy="1418026"/>
                          </a:xfrm>
                          <a:prstGeom prst="rect">
                            <a:avLst/>
                          </a:prstGeom>
                          <a:solidFill>
                            <a:srgbClr val="FFFFFF"/>
                          </a:solidFill>
                          <a:ln w="9525">
                            <a:noFill/>
                            <a:miter lim="800000"/>
                            <a:headEnd/>
                            <a:tailEnd/>
                          </a:ln>
                        </wps:spPr>
                        <wps:txbx>
                          <w:txbxContent>
                            <w:p w14:paraId="56BADF32" w14:textId="3915B6AE" w:rsidR="00A65398" w:rsidRPr="0054286D" w:rsidRDefault="00A65398"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w:t>
                              </w:r>
                              <w:ins w:id="310" w:author="Brian P Gaylord" w:date="2023-10-30T13:09:00Z">
                                <w:r>
                                  <w:rPr>
                                    <w:rFonts w:ascii="Arial" w:hAnsi="Arial" w:cs="Arial"/>
                                  </w:rPr>
                                  <w:t>,</w:t>
                                </w:r>
                              </w:ins>
                              <w:r>
                                <w:rPr>
                                  <w:rFonts w:ascii="Arial" w:hAnsi="Arial" w:cs="Arial"/>
                                </w:rPr>
                                <w:t xml:space="preserve">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w:t>
                              </w:r>
                              <w:ins w:id="311" w:author="Brian P Gaylord" w:date="2023-10-30T13:09:00Z">
                                <w:r>
                                  <w:rPr>
                                    <w:rFonts w:ascii="Arial" w:hAnsi="Arial" w:cs="Arial"/>
                                  </w:rPr>
                                  <w:t xml:space="preserve"> of the experiment</w:t>
                                </w:r>
                              </w:ins>
                              <w:r>
                                <w:rPr>
                                  <w:rFonts w:ascii="Arial" w:hAnsi="Arial" w:cs="Arial"/>
                                </w:rPr>
                                <w:t xml:space="preserve">. </w:t>
                              </w:r>
                              <w:ins w:id="312" w:author="Brian P Gaylord" w:date="2023-10-30T13:09:00Z">
                                <w:r>
                                  <w:rPr>
                                    <w:rFonts w:ascii="Arial" w:hAnsi="Arial" w:cs="Arial"/>
                                  </w:rPr>
                                  <w:t>In panel A, d</w:t>
                                </w:r>
                              </w:ins>
                              <w:del w:id="313" w:author="Brian P Gaylord" w:date="2023-10-30T13:09:00Z">
                                <w:r w:rsidDel="00C2395C">
                                  <w:rPr>
                                    <w:rFonts w:ascii="Arial" w:hAnsi="Arial" w:cs="Arial"/>
                                  </w:rPr>
                                  <w:delText>D</w:delText>
                                </w:r>
                              </w:del>
                              <w:r>
                                <w:rPr>
                                  <w:rFonts w:ascii="Arial" w:hAnsi="Arial" w:cs="Arial"/>
                                </w:rPr>
                                <w:t xml:space="preserve">ashed lines show the average TA value of replicate chambers (n = 2).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307A49" id="Group 52" o:spid="_x0000_s1032" style="position:absolute;margin-left:0;margin-top:22.05pt;width:491.65pt;height:591.35pt;z-index:251670535;mso-height-relative:margin" coordorigin=",3982" coordsize="62443,75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">
                <v:group id="Group 53" o:spid="_x0000_s1033" style="position:absolute;left:1626;top:3982;width:60817;height:62468" coordorigin=",3982" coordsize="60816,6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4" style="position:absolute;top:3982;width:51911;height:62468" coordorigin=",3982" coordsize="51911,6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5"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">
                      <v:imagedata r:id="rId16" o:title="" croptop="8084f" cropbottom="1f" cropright="4f"/>
                      <v:path arrowok="t"/>
                    </v:shape>
                    <v:group id="Group 56" o:spid="_x0000_s1036" style="position:absolute;top:25580;width:51911;height:40870" coordsize="51911,4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57" o:spid="_x0000_s1037" type="#_x0000_t75" style="position:absolute;top:8580;width:51911;height:32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">
                        <v:imagedata r:id="rId17" o:title=""/>
                        <v:path arrowok="t"/>
                      </v:shape>
                      <v:group id="Group 58" o:spid="_x0000_s1038" style="position:absolute;width:51911;height:18853" coordorigin=",-1090" coordsize="51911,18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Picture 59" o:spid="_x0000_s1039" type="#_x0000_t75" style="position:absolute;top:4514;width:51911;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">
                          <v:imagedata r:id="rId18" o:title="" croptop="25501f" cropbottom="12978f"/>
                          <v:path arrowok="t"/>
                        </v:shape>
                        <v:shape id="Picture 60" o:spid="_x0000_s1040" type="#_x0000_t75" alt="A graph of trees and date&#10;&#10;Description automatically generated" style="position:absolute;top:-1090;width:51911;height:5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">
                          <v:imagedata r:id="rId18" o:title="A graph of trees and date&#10;&#10;Description automatically generated" croptop="6552f" cropbottom="47554f"/>
                          <v:path arrowok="t"/>
                        </v:shape>
                      </v:group>
                    </v:group>
                  </v:group>
                  <v:shape id="Picture 62" o:spid="_x0000_s1041" type="#_x0000_t75" style="position:absolute;left:51273;top:25580;width:6445;height:7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">
                    <v:imagedata r:id="rId19" o:title="" croptop="5084f" cropbottom="45156f" cropleft="2692f" cropright="54700f"/>
                    <v:path arrowok="t"/>
                  </v:shape>
                  <v:group id="Group 63" o:spid="_x0000_s1042" style="position:absolute;left:46954;top:5778;width:13862;height:1862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43" type="#_x0000_t75" alt="A black and white image of a graph&#10;&#10;Description automatically generated" style="position:absolute;left:4175;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">
                      <v:imagedata r:id="rId20" o:title="A black and white image of a graph&#10;&#10;Description automatically generated" croptop="13146f" cropbottom="22490f" cropleft="18598f" cropright="39347f"/>
                      <v:path arrowok="t"/>
                    </v:shape>
                    <v:shape id="Picture 65" o:spid="_x0000_s1044" type="#_x0000_t75" alt="A graph with numbers and a number&#10;&#10;Description automatically generated" style="position:absolute;left:2183;top:5277;width:9481;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">
                      <v:imagedata r:id="rId19" o:title="A graph with numbers and a number&#10;&#10;Description automatically generated" croptop="22441f" cropbottom="15983f" cropleft="25798f" cropright="27759f"/>
                      <v:path arrowok="t"/>
                    </v:shape>
                  </v:group>
                </v:group>
                <v:shape id="_x0000_s1045" type="#_x0000_t202" style="position:absolute;top:64905;width:62156;height:14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3915B6AE" w:rsidR="00A65398" w:rsidRPr="0054286D" w:rsidRDefault="00A65398"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w:t>
                        </w:r>
                        <w:ins w:id="340" w:author="Brian P Gaylord" w:date="2023-10-30T13:09:00Z">
                          <w:r>
                            <w:rPr>
                              <w:rFonts w:ascii="Arial" w:hAnsi="Arial" w:cs="Arial"/>
                            </w:rPr>
                            <w:t>,</w:t>
                          </w:r>
                        </w:ins>
                        <w:r>
                          <w:rPr>
                            <w:rFonts w:ascii="Arial" w:hAnsi="Arial" w:cs="Arial"/>
                          </w:rPr>
                          <w:t xml:space="preserve">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w:t>
                        </w:r>
                        <w:ins w:id="341" w:author="Brian P Gaylord" w:date="2023-10-30T13:09:00Z">
                          <w:r>
                            <w:rPr>
                              <w:rFonts w:ascii="Arial" w:hAnsi="Arial" w:cs="Arial"/>
                            </w:rPr>
                            <w:t xml:space="preserve"> of the experiment</w:t>
                          </w:r>
                        </w:ins>
                        <w:r>
                          <w:rPr>
                            <w:rFonts w:ascii="Arial" w:hAnsi="Arial" w:cs="Arial"/>
                          </w:rPr>
                          <w:t xml:space="preserve">. </w:t>
                        </w:r>
                        <w:ins w:id="342" w:author="Brian P Gaylord" w:date="2023-10-30T13:09:00Z">
                          <w:r>
                            <w:rPr>
                              <w:rFonts w:ascii="Arial" w:hAnsi="Arial" w:cs="Arial"/>
                            </w:rPr>
                            <w:t>In panel A, d</w:t>
                          </w:r>
                        </w:ins>
                        <w:del w:id="343" w:author="Brian P Gaylord" w:date="2023-10-30T13:09:00Z">
                          <w:r w:rsidDel="00C2395C">
                            <w:rPr>
                              <w:rFonts w:ascii="Arial" w:hAnsi="Arial" w:cs="Arial"/>
                            </w:rPr>
                            <w:delText>D</w:delText>
                          </w:r>
                        </w:del>
                        <w:r>
                          <w:rPr>
                            <w:rFonts w:ascii="Arial" w:hAnsi="Arial" w:cs="Arial"/>
                          </w:rPr>
                          <w:t xml:space="preserve">ashed lines show the average TA value of replicate chambers (n = 2). </w:t>
                        </w:r>
                      </w:p>
                    </w:txbxContent>
                  </v:textbox>
                </v:shape>
                <w10:wrap type="topAndBottom"/>
              </v:group>
            </w:pict>
          </mc:Fallback>
        </mc:AlternateContent>
      </w:r>
      <w:r w:rsidR="004F485D">
        <w:rPr>
          <w:noProof/>
        </w:rPr>
        <mc:AlternateContent>
          <mc:Choice Requires="wps">
            <w:drawing>
              <wp:anchor distT="0" distB="0" distL="114300" distR="114300" simplePos="0" relativeHeight="251727879" behindDoc="0" locked="0" layoutInCell="1" allowOverlap="1" wp14:anchorId="5C2DF6C9" wp14:editId="1B1A75D6">
                <wp:simplePos x="0" y="0"/>
                <wp:positionH relativeFrom="column">
                  <wp:posOffset>981490</wp:posOffset>
                </wp:positionH>
                <wp:positionV relativeFrom="paragraph">
                  <wp:posOffset>3051810</wp:posOffset>
                </wp:positionV>
                <wp:extent cx="354718" cy="342009"/>
                <wp:effectExtent l="0" t="19050" r="0" b="20320"/>
                <wp:wrapNone/>
                <wp:docPr id="250"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653297">
                          <a:off x="0" y="0"/>
                          <a:ext cx="354718" cy="342009"/>
                        </a:xfrm>
                        <a:prstGeom prst="rect">
                          <a:avLst/>
                        </a:prstGeom>
                        <a:noFill/>
                        <a:ln w="9525">
                          <a:noFill/>
                          <a:miter lim="800000"/>
                          <a:headEnd/>
                          <a:tailEnd/>
                        </a:ln>
                      </wps:spPr>
                      <wps:txbx>
                        <w:txbxContent>
                          <w:p w14:paraId="1C636F17" w14:textId="6632D90A" w:rsidR="00A65398" w:rsidRPr="00421EAE" w:rsidRDefault="00A65398" w:rsidP="004F485D">
                            <w:pPr>
                              <w:rPr>
                                <w:b/>
                                <w:bCs/>
                                <w:sz w:val="40"/>
                                <w:szCs w:val="40"/>
                              </w:rPr>
                            </w:pPr>
                            <w:r w:rsidRPr="00421EAE">
                              <w:rPr>
                                <w:rFonts w:cstheme="minorHAnsi"/>
                                <w:b/>
                                <w:bCs/>
                                <w:sz w:val="40"/>
                                <w:szCs w:val="40"/>
                              </w:rPr>
                              <w:t>ǁ</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C2DF6C9" id="Text Box 213" o:spid="_x0000_s1046" type="#_x0000_t202" style="position:absolute;margin-left:77.3pt;margin-top:240.3pt;width:27.95pt;height:26.95pt;rotation:2898108fd;z-index:25172787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" filled="f" stroked="f">
                <v:textbox>
                  <w:txbxContent>
                    <w:p w14:paraId="1C636F17" w14:textId="6632D90A" w:rsidR="00A65398" w:rsidRPr="00421EAE" w:rsidRDefault="00A65398" w:rsidP="004F485D">
                      <w:pPr>
                        <w:rPr>
                          <w:b/>
                          <w:bCs/>
                          <w:sz w:val="40"/>
                          <w:szCs w:val="40"/>
                        </w:rPr>
                      </w:pPr>
                      <w:r w:rsidRPr="00421EAE">
                        <w:rPr>
                          <w:rFonts w:cstheme="minorHAnsi"/>
                          <w:b/>
                          <w:bCs/>
                          <w:sz w:val="40"/>
                          <w:szCs w:val="40"/>
                        </w:rPr>
                        <w:t>ǁ</w:t>
                      </w:r>
                    </w:p>
                  </w:txbxContent>
                </v:textbox>
              </v:shape>
            </w:pict>
          </mc:Fallback>
        </mc:AlternateContent>
      </w:r>
      <w:r w:rsidR="004F485D">
        <w:rPr>
          <w:noProof/>
        </w:rPr>
        <mc:AlternateContent>
          <mc:Choice Requires="wps">
            <w:drawing>
              <wp:anchor distT="0" distB="0" distL="114300" distR="114300" simplePos="0" relativeHeight="251725831" behindDoc="0" locked="0" layoutInCell="1" allowOverlap="1" wp14:anchorId="32104E4B" wp14:editId="5E09053A">
                <wp:simplePos x="0" y="0"/>
                <wp:positionH relativeFrom="column">
                  <wp:posOffset>119730</wp:posOffset>
                </wp:positionH>
                <wp:positionV relativeFrom="paragraph">
                  <wp:posOffset>3954404</wp:posOffset>
                </wp:positionV>
                <wp:extent cx="354718" cy="293444"/>
                <wp:effectExtent l="0" t="0" r="0" b="0"/>
                <wp:wrapNone/>
                <wp:docPr id="249"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A65398" w:rsidRPr="00E54548" w:rsidRDefault="00A65398"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_x0000_s1047" type="#_x0000_t202" style="position:absolute;margin-left:9.45pt;margin-top:311.35pt;width:27.95pt;height:23.1pt;z-index:2517258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" filled="f" stroked="f">
                <v:textbox>
                  <w:txbxContent>
                    <w:p w14:paraId="774FF768" w14:textId="6DCC9F4F" w:rsidR="00A65398" w:rsidRPr="00E54548" w:rsidRDefault="00A65398"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23783" behindDoc="0" locked="0" layoutInCell="1" allowOverlap="1" wp14:anchorId="579A15EB" wp14:editId="0758357F">
                <wp:simplePos x="0" y="0"/>
                <wp:positionH relativeFrom="column">
                  <wp:posOffset>161108</wp:posOffset>
                </wp:positionH>
                <wp:positionV relativeFrom="paragraph">
                  <wp:posOffset>54208</wp:posOffset>
                </wp:positionV>
                <wp:extent cx="354718" cy="293444"/>
                <wp:effectExtent l="0" t="0" r="0" b="0"/>
                <wp:wrapNone/>
                <wp:docPr id="23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529837D3" w14:textId="701EA29D" w:rsidR="00A65398" w:rsidRPr="00E54548" w:rsidRDefault="00A65398"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_x0000_s1048" type="#_x0000_t202" style="position:absolute;margin-left:12.7pt;margin-top:4.25pt;width:27.95pt;height:23.1pt;z-index:2517237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" filled="f" stroked="f">
                <v:textbox>
                  <w:txbxContent>
                    <w:p w14:paraId="529837D3" w14:textId="701EA29D" w:rsidR="00A65398" w:rsidRPr="00E54548" w:rsidRDefault="00A65398" w:rsidP="004F485D">
                      <w:pPr>
                        <w:rPr>
                          <w:b/>
                          <w:bCs/>
                          <w:sz w:val="32"/>
                          <w:szCs w:val="32"/>
                        </w:rPr>
                      </w:pPr>
                      <w:r>
                        <w:rPr>
                          <w:b/>
                          <w:bCs/>
                          <w:sz w:val="32"/>
                          <w:szCs w:val="32"/>
                        </w:rPr>
                        <w:t>A</w:t>
                      </w:r>
                    </w:p>
                  </w:txbxContent>
                </v:textbox>
              </v:shape>
            </w:pict>
          </mc:Fallback>
        </mc:AlternateContent>
      </w:r>
      <w:r w:rsidR="004F485D">
        <w:rPr>
          <w:noProof/>
        </w:rPr>
        <mc:AlternateContent>
          <mc:Choice Requires="wps">
            <w:drawing>
              <wp:anchor distT="0" distB="0" distL="114300" distR="114300" simplePos="0" relativeHeight="251721735" behindDoc="0" locked="0" layoutInCell="1" allowOverlap="1" wp14:anchorId="6CFB9752" wp14:editId="078F3D05">
                <wp:simplePos x="0" y="0"/>
                <wp:positionH relativeFrom="column">
                  <wp:posOffset>121298</wp:posOffset>
                </wp:positionH>
                <wp:positionV relativeFrom="paragraph">
                  <wp:posOffset>2290147</wp:posOffset>
                </wp:positionV>
                <wp:extent cx="354718" cy="293444"/>
                <wp:effectExtent l="0" t="0" r="0" b="0"/>
                <wp:wrapNone/>
                <wp:docPr id="23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A65398" w:rsidRPr="00E54548" w:rsidRDefault="00A65398"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_x0000_s1049" type="#_x0000_t202" style="position:absolute;margin-left:9.55pt;margin-top:180.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" filled="f" stroked="f">
                <v:textbox>
                  <w:txbxContent>
                    <w:p w14:paraId="34271453" w14:textId="7C277EC7" w:rsidR="00A65398" w:rsidRPr="00E54548" w:rsidRDefault="00A65398"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775D9807" w:rsidR="006B4D36" w:rsidRDefault="00537773" w:rsidP="005F494A">
      <w:pPr>
        <w:pStyle w:val="NoSpacing"/>
        <w:rPr>
          <w:rFonts w:ascii="Arial" w:hAnsi="Arial" w:cs="Arial"/>
          <w:sz w:val="24"/>
          <w:szCs w:val="24"/>
        </w:rPr>
      </w:pPr>
      <w:r w:rsidRPr="00102217">
        <w:rPr>
          <w:rFonts w:ascii="Arial" w:hAnsi="Arial" w:cs="Arial"/>
          <w:b/>
          <w:bCs/>
          <w:sz w:val="24"/>
          <w:szCs w:val="24"/>
        </w:rPr>
        <w:lastRenderedPageBreak/>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ins w:id="314" w:author="alisha saley" w:date="2023-10-25T13:14:00Z">
        <w:r w:rsidR="00687E54">
          <w:rPr>
            <w:rFonts w:ascii="Arial" w:hAnsi="Arial" w:cs="Arial"/>
            <w:sz w:val="24"/>
            <w:szCs w:val="24"/>
          </w:rPr>
          <w:t xml:space="preserve"> output</w:t>
        </w:r>
      </w:ins>
      <w:r w:rsidR="00B616C2">
        <w:rPr>
          <w:rFonts w:ascii="Arial" w:hAnsi="Arial" w:cs="Arial"/>
          <w:sz w:val="24"/>
          <w:szCs w:val="24"/>
        </w:rPr>
        <w:t>, t</w:t>
      </w:r>
      <w:r w:rsidR="00AD68CB" w:rsidRPr="006F2D53">
        <w:rPr>
          <w:rFonts w:ascii="Arial" w:hAnsi="Arial" w:cs="Arial"/>
          <w:sz w:val="24"/>
          <w:szCs w:val="24"/>
        </w:rPr>
        <w:t xml:space="preserve">he effect of the </w:t>
      </w:r>
      <w:del w:id="315" w:author="alisha saley" w:date="2023-10-25T13:16:00Z">
        <w:r w:rsidR="00AD68CB" w:rsidRPr="006F2D53" w:rsidDel="002A5FD5">
          <w:rPr>
            <w:rFonts w:ascii="Arial" w:hAnsi="Arial" w:cs="Arial"/>
            <w:sz w:val="24"/>
            <w:szCs w:val="24"/>
          </w:rPr>
          <w:delText xml:space="preserve">first </w:delText>
        </w:r>
      </w:del>
      <w:ins w:id="316" w:author="alisha saley" w:date="2023-10-25T13:16:00Z">
        <w:r w:rsidR="002A5FD5">
          <w:rPr>
            <w:rFonts w:ascii="Arial" w:hAnsi="Arial" w:cs="Arial"/>
            <w:sz w:val="24"/>
            <w:szCs w:val="24"/>
          </w:rPr>
          <w:t>earlier</w:t>
        </w:r>
        <w:r w:rsidR="002A5FD5" w:rsidRPr="006F2D53">
          <w:rPr>
            <w:rFonts w:ascii="Arial" w:hAnsi="Arial" w:cs="Arial"/>
            <w:sz w:val="24"/>
            <w:szCs w:val="24"/>
          </w:rPr>
          <w:t xml:space="preserve"> </w:t>
        </w:r>
      </w:ins>
      <w:r w:rsidR="00AD68CB" w:rsidRPr="006F2D53">
        <w:rPr>
          <w:rFonts w:ascii="Arial" w:hAnsi="Arial" w:cs="Arial"/>
          <w:sz w:val="24"/>
          <w:szCs w:val="24"/>
        </w:rPr>
        <w:t xml:space="preserve">time window </w:t>
      </w:r>
      <w:proofErr w:type="gramStart"/>
      <w:r w:rsidR="00AD68CB" w:rsidRPr="006F2D53">
        <w:rPr>
          <w:rFonts w:ascii="Arial" w:hAnsi="Arial" w:cs="Arial"/>
          <w:sz w:val="24"/>
          <w:szCs w:val="24"/>
        </w:rPr>
        <w:t>is</w:t>
      </w:r>
      <w:ins w:id="317" w:author="alisha saley" w:date="2023-10-25T13:12:00Z">
        <w:r w:rsidR="00687E54">
          <w:rPr>
            <w:rFonts w:ascii="Arial" w:hAnsi="Arial" w:cs="Arial"/>
            <w:sz w:val="24"/>
            <w:szCs w:val="24"/>
          </w:rPr>
          <w:t xml:space="preserve"> considered</w:t>
        </w:r>
        <w:proofErr w:type="gramEnd"/>
        <w:r w:rsidR="00687E54">
          <w:rPr>
            <w:rFonts w:ascii="Arial" w:hAnsi="Arial" w:cs="Arial"/>
            <w:sz w:val="24"/>
            <w:szCs w:val="24"/>
          </w:rPr>
          <w:t xml:space="preserve"> the ‘default’,</w:t>
        </w:r>
      </w:ins>
      <w:ins w:id="318" w:author="alisha saley" w:date="2023-10-25T13:14:00Z">
        <w:r w:rsidR="00687E54">
          <w:rPr>
            <w:rFonts w:ascii="Arial" w:hAnsi="Arial" w:cs="Arial"/>
            <w:sz w:val="24"/>
            <w:szCs w:val="24"/>
          </w:rPr>
          <w:t xml:space="preserve"> </w:t>
        </w:r>
      </w:ins>
      <w:ins w:id="319" w:author="alisha saley" w:date="2023-10-25T13:15:00Z">
        <w:r w:rsidR="00687E54">
          <w:rPr>
            <w:rFonts w:ascii="Arial" w:hAnsi="Arial" w:cs="Arial"/>
            <w:sz w:val="24"/>
            <w:szCs w:val="24"/>
          </w:rPr>
          <w:t xml:space="preserve">and as such, reported model estimates of the intercept and fixed effects (slopes) </w:t>
        </w:r>
      </w:ins>
      <w:ins w:id="320" w:author="alisha saley" w:date="2023-10-25T13:16:00Z">
        <w:r w:rsidR="00687E54">
          <w:rPr>
            <w:rFonts w:ascii="Arial" w:hAnsi="Arial" w:cs="Arial"/>
            <w:sz w:val="24"/>
            <w:szCs w:val="24"/>
          </w:rPr>
          <w:t>refer</w:t>
        </w:r>
      </w:ins>
      <w:ins w:id="321" w:author="alisha saley" w:date="2023-10-25T13:17:00Z">
        <w:r w:rsidR="002A5FD5">
          <w:rPr>
            <w:rFonts w:ascii="Arial" w:hAnsi="Arial" w:cs="Arial"/>
            <w:sz w:val="24"/>
            <w:szCs w:val="24"/>
          </w:rPr>
          <w:t xml:space="preserve"> </w:t>
        </w:r>
      </w:ins>
      <w:ins w:id="322" w:author="Brian P Gaylord" w:date="2023-10-30T13:11:00Z">
        <w:r w:rsidR="00C2395C">
          <w:rPr>
            <w:rFonts w:ascii="Arial" w:hAnsi="Arial" w:cs="Arial"/>
            <w:sz w:val="24"/>
            <w:szCs w:val="24"/>
          </w:rPr>
          <w:t xml:space="preserve">to </w:t>
        </w:r>
      </w:ins>
      <w:ins w:id="323" w:author="alisha saley" w:date="2023-10-25T13:17:00Z">
        <w:r w:rsidR="002A5FD5">
          <w:rPr>
            <w:rFonts w:ascii="Arial" w:hAnsi="Arial" w:cs="Arial"/>
            <w:sz w:val="24"/>
            <w:szCs w:val="24"/>
          </w:rPr>
          <w:t>effects within the</w:t>
        </w:r>
      </w:ins>
      <w:ins w:id="324" w:author="alisha saley" w:date="2023-10-25T13:16:00Z">
        <w:r w:rsidR="00687E54">
          <w:rPr>
            <w:rFonts w:ascii="Arial" w:hAnsi="Arial" w:cs="Arial"/>
            <w:sz w:val="24"/>
            <w:szCs w:val="24"/>
          </w:rPr>
          <w:t xml:space="preserve"> earlier window.</w:t>
        </w:r>
      </w:ins>
      <w:ins w:id="325" w:author="alisha saley" w:date="2023-10-25T13:17:00Z">
        <w:r w:rsidR="002A5FD5">
          <w:rPr>
            <w:rFonts w:ascii="Arial" w:hAnsi="Arial" w:cs="Arial"/>
            <w:sz w:val="24"/>
            <w:szCs w:val="24"/>
          </w:rPr>
          <w:t xml:space="preserve"> T</w:t>
        </w:r>
      </w:ins>
      <w:ins w:id="326" w:author="Brian P Gaylord" w:date="2023-10-30T13:11:00Z">
        <w:r w:rsidR="00C2395C">
          <w:rPr>
            <w:rFonts w:ascii="Arial" w:hAnsi="Arial" w:cs="Arial"/>
            <w:sz w:val="24"/>
            <w:szCs w:val="24"/>
          </w:rPr>
          <w:t>he</w:t>
        </w:r>
      </w:ins>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ins w:id="327" w:author="Brian P Gaylord" w:date="2023-10-30T13:11:00Z">
        <w:r w:rsidR="00C2395C">
          <w:rPr>
            <w:rFonts w:ascii="Arial" w:hAnsi="Arial" w:cs="Arial"/>
            <w:sz w:val="24"/>
            <w:szCs w:val="24"/>
          </w:rPr>
          <w:t xml:space="preserve">the </w:t>
        </w:r>
      </w:ins>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 xml:space="preserve">mg </w:t>
      </w:r>
      <w:proofErr w:type="gramStart"/>
      <w:r w:rsidR="005F523B">
        <w:rPr>
          <w:rFonts w:ascii="Arial" w:hAnsi="Arial" w:cs="Arial"/>
          <w:sz w:val="24"/>
          <w:szCs w:val="24"/>
        </w:rPr>
        <w:t>mm</w:t>
      </w:r>
      <w:r w:rsidR="005F523B" w:rsidRPr="005F523B">
        <w:rPr>
          <w:rFonts w:ascii="Arial" w:hAnsi="Arial" w:cs="Arial"/>
          <w:sz w:val="24"/>
          <w:szCs w:val="24"/>
          <w:vertAlign w:val="superscript"/>
        </w:rPr>
        <w:t>-2</w:t>
      </w:r>
      <w:proofErr w:type="gramEnd"/>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del w:id="328" w:author="Brian P Gaylord" w:date="2023-10-30T17:59:00Z">
        <w:r w:rsidR="00CF0518" w:rsidDel="00705BD6">
          <w:rPr>
            <w:rFonts w:ascii="Arial" w:hAnsi="Arial" w:cs="Arial"/>
            <w:sz w:val="24"/>
            <w:szCs w:val="24"/>
          </w:rPr>
          <w:delText xml:space="preserve"> </w:delText>
        </w:r>
      </w:del>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proofErr w:type="spellStart"/>
      <w:r w:rsidR="0050257F" w:rsidRPr="005D3B86">
        <w:rPr>
          <w:rFonts w:ascii="Arial" w:hAnsi="Arial" w:cs="Arial"/>
          <w:sz w:val="24"/>
          <w:szCs w:val="24"/>
        </w:rPr>
        <w:t>Breusch</w:t>
      </w:r>
      <w:proofErr w:type="spellEnd"/>
      <w:r w:rsidR="0050257F" w:rsidRPr="005D3B86">
        <w:rPr>
          <w:rFonts w:ascii="Arial" w:hAnsi="Arial" w:cs="Arial"/>
          <w:sz w:val="24"/>
          <w:szCs w:val="24"/>
        </w:rPr>
        <w:t>-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5F494A">
      <w:pPr>
        <w:pStyle w:val="NoSpacing"/>
        <w:rPr>
          <w:rFonts w:ascii="Arial" w:hAnsi="Arial" w:cs="Arial"/>
          <w:sz w:val="24"/>
          <w:szCs w:val="24"/>
        </w:rPr>
      </w:pPr>
    </w:p>
    <w:p w14:paraId="517EE4A9" w14:textId="0547BA98"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179A1205" w:rsidR="008D6C8D" w:rsidRDefault="008D6C8D" w:rsidP="00E54754">
      <w:pPr>
        <w:pStyle w:val="NoSpacing"/>
        <w:rPr>
          <w:rFonts w:ascii="Arial" w:hAnsi="Arial" w:cs="Arial"/>
          <w:b/>
          <w:bCs/>
          <w:sz w:val="24"/>
          <w:szCs w:val="24"/>
        </w:rPr>
      </w:pPr>
    </w:p>
    <w:p w14:paraId="64C6D76E" w14:textId="0331EFB5" w:rsidR="005F6521" w:rsidRDefault="00E0003E" w:rsidP="00E54754">
      <w:pPr>
        <w:pStyle w:val="NoSpacing"/>
        <w:rPr>
          <w:rFonts w:ascii="Arial" w:hAnsi="Arial" w:cs="Arial"/>
          <w:color w:val="000000" w:themeColor="text1"/>
          <w:sz w:val="24"/>
          <w:szCs w:val="24"/>
        </w:rPr>
      </w:pPr>
      <w:del w:id="329" w:author="alisha saley" w:date="2023-10-20T12:27:00Z">
        <w:r w:rsidDel="00F34B39">
          <w:rPr>
            <w:rFonts w:ascii="Arial" w:hAnsi="Arial" w:cs="Arial"/>
            <w:b/>
            <w:bCs/>
            <w:noProof/>
            <w:sz w:val="24"/>
            <w:szCs w:val="24"/>
          </w:rPr>
          <mc:AlternateContent>
            <mc:Choice Requires="wps">
              <w:drawing>
                <wp:anchor distT="0" distB="0" distL="114300" distR="114300" simplePos="0" relativeHeight="251624448" behindDoc="0" locked="0" layoutInCell="1" allowOverlap="1" wp14:anchorId="4F2BB001" wp14:editId="07B055BF">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A65398" w:rsidRPr="00CA5E2A" w:rsidRDefault="00A65398"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50" type="#_x0000_t202" style="position:absolute;margin-left:497.35pt;margin-top:361.15pt;width:23.65pt;height:29.9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" strokecolor="white [3212]">
                  <v:textbox>
                    <w:txbxContent>
                      <w:p w14:paraId="6F75598B" w14:textId="4F6C0860" w:rsidR="00A65398" w:rsidRPr="00CA5E2A" w:rsidRDefault="00A65398" w:rsidP="007B0AAC">
                        <w:pPr>
                          <w:rPr>
                            <w:b/>
                            <w:bCs/>
                            <w:sz w:val="32"/>
                            <w:szCs w:val="32"/>
                          </w:rPr>
                        </w:pPr>
                      </w:p>
                    </w:txbxContent>
                  </v:textbox>
                  <w10:wrap type="topAndBottom"/>
                </v:shape>
              </w:pict>
            </mc:Fallback>
          </mc:AlternateContent>
        </w:r>
      </w:del>
      <w:commentRangeStart w:id="330"/>
      <w:r w:rsidR="00B42F9C"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330"/>
      <w:r w:rsidR="004B7EF9">
        <w:rPr>
          <w:rStyle w:val="CommentReference"/>
        </w:rPr>
        <w:commentReference w:id="330"/>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commentRangeStart w:id="331"/>
      <w:ins w:id="332" w:author="alisha saley" w:date="2023-10-26T09:21:00Z">
        <w:r w:rsidR="00725986">
          <w:rPr>
            <w:rFonts w:ascii="Arial" w:hAnsi="Arial" w:cs="Arial"/>
            <w:sz w:val="24"/>
            <w:szCs w:val="24"/>
          </w:rPr>
          <w:t xml:space="preserve">response </w:t>
        </w:r>
      </w:ins>
      <w:ins w:id="333" w:author="alisha saley" w:date="2023-10-25T13:19:00Z">
        <w:r w:rsidR="00DB2C3B">
          <w:rPr>
            <w:rFonts w:ascii="Arial" w:hAnsi="Arial" w:cs="Arial"/>
            <w:sz w:val="24"/>
            <w:szCs w:val="24"/>
          </w:rPr>
          <w:t>scale</w:t>
        </w:r>
      </w:ins>
      <w:ins w:id="334" w:author="alisha saley" w:date="2023-10-26T09:21:00Z">
        <w:r w:rsidR="00FF1C1B">
          <w:rPr>
            <w:rFonts w:ascii="Arial" w:hAnsi="Arial" w:cs="Arial"/>
            <w:sz w:val="24"/>
            <w:szCs w:val="24"/>
          </w:rPr>
          <w:t>s between</w:t>
        </w:r>
      </w:ins>
      <w:ins w:id="335" w:author="alisha saley" w:date="2023-10-25T13:19:00Z">
        <w:r w:rsidR="00DB2C3B">
          <w:rPr>
            <w:rFonts w:ascii="Arial" w:hAnsi="Arial" w:cs="Arial"/>
            <w:sz w:val="24"/>
            <w:szCs w:val="24"/>
          </w:rPr>
          <w:t xml:space="preserve"> </w:t>
        </w:r>
      </w:ins>
      <w:commentRangeEnd w:id="331"/>
      <w:r w:rsidR="00C2395C">
        <w:rPr>
          <w:rStyle w:val="CommentReference"/>
        </w:rPr>
        <w:commentReference w:id="331"/>
      </w:r>
      <w:r w:rsidR="00196DAF">
        <w:rPr>
          <w:rFonts w:ascii="Arial" w:hAnsi="Arial" w:cs="Arial"/>
          <w:sz w:val="24"/>
          <w:szCs w:val="24"/>
        </w:rPr>
        <w:t xml:space="preserve">panels </w:t>
      </w:r>
      <w:ins w:id="336" w:author="alisha saley" w:date="2023-10-25T13:19:00Z">
        <w:r w:rsidR="00DB2C3B">
          <w:rPr>
            <w:rFonts w:ascii="Arial" w:hAnsi="Arial" w:cs="Arial"/>
            <w:sz w:val="24"/>
            <w:szCs w:val="24"/>
          </w:rPr>
          <w:t>in</w:t>
        </w:r>
      </w:ins>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ins w:id="337" w:author="alisha saley" w:date="2023-10-27T16:25:00Z">
        <w:r w:rsidR="00205B80">
          <w:rPr>
            <w:rFonts w:ascii="Arial" w:hAnsi="Arial" w:cs="Arial"/>
            <w:sz w:val="24"/>
            <w:szCs w:val="24"/>
          </w:rPr>
          <w:t>average</w:t>
        </w:r>
      </w:ins>
      <w:ins w:id="338" w:author="alisha saley" w:date="2023-10-27T16:26:00Z">
        <w:r w:rsidR="00205B80">
          <w:rPr>
            <w:rFonts w:ascii="Arial" w:hAnsi="Arial" w:cs="Arial"/>
            <w:sz w:val="24"/>
            <w:szCs w:val="24"/>
          </w:rPr>
          <w:t xml:space="preserve"> </w:t>
        </w:r>
      </w:ins>
      <w:ins w:id="339" w:author="alisha saley" w:date="2023-10-27T16:28:00Z">
        <w:r w:rsidR="00205B80">
          <w:rPr>
            <w:rFonts w:ascii="Arial" w:hAnsi="Arial" w:cs="Arial"/>
            <w:sz w:val="24"/>
            <w:szCs w:val="24"/>
          </w:rPr>
          <w:t xml:space="preserve">oyster </w:t>
        </w:r>
      </w:ins>
      <w:r w:rsidR="00196DAF">
        <w:rPr>
          <w:rFonts w:ascii="Arial" w:hAnsi="Arial" w:cs="Arial"/>
          <w:sz w:val="24"/>
          <w:szCs w:val="24"/>
        </w:rPr>
        <w:t>growth</w:t>
      </w:r>
      <w:ins w:id="340" w:author="alisha saley" w:date="2023-10-27T16:26:00Z">
        <w:r w:rsidR="00205B80">
          <w:rPr>
            <w:rFonts w:ascii="Arial" w:hAnsi="Arial" w:cs="Arial"/>
            <w:sz w:val="24"/>
            <w:szCs w:val="24"/>
          </w:rPr>
          <w:t xml:space="preserve"> </w:t>
        </w:r>
        <w:del w:id="341" w:author="Brian P Gaylord" w:date="2023-10-30T13:13:00Z">
          <w:r w:rsidR="00205B80" w:rsidDel="00562AFB">
            <w:rPr>
              <w:rFonts w:ascii="Arial" w:hAnsi="Arial" w:cs="Arial"/>
              <w:sz w:val="24"/>
              <w:szCs w:val="24"/>
            </w:rPr>
            <w:delText>(</w:delText>
          </w:r>
        </w:del>
        <w:r w:rsidR="00205B80">
          <w:rPr>
            <w:rFonts w:ascii="Arial" w:hAnsi="Arial" w:cs="Arial"/>
            <w:sz w:val="24"/>
            <w:szCs w:val="24"/>
          </w:rPr>
          <w:t>across all treatments</w:t>
        </w:r>
        <w:del w:id="342" w:author="Brian P Gaylord" w:date="2023-10-30T13:13:00Z">
          <w:r w:rsidR="00205B80" w:rsidDel="00562AFB">
            <w:rPr>
              <w:rFonts w:ascii="Arial" w:hAnsi="Arial" w:cs="Arial"/>
              <w:sz w:val="24"/>
              <w:szCs w:val="24"/>
            </w:rPr>
            <w:delText>)</w:delText>
          </w:r>
        </w:del>
      </w:ins>
      <w:r w:rsidR="00196DAF">
        <w:rPr>
          <w:rFonts w:ascii="Arial" w:hAnsi="Arial" w:cs="Arial"/>
          <w:sz w:val="24"/>
          <w:szCs w:val="24"/>
        </w:rPr>
        <w:t xml:space="preserve"> during the second time window dropping </w:t>
      </w:r>
      <w:ins w:id="343" w:author="alisha saley" w:date="2023-10-27T16:26:00Z">
        <w:r w:rsidR="00205B80">
          <w:rPr>
            <w:rFonts w:ascii="Arial" w:hAnsi="Arial" w:cs="Arial"/>
            <w:sz w:val="24"/>
            <w:szCs w:val="24"/>
          </w:rPr>
          <w:t xml:space="preserve">from 11 to </w:t>
        </w:r>
        <w:proofErr w:type="gramStart"/>
        <w:r w:rsidR="00205B80">
          <w:rPr>
            <w:rFonts w:ascii="Arial" w:hAnsi="Arial" w:cs="Arial"/>
            <w:sz w:val="24"/>
            <w:szCs w:val="24"/>
          </w:rPr>
          <w:t>2</w:t>
        </w:r>
        <w:proofErr w:type="gramEnd"/>
        <w:r w:rsidR="00205B80">
          <w:rPr>
            <w:rFonts w:ascii="Arial" w:hAnsi="Arial" w:cs="Arial"/>
            <w:sz w:val="24"/>
            <w:szCs w:val="24"/>
          </w:rPr>
          <w:t xml:space="preserve"> mm</w:t>
        </w:r>
        <w:r w:rsidR="00205B80" w:rsidRPr="00562AFB">
          <w:rPr>
            <w:rFonts w:ascii="Arial" w:hAnsi="Arial" w:cs="Arial"/>
            <w:sz w:val="24"/>
            <w:szCs w:val="24"/>
            <w:vertAlign w:val="superscript"/>
          </w:rPr>
          <w:t>2</w:t>
        </w:r>
      </w:ins>
      <w:r w:rsidR="00205B80">
        <w:rPr>
          <w:rFonts w:ascii="Arial" w:hAnsi="Arial" w:cs="Arial"/>
          <w:sz w:val="24"/>
          <w:szCs w:val="24"/>
        </w:rPr>
        <w:t xml:space="preserve"> </w:t>
      </w:r>
      <w:ins w:id="344" w:author="Brian P Gaylord" w:date="2023-10-30T13:14:00Z">
        <w:r w:rsidR="00562AFB">
          <w:rPr>
            <w:rFonts w:ascii="Arial" w:hAnsi="Arial" w:cs="Arial"/>
            <w:sz w:val="24"/>
            <w:szCs w:val="24"/>
          </w:rPr>
          <w:t>compared to the first window</w:t>
        </w:r>
      </w:ins>
      <w:r w:rsidR="00205B80">
        <w:rPr>
          <w:rFonts w:ascii="Arial" w:hAnsi="Arial" w:cs="Arial"/>
          <w:sz w:val="24"/>
          <w:szCs w:val="24"/>
        </w:rPr>
        <w:t xml:space="preserve">, </w:t>
      </w:r>
      <w:ins w:id="345" w:author="alisha saley" w:date="2023-10-27T16:28:00Z">
        <w:del w:id="346" w:author="Brian P Gaylord" w:date="2023-10-30T13:13:00Z">
          <w:r w:rsidR="00205B80" w:rsidDel="00562AFB">
            <w:rPr>
              <w:rFonts w:ascii="Arial" w:hAnsi="Arial" w:cs="Arial"/>
              <w:sz w:val="24"/>
              <w:szCs w:val="24"/>
            </w:rPr>
            <w:delText>or</w:delText>
          </w:r>
        </w:del>
      </w:ins>
      <w:ins w:id="347" w:author="Brian P Gaylord" w:date="2023-10-30T13:13:00Z">
        <w:r w:rsidR="00562AFB">
          <w:rPr>
            <w:rFonts w:ascii="Arial" w:hAnsi="Arial" w:cs="Arial"/>
            <w:sz w:val="24"/>
            <w:szCs w:val="24"/>
          </w:rPr>
          <w:t>representing an</w:t>
        </w:r>
      </w:ins>
      <w:ins w:id="348" w:author="alisha saley" w:date="2023-10-27T16:28:00Z">
        <w:r w:rsidR="00205B80">
          <w:rPr>
            <w:rFonts w:ascii="Arial" w:hAnsi="Arial" w:cs="Arial"/>
            <w:sz w:val="24"/>
            <w:szCs w:val="24"/>
          </w:rPr>
          <w:t xml:space="preserve"> almost </w:t>
        </w:r>
      </w:ins>
      <w:ins w:id="349" w:author="alisha saley" w:date="2023-10-27T16:29:00Z">
        <w:r w:rsidR="00205B80">
          <w:rPr>
            <w:rFonts w:ascii="Arial" w:hAnsi="Arial" w:cs="Arial"/>
            <w:sz w:val="24"/>
            <w:szCs w:val="24"/>
          </w:rPr>
          <w:t>~80%</w:t>
        </w:r>
      </w:ins>
      <w:r w:rsidR="00196DAF">
        <w:rPr>
          <w:rFonts w:ascii="Arial" w:hAnsi="Arial" w:cs="Arial"/>
          <w:sz w:val="24"/>
          <w:szCs w:val="24"/>
        </w:rPr>
        <w:t xml:space="preserve"> </w:t>
      </w:r>
      <w:ins w:id="350" w:author="Brian P Gaylord" w:date="2023-10-30T13:13:00Z">
        <w:r w:rsidR="00562AFB">
          <w:rPr>
            <w:rFonts w:ascii="Arial" w:hAnsi="Arial" w:cs="Arial"/>
            <w:sz w:val="24"/>
            <w:szCs w:val="24"/>
          </w:rPr>
          <w:t>decline</w:t>
        </w:r>
      </w:ins>
      <w:del w:id="351" w:author="Brian P Gaylord" w:date="2023-10-30T13:14:00Z">
        <w:r w:rsidR="00196DAF" w:rsidDel="00562AFB">
          <w:rPr>
            <w:rFonts w:ascii="Arial" w:hAnsi="Arial" w:cs="Arial"/>
            <w:sz w:val="24"/>
            <w:szCs w:val="24"/>
          </w:rPr>
          <w:delText>of that observed during the first window of the same length</w:delText>
        </w:r>
      </w:del>
      <w:r w:rsidR="00196DAF">
        <w:rPr>
          <w:rFonts w:ascii="Arial" w:hAnsi="Arial" w:cs="Arial"/>
          <w:sz w:val="24"/>
          <w:szCs w:val="24"/>
        </w:rPr>
        <w:t xml:space="preserve">.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7C29B233" w:rsidR="00B304D5" w:rsidRDefault="0017749B"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77703" behindDoc="0" locked="0" layoutInCell="1" allowOverlap="1" wp14:anchorId="335CD9FE" wp14:editId="43C23974">
                <wp:simplePos x="0" y="0"/>
                <wp:positionH relativeFrom="column">
                  <wp:posOffset>-247650</wp:posOffset>
                </wp:positionH>
                <wp:positionV relativeFrom="paragraph">
                  <wp:posOffset>0</wp:posOffset>
                </wp:positionV>
                <wp:extent cx="6268720" cy="5905500"/>
                <wp:effectExtent l="0" t="0" r="0" b="0"/>
                <wp:wrapTopAndBottom/>
                <wp:docPr id="93" name="Group 93"/>
                <wp:cNvGraphicFramePr/>
                <a:graphic xmlns:a="http://schemas.openxmlformats.org/drawingml/2006/main">
                  <a:graphicData uri="http://schemas.microsoft.com/office/word/2010/wordprocessingGroup">
                    <wpg:wgp>
                      <wpg:cNvGrpSpPr/>
                      <wpg:grpSpPr>
                        <a:xfrm>
                          <a:off x="0" y="0"/>
                          <a:ext cx="6268720" cy="5905500"/>
                          <a:chOff x="0" y="0"/>
                          <a:chExt cx="6269282" cy="5906225"/>
                        </a:xfrm>
                      </wpg:grpSpPr>
                      <wpg:grpSp>
                        <wpg:cNvPr id="69" name="Group 69"/>
                        <wpg:cNvGrpSpPr/>
                        <wpg:grpSpPr>
                          <a:xfrm>
                            <a:off x="0" y="0"/>
                            <a:ext cx="6269282" cy="5906225"/>
                            <a:chOff x="0" y="0"/>
                            <a:chExt cx="6269282" cy="5906225"/>
                          </a:xfrm>
                        </wpg:grpSpPr>
                        <wpg:grpSp>
                          <wpg:cNvPr id="50" name="Group 50"/>
                          <wpg:cNvGrpSpPr/>
                          <wpg:grpSpPr>
                            <a:xfrm>
                              <a:off x="0" y="0"/>
                              <a:ext cx="6269282" cy="5906225"/>
                              <a:chOff x="61708" y="252441"/>
                              <a:chExt cx="6269958" cy="5906940"/>
                            </a:xfrm>
                          </wpg:grpSpPr>
                          <pic:pic xmlns:pic="http://schemas.openxmlformats.org/drawingml/2006/picture">
                            <pic:nvPicPr>
                              <pic:cNvPr id="49" name="Picture 49"/>
                              <pic:cNvPicPr>
                                <a:picLocks noChangeAspect="1"/>
                              </pic:cNvPicPr>
                            </pic:nvPicPr>
                            <pic:blipFill rotWithShape="1">
                              <a:blip r:embed="rId21">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2">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906940"/>
                                <a:chOff x="1" y="-147637"/>
                                <a:chExt cx="6271384" cy="5908891"/>
                              </a:xfrm>
                            </wpg:grpSpPr>
                            <wpg:grpSp>
                              <wpg:cNvPr id="124" name="Group 124"/>
                              <wpg:cNvGrpSpPr/>
                              <wpg:grpSpPr>
                                <a:xfrm>
                                  <a:off x="1103092" y="69733"/>
                                  <a:ext cx="5168293" cy="5691521"/>
                                  <a:chOff x="1103175" y="69734"/>
                                  <a:chExt cx="5168684" cy="5691635"/>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890536"/>
                                  </a:xfrm>
                                  <a:prstGeom prst="rect">
                                    <a:avLst/>
                                  </a:prstGeom>
                                  <a:solidFill>
                                    <a:srgbClr val="FFFFFF"/>
                                  </a:solidFill>
                                  <a:ln w="9525">
                                    <a:noFill/>
                                    <a:miter lim="800000"/>
                                    <a:headEnd/>
                                    <a:tailEnd/>
                                  </a:ln>
                                </wps:spPr>
                                <wps:txbx>
                                  <w:txbxContent>
                                    <w:p w14:paraId="5D186039" w14:textId="41265F2D" w:rsidR="00A65398" w:rsidRDefault="00A65398" w:rsidP="009028CE">
                                      <w:pPr>
                                        <w:rPr>
                                          <w:ins w:id="352" w:author="alisha saley" w:date="2023-10-30T09:00:00Z"/>
                                          <w:rFonts w:ascii="Arial" w:hAnsi="Arial" w:cs="Arial"/>
                                        </w:rPr>
                                      </w:pPr>
                                      <w:r>
                                        <w:rPr>
                                          <w:rFonts w:ascii="Arial" w:hAnsi="Arial" w:cs="Arial"/>
                                        </w:rPr>
                                        <w:t>Fig. 3 Growth in shell area</w:t>
                                      </w:r>
                                      <w:ins w:id="353" w:author="Brian P Gaylord" w:date="2023-10-30T13:18:00Z">
                                        <w:r>
                                          <w:rPr>
                                            <w:rFonts w:ascii="Arial" w:hAnsi="Arial" w:cs="Arial"/>
                                          </w:rPr>
                                          <w:t xml:space="preserve"> </w:t>
                                        </w:r>
                                      </w:ins>
                                      <w:ins w:id="354" w:author="Brian P Gaylord" w:date="2023-10-30T13:20:00Z">
                                        <w:r>
                                          <w:rPr>
                                            <w:rFonts w:ascii="Arial" w:hAnsi="Arial" w:cs="Arial"/>
                                          </w:rPr>
                                          <w:t xml:space="preserve">of juvenile </w:t>
                                        </w:r>
                                        <w:r w:rsidRPr="00562AFB">
                                          <w:rPr>
                                            <w:rFonts w:ascii="Arial" w:hAnsi="Arial" w:cs="Arial"/>
                                            <w:i/>
                                          </w:rPr>
                                          <w:t xml:space="preserve">C. </w:t>
                                        </w:r>
                                        <w:proofErr w:type="spellStart"/>
                                        <w:r w:rsidRPr="00562AFB">
                                          <w:rPr>
                                            <w:rFonts w:ascii="Arial" w:hAnsi="Arial" w:cs="Arial"/>
                                            <w:i/>
                                          </w:rPr>
                                          <w:t>virginica</w:t>
                                        </w:r>
                                        <w:proofErr w:type="spellEnd"/>
                                        <w:r>
                                          <w:rPr>
                                            <w:rFonts w:ascii="Arial" w:hAnsi="Arial" w:cs="Arial"/>
                                          </w:rPr>
                                          <w:t xml:space="preserve"> oysters </w:t>
                                        </w:r>
                                      </w:ins>
                                      <w:ins w:id="355" w:author="Brian P Gaylord" w:date="2023-10-30T13:18:00Z">
                                        <w:r>
                                          <w:rPr>
                                            <w:rFonts w:ascii="Arial" w:hAnsi="Arial" w:cs="Arial"/>
                                          </w:rPr>
                                          <w:t xml:space="preserve">during </w:t>
                                        </w:r>
                                      </w:ins>
                                      <w:ins w:id="356" w:author="Brian P Gaylord" w:date="2023-10-30T13:19:00Z">
                                        <w:r>
                                          <w:rPr>
                                            <w:rFonts w:ascii="Arial" w:hAnsi="Arial" w:cs="Arial"/>
                                          </w:rPr>
                                          <w:t xml:space="preserve">an A) </w:t>
                                        </w:r>
                                      </w:ins>
                                      <w:ins w:id="357" w:author="Brian P Gaylord" w:date="2023-10-30T13:18:00Z">
                                        <w:r>
                                          <w:rPr>
                                            <w:rFonts w:ascii="Arial" w:hAnsi="Arial" w:cs="Arial"/>
                                          </w:rPr>
                                          <w:t xml:space="preserve">earlier </w:t>
                                        </w:r>
                                      </w:ins>
                                      <w:ins w:id="358" w:author="Brian P Gaylord" w:date="2023-10-30T13:20:00Z">
                                        <w:r>
                                          <w:rPr>
                                            <w:rFonts w:ascii="Arial" w:hAnsi="Arial" w:cs="Arial"/>
                                          </w:rPr>
                                          <w:t xml:space="preserve">time window </w:t>
                                        </w:r>
                                      </w:ins>
                                      <w:ins w:id="359" w:author="Brian P Gaylord" w:date="2023-10-30T13:18:00Z">
                                        <w:r>
                                          <w:rPr>
                                            <w:rFonts w:ascii="Arial" w:hAnsi="Arial" w:cs="Arial"/>
                                          </w:rPr>
                                          <w:t>(</w:t>
                                        </w:r>
                                      </w:ins>
                                      <w:ins w:id="360" w:author="Brian P Gaylord" w:date="2023-10-30T13:19:00Z">
                                        <w:r>
                                          <w:rPr>
                                            <w:rFonts w:ascii="Arial" w:hAnsi="Arial" w:cs="Arial"/>
                                          </w:rPr>
                                          <w:t>days 0-18</w:t>
                                        </w:r>
                                      </w:ins>
                                      <w:ins w:id="361" w:author="Brian P Gaylord" w:date="2023-10-30T13:18:00Z">
                                        <w:r>
                                          <w:rPr>
                                            <w:rFonts w:ascii="Arial" w:hAnsi="Arial" w:cs="Arial"/>
                                          </w:rPr>
                                          <w:t xml:space="preserve">) and </w:t>
                                        </w:r>
                                      </w:ins>
                                      <w:ins w:id="362" w:author="Brian P Gaylord" w:date="2023-10-30T13:19:00Z">
                                        <w:r>
                                          <w:rPr>
                                            <w:rFonts w:ascii="Arial" w:hAnsi="Arial" w:cs="Arial"/>
                                          </w:rPr>
                                          <w:t xml:space="preserve">B) </w:t>
                                        </w:r>
                                      </w:ins>
                                      <w:ins w:id="363" w:author="Brian P Gaylord" w:date="2023-10-30T13:18:00Z">
                                        <w:r>
                                          <w:rPr>
                                            <w:rFonts w:ascii="Arial" w:hAnsi="Arial" w:cs="Arial"/>
                                          </w:rPr>
                                          <w:t xml:space="preserve">later </w:t>
                                        </w:r>
                                      </w:ins>
                                      <w:ins w:id="364" w:author="Brian P Gaylord" w:date="2023-10-30T13:20:00Z">
                                        <w:r>
                                          <w:rPr>
                                            <w:rFonts w:ascii="Arial" w:hAnsi="Arial" w:cs="Arial"/>
                                          </w:rPr>
                                          <w:t xml:space="preserve">time window </w:t>
                                        </w:r>
                                      </w:ins>
                                      <w:ins w:id="365" w:author="Brian P Gaylord" w:date="2023-10-30T13:18:00Z">
                                        <w:r>
                                          <w:rPr>
                                            <w:rFonts w:ascii="Arial" w:hAnsi="Arial" w:cs="Arial"/>
                                          </w:rPr>
                                          <w:t>(</w:t>
                                        </w:r>
                                      </w:ins>
                                      <w:ins w:id="366" w:author="Brian P Gaylord" w:date="2023-10-30T13:19:00Z">
                                        <w:r>
                                          <w:rPr>
                                            <w:rFonts w:ascii="Arial" w:hAnsi="Arial" w:cs="Arial"/>
                                          </w:rPr>
                                          <w:t>days 19-36</w:t>
                                        </w:r>
                                      </w:ins>
                                      <w:ins w:id="367" w:author="Brian P Gaylord" w:date="2023-10-30T13:18:00Z">
                                        <w:r>
                                          <w:rPr>
                                            <w:rFonts w:ascii="Arial" w:hAnsi="Arial" w:cs="Arial"/>
                                          </w:rPr>
                                          <w:t xml:space="preserve">) </w:t>
                                        </w:r>
                                      </w:ins>
                                      <w:ins w:id="368" w:author="Brian P Gaylord" w:date="2023-10-30T13:21:00Z">
                                        <w:r>
                                          <w:rPr>
                                            <w:rFonts w:ascii="Arial" w:hAnsi="Arial" w:cs="Arial"/>
                                          </w:rPr>
                                          <w:t>following initiation of treatment conditions</w:t>
                                        </w:r>
                                      </w:ins>
                                      <w:ins w:id="369" w:author="Brian P Gaylord" w:date="2023-10-30T13:18:00Z">
                                        <w:r>
                                          <w:rPr>
                                            <w:rFonts w:ascii="Arial" w:hAnsi="Arial" w:cs="Arial"/>
                                          </w:rPr>
                                          <w:t xml:space="preserve">. </w:t>
                                        </w:r>
                                      </w:ins>
                                      <w:ins w:id="370" w:author="Brian P Gaylord" w:date="2023-10-30T13:19:00Z">
                                        <w:r>
                                          <w:rPr>
                                            <w:rFonts w:ascii="Arial" w:hAnsi="Arial" w:cs="Arial"/>
                                          </w:rPr>
                                          <w:t>Growth in shell area</w:t>
                                        </w:r>
                                      </w:ins>
                                      <w:r>
                                        <w:rPr>
                                          <w:rFonts w:ascii="Arial" w:hAnsi="Arial" w:cs="Arial"/>
                                        </w:rPr>
                                        <w:t xml:space="preserve"> </w:t>
                                      </w:r>
                                      <w:ins w:id="371" w:author="Brian P Gaylord" w:date="2023-10-30T13:17:00Z">
                                        <w:r>
                                          <w:rPr>
                                            <w:rFonts w:ascii="Arial" w:hAnsi="Arial" w:cs="Arial"/>
                                          </w:rPr>
                                          <w:t>depend</w:t>
                                        </w:r>
                                      </w:ins>
                                      <w:ins w:id="372" w:author="Brian P Gaylord" w:date="2023-10-30T13:18:00Z">
                                        <w:r>
                                          <w:rPr>
                                            <w:rFonts w:ascii="Arial" w:hAnsi="Arial" w:cs="Arial"/>
                                          </w:rPr>
                                          <w:t>ed</w:t>
                                        </w:r>
                                      </w:ins>
                                      <w:ins w:id="373" w:author="Brian P Gaylord" w:date="2023-10-30T13:17:00Z">
                                        <w:r>
                                          <w:rPr>
                                            <w:rFonts w:ascii="Arial" w:hAnsi="Arial" w:cs="Arial"/>
                                          </w:rPr>
                                          <w:t xml:space="preserve"> on TA in the later window but not the first, and </w:t>
                                        </w:r>
                                      </w:ins>
                                      <w:del w:id="374" w:author="Brian P Gaylord" w:date="2023-10-30T13:18:00Z">
                                        <w:r w:rsidDel="00562AFB">
                                          <w:rPr>
                                            <w:rFonts w:ascii="Arial" w:hAnsi="Arial" w:cs="Arial"/>
                                          </w:rPr>
                                          <w:delText>does not exhibit separate relationship with</w:delText>
                                        </w:r>
                                      </w:del>
                                      <w:proofErr w:type="gramStart"/>
                                      <w:ins w:id="375" w:author="Brian P Gaylord" w:date="2023-10-30T13:18:00Z">
                                        <w:r>
                                          <w:rPr>
                                            <w:rFonts w:ascii="Arial" w:hAnsi="Arial" w:cs="Arial"/>
                                          </w:rPr>
                                          <w:t>was not affected</w:t>
                                        </w:r>
                                        <w:proofErr w:type="gramEnd"/>
                                        <w:r>
                                          <w:rPr>
                                            <w:rFonts w:ascii="Arial" w:hAnsi="Arial" w:cs="Arial"/>
                                          </w:rPr>
                                          <w:t xml:space="preserve"> by</w:t>
                                        </w:r>
                                      </w:ins>
                                      <w:r>
                                        <w:rPr>
                                          <w:rFonts w:ascii="Arial" w:hAnsi="Arial" w:cs="Arial"/>
                                        </w:rPr>
                                        <w:t xml:space="preserve"> salinity (grayscale)</w:t>
                                      </w:r>
                                      <w:ins w:id="376" w:author="Brian P Gaylord" w:date="2023-10-30T13:21:00Z">
                                        <w:r>
                                          <w:rPr>
                                            <w:rFonts w:ascii="Arial" w:hAnsi="Arial" w:cs="Arial"/>
                                          </w:rPr>
                                          <w:t>.</w:t>
                                        </w:r>
                                      </w:ins>
                                      <w:r>
                                        <w:rPr>
                                          <w:rFonts w:ascii="Arial" w:hAnsi="Arial" w:cs="Arial"/>
                                        </w:rPr>
                                        <w:t xml:space="preserve"> </w:t>
                                      </w:r>
                                      <w:del w:id="377" w:author="Brian P Gaylord" w:date="2023-10-30T13:21:00Z">
                                        <w:r w:rsidDel="00562AFB">
                                          <w:rPr>
                                            <w:rFonts w:ascii="Arial" w:hAnsi="Arial" w:cs="Arial"/>
                                          </w:rPr>
                                          <w:delText xml:space="preserve">in neither the A) early (0-18 days) nor B) later (19-36 days) window in juvenile </w:delText>
                                        </w:r>
                                        <w:r w:rsidRPr="00146959" w:rsidDel="00562AFB">
                                          <w:rPr>
                                            <w:rFonts w:ascii="Arial" w:hAnsi="Arial" w:cs="Arial"/>
                                            <w:i/>
                                            <w:iCs/>
                                          </w:rPr>
                                          <w:delText>C</w:delText>
                                        </w:r>
                                        <w:r w:rsidDel="00562AFB">
                                          <w:rPr>
                                            <w:rFonts w:ascii="Arial" w:hAnsi="Arial" w:cs="Arial"/>
                                            <w:i/>
                                            <w:iCs/>
                                          </w:rPr>
                                          <w:delText>.</w:delText>
                                        </w:r>
                                        <w:r w:rsidRPr="00146959" w:rsidDel="00562AFB">
                                          <w:rPr>
                                            <w:rFonts w:ascii="Arial" w:hAnsi="Arial" w:cs="Arial"/>
                                            <w:i/>
                                            <w:iCs/>
                                          </w:rPr>
                                          <w:delText xml:space="preserve"> virginica</w:delText>
                                        </w:r>
                                        <w:r w:rsidDel="00562AFB">
                                          <w:rPr>
                                            <w:rFonts w:ascii="Arial" w:hAnsi="Arial" w:cs="Arial"/>
                                          </w:rPr>
                                          <w:delText xml:space="preserve"> oysters. </w:delText>
                                        </w:r>
                                      </w:del>
                                      <w:r>
                                        <w:rPr>
                                          <w:rFonts w:ascii="Arial" w:hAnsi="Arial" w:cs="Arial"/>
                                        </w:rPr>
                                        <w:t xml:space="preserve">Model predicted intercepts and slopes (line) and SE borders (dashed line) were taken from a mixed-effects model, and therefore incorporate the effect of other model predictors (Table </w:t>
                                      </w:r>
                                      <w:r w:rsidRPr="008C527C">
                                        <w:rPr>
                                          <w:rFonts w:ascii="Arial" w:hAnsi="Arial" w:cs="Arial"/>
                                          <w:highlight w:val="yellow"/>
                                        </w:rPr>
                                        <w:t>X</w:t>
                                      </w:r>
                                      <w:r>
                                        <w:rPr>
                                          <w:rFonts w:ascii="Arial" w:hAnsi="Arial" w:cs="Arial"/>
                                        </w:rPr>
                                        <w:t xml:space="preserve">). </w:t>
                                      </w:r>
                                    </w:p>
                                    <w:p w14:paraId="7AB980F6" w14:textId="08088AB4" w:rsidR="00A65398" w:rsidRPr="0019604B" w:rsidDel="00562AFB" w:rsidRDefault="00A65398" w:rsidP="00DC1B83">
                                      <w:pPr>
                                        <w:jc w:val="both"/>
                                        <w:rPr>
                                          <w:ins w:id="378" w:author="alisha saley" w:date="2023-10-30T09:00:00Z"/>
                                          <w:del w:id="379" w:author="Brian P Gaylord" w:date="2023-10-30T13:15:00Z"/>
                                          <w:rFonts w:ascii="Arial" w:hAnsi="Arial" w:cs="Arial"/>
                                        </w:rPr>
                                      </w:pPr>
                                      <w:ins w:id="380" w:author="alisha saley" w:date="2023-10-30T09:00:00Z">
                                        <w:del w:id="381" w:author="Brian P Gaylord" w:date="2023-10-30T13:15:00Z">
                                          <w:r w:rsidRPr="00040BFA" w:rsidDel="00562AFB">
                                            <w:rPr>
                                              <w:rFonts w:ascii="Arial" w:hAnsi="Arial" w:cs="Arial"/>
                                            </w:rPr>
                                            <w:delText>Fig</w:delText>
                                          </w:r>
                                          <w:r w:rsidDel="00562AFB">
                                            <w:rPr>
                                              <w:rFonts w:ascii="Arial" w:hAnsi="Arial" w:cs="Arial"/>
                                            </w:rPr>
                                            <w:delText>.</w:delText>
                                          </w:r>
                                          <w:r w:rsidRPr="00040BFA" w:rsidDel="00562AFB">
                                            <w:rPr>
                                              <w:rFonts w:ascii="Arial" w:hAnsi="Arial" w:cs="Arial"/>
                                            </w:rPr>
                                            <w:delText xml:space="preserve"> </w:delText>
                                          </w:r>
                                          <w:r w:rsidDel="00562AFB">
                                            <w:rPr>
                                              <w:rFonts w:ascii="Arial" w:hAnsi="Arial" w:cs="Arial"/>
                                            </w:rPr>
                                            <w:delText>3</w:delText>
                                          </w:r>
                                          <w:r w:rsidRPr="00040BFA" w:rsidDel="00562AFB">
                                            <w:rPr>
                                              <w:rFonts w:ascii="Arial" w:hAnsi="Arial" w:cs="Arial"/>
                                            </w:rPr>
                                            <w:delText xml:space="preserve">. </w:delText>
                                          </w:r>
                                          <w:r w:rsidDel="00562AFB">
                                            <w:rPr>
                                              <w:rFonts w:ascii="Arial" w:hAnsi="Arial" w:cs="Arial"/>
                                            </w:rPr>
                                            <w:delText xml:space="preserve">Salinity and total alkalinity (TA) both influence net calcification rates </w:delText>
                                          </w:r>
                                          <w:r w:rsidRPr="00635151" w:rsidDel="00562AFB">
                                            <w:delText>(</w:delText>
                                          </w:r>
                                          <w:r w:rsidRPr="00635151" w:rsidDel="00562AFB">
                                            <w:rPr>
                                              <w:rFonts w:cstheme="minorHAnsi"/>
                                            </w:rPr>
                                            <w:delText>µ</w:delText>
                                          </w:r>
                                          <w:r w:rsidRPr="00635151" w:rsidDel="00562AFB">
                                            <w:delText xml:space="preserve">mol </w:delText>
                                          </w:r>
                                          <w:r w:rsidDel="00562AFB">
                                            <w:delText>CaCO</w:delText>
                                          </w:r>
                                          <w:r w:rsidDel="00562AFB">
                                            <w:rPr>
                                              <w:vertAlign w:val="subscript"/>
                                            </w:rPr>
                                            <w:delText>3</w:delText>
                                          </w:r>
                                          <w:r w:rsidRPr="00635151" w:rsidDel="00562AFB">
                                            <w:delText xml:space="preserve"> hr</w:delText>
                                          </w:r>
                                          <w:r w:rsidRPr="00635151" w:rsidDel="00562AFB">
                                            <w:rPr>
                                              <w:vertAlign w:val="superscript"/>
                                            </w:rPr>
                                            <w:delText>-1</w:delText>
                                          </w:r>
                                          <w:r w:rsidRPr="00635151" w:rsidDel="00562AFB">
                                            <w:delText xml:space="preserve">) </w:delText>
                                          </w:r>
                                          <w:r w:rsidDel="00562AFB">
                                            <w:rPr>
                                              <w:rFonts w:ascii="Arial" w:hAnsi="Arial" w:cs="Arial"/>
                                            </w:rPr>
                                            <w:delText xml:space="preserve">of adult (A) </w:delText>
                                          </w:r>
                                          <w:r w:rsidRPr="00EB2B9C" w:rsidDel="00562AFB">
                                            <w:rPr>
                                              <w:rFonts w:ascii="Arial" w:hAnsi="Arial" w:cs="Arial"/>
                                              <w:i/>
                                              <w:iCs/>
                                            </w:rPr>
                                            <w:delText xml:space="preserve">Mytilus californianus </w:delText>
                                          </w:r>
                                          <w:r w:rsidDel="00562AFB">
                                            <w:rPr>
                                              <w:rFonts w:ascii="Arial" w:hAnsi="Arial" w:cs="Arial"/>
                                            </w:rPr>
                                            <w:delText xml:space="preserve">and (B) </w:delText>
                                          </w:r>
                                          <w:r w:rsidDel="00562AFB">
                                            <w:rPr>
                                              <w:rFonts w:ascii="Arial" w:hAnsi="Arial" w:cs="Arial"/>
                                              <w:i/>
                                              <w:iCs/>
                                            </w:rPr>
                                            <w:delText xml:space="preserve">Mytilus galloprovincialis </w:delText>
                                          </w:r>
                                          <w:r w:rsidDel="00562AFB">
                                            <w:rPr>
                                              <w:rFonts w:ascii="Arial" w:hAnsi="Arial" w:cs="Arial"/>
                                            </w:rPr>
                                            <w:delText>mussels over short-term exposures (3-hr).</w:delText>
                                          </w:r>
                                        </w:del>
                                      </w:ins>
                                    </w:p>
                                    <w:p w14:paraId="01CD26B9" w14:textId="77777777" w:rsidR="00A65398" w:rsidRPr="0054286D" w:rsidRDefault="00A65398"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A65398" w:rsidRPr="00E54548" w:rsidRDefault="00A65398"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A65398" w:rsidRPr="00E54548" w:rsidRDefault="00A65398"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A65398" w:rsidRPr="0017749B" w:rsidRDefault="00A65398">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A65398" w:rsidRPr="0017749B" w:rsidRDefault="00A65398"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93" o:spid="_x0000_s1051" style="position:absolute;margin-left:-19.5pt;margin-top:0;width:493.6pt;height:465pt;z-index:251677703;mso-width-relative:margin;mso-height-relative:margin" coordsize="62692,59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">
                <v:group id="Group 69" o:spid="_x0000_s1052" style="position:absolute;width:62692;height:59062" coordsize="62692,5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3" style="position:absolute;width:62692;height:59062" coordorigin="617,2524" coordsize="62699,5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4"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">
                      <v:imagedata r:id="rId23" o:title="" croptop="9534f" cropbottom="8f" cropright="11075f"/>
                      <v:path arrowok="t"/>
                    </v:shape>
                    <v:shape id="Picture 48" o:spid="_x0000_s1055"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">
                      <v:imagedata r:id="rId24" o:title="" croptop="9335f" cropbottom="10237f" cropright="11711f"/>
                      <v:path arrowok="t"/>
                    </v:shape>
                    <v:group id="Group 206" o:spid="_x0000_s1056" style="position:absolute;left:617;top:2524;width:62699;height:59069" coordorigin=",-1476" coordsize="62713,59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7" style="position:absolute;left:11030;top:697;width:51683;height:56915" coordorigin="11031,697" coordsize="51686,56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8"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9"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60"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61" type="#_x0000_t202" style="position:absolute;left:43905;top:8708;width:18813;height:4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41265F2D" w:rsidR="00A65398" w:rsidRDefault="00A65398" w:rsidP="009028CE">
                                <w:pPr>
                                  <w:rPr>
                                    <w:ins w:id="412" w:author="alisha saley" w:date="2023-10-30T09:00:00Z"/>
                                    <w:rFonts w:ascii="Arial" w:hAnsi="Arial" w:cs="Arial"/>
                                  </w:rPr>
                                </w:pPr>
                                <w:r>
                                  <w:rPr>
                                    <w:rFonts w:ascii="Arial" w:hAnsi="Arial" w:cs="Arial"/>
                                  </w:rPr>
                                  <w:t>Fig. 3 Growth in shell area</w:t>
                                </w:r>
                                <w:ins w:id="413" w:author="Brian P Gaylord" w:date="2023-10-30T13:18:00Z">
                                  <w:r>
                                    <w:rPr>
                                      <w:rFonts w:ascii="Arial" w:hAnsi="Arial" w:cs="Arial"/>
                                    </w:rPr>
                                    <w:t xml:space="preserve"> </w:t>
                                  </w:r>
                                </w:ins>
                                <w:ins w:id="414" w:author="Brian P Gaylord" w:date="2023-10-30T13:20:00Z">
                                  <w:r>
                                    <w:rPr>
                                      <w:rFonts w:ascii="Arial" w:hAnsi="Arial" w:cs="Arial"/>
                                    </w:rPr>
                                    <w:t xml:space="preserve">of juvenile </w:t>
                                  </w:r>
                                  <w:r w:rsidRPr="00562AFB">
                                    <w:rPr>
                                      <w:rFonts w:ascii="Arial" w:hAnsi="Arial" w:cs="Arial"/>
                                      <w:i/>
                                    </w:rPr>
                                    <w:t xml:space="preserve">C. </w:t>
                                  </w:r>
                                  <w:proofErr w:type="spellStart"/>
                                  <w:r w:rsidRPr="00562AFB">
                                    <w:rPr>
                                      <w:rFonts w:ascii="Arial" w:hAnsi="Arial" w:cs="Arial"/>
                                      <w:i/>
                                    </w:rPr>
                                    <w:t>virginica</w:t>
                                  </w:r>
                                  <w:proofErr w:type="spellEnd"/>
                                  <w:r>
                                    <w:rPr>
                                      <w:rFonts w:ascii="Arial" w:hAnsi="Arial" w:cs="Arial"/>
                                    </w:rPr>
                                    <w:t xml:space="preserve"> oysters </w:t>
                                  </w:r>
                                </w:ins>
                                <w:ins w:id="415" w:author="Brian P Gaylord" w:date="2023-10-30T13:18:00Z">
                                  <w:r>
                                    <w:rPr>
                                      <w:rFonts w:ascii="Arial" w:hAnsi="Arial" w:cs="Arial"/>
                                    </w:rPr>
                                    <w:t xml:space="preserve">during </w:t>
                                  </w:r>
                                </w:ins>
                                <w:ins w:id="416" w:author="Brian P Gaylord" w:date="2023-10-30T13:19:00Z">
                                  <w:r>
                                    <w:rPr>
                                      <w:rFonts w:ascii="Arial" w:hAnsi="Arial" w:cs="Arial"/>
                                    </w:rPr>
                                    <w:t xml:space="preserve">an A) </w:t>
                                  </w:r>
                                </w:ins>
                                <w:ins w:id="417" w:author="Brian P Gaylord" w:date="2023-10-30T13:18:00Z">
                                  <w:r>
                                    <w:rPr>
                                      <w:rFonts w:ascii="Arial" w:hAnsi="Arial" w:cs="Arial"/>
                                    </w:rPr>
                                    <w:t xml:space="preserve">earlier </w:t>
                                  </w:r>
                                </w:ins>
                                <w:ins w:id="418" w:author="Brian P Gaylord" w:date="2023-10-30T13:20:00Z">
                                  <w:r>
                                    <w:rPr>
                                      <w:rFonts w:ascii="Arial" w:hAnsi="Arial" w:cs="Arial"/>
                                    </w:rPr>
                                    <w:t xml:space="preserve">time window </w:t>
                                  </w:r>
                                </w:ins>
                                <w:ins w:id="419" w:author="Brian P Gaylord" w:date="2023-10-30T13:18:00Z">
                                  <w:r>
                                    <w:rPr>
                                      <w:rFonts w:ascii="Arial" w:hAnsi="Arial" w:cs="Arial"/>
                                    </w:rPr>
                                    <w:t>(</w:t>
                                  </w:r>
                                </w:ins>
                                <w:ins w:id="420" w:author="Brian P Gaylord" w:date="2023-10-30T13:19:00Z">
                                  <w:r>
                                    <w:rPr>
                                      <w:rFonts w:ascii="Arial" w:hAnsi="Arial" w:cs="Arial"/>
                                    </w:rPr>
                                    <w:t>days 0-18</w:t>
                                  </w:r>
                                </w:ins>
                                <w:ins w:id="421" w:author="Brian P Gaylord" w:date="2023-10-30T13:18:00Z">
                                  <w:r>
                                    <w:rPr>
                                      <w:rFonts w:ascii="Arial" w:hAnsi="Arial" w:cs="Arial"/>
                                    </w:rPr>
                                    <w:t xml:space="preserve">) and </w:t>
                                  </w:r>
                                </w:ins>
                                <w:ins w:id="422" w:author="Brian P Gaylord" w:date="2023-10-30T13:19:00Z">
                                  <w:r>
                                    <w:rPr>
                                      <w:rFonts w:ascii="Arial" w:hAnsi="Arial" w:cs="Arial"/>
                                    </w:rPr>
                                    <w:t xml:space="preserve">B) </w:t>
                                  </w:r>
                                </w:ins>
                                <w:ins w:id="423" w:author="Brian P Gaylord" w:date="2023-10-30T13:18:00Z">
                                  <w:r>
                                    <w:rPr>
                                      <w:rFonts w:ascii="Arial" w:hAnsi="Arial" w:cs="Arial"/>
                                    </w:rPr>
                                    <w:t xml:space="preserve">later </w:t>
                                  </w:r>
                                </w:ins>
                                <w:ins w:id="424" w:author="Brian P Gaylord" w:date="2023-10-30T13:20:00Z">
                                  <w:r>
                                    <w:rPr>
                                      <w:rFonts w:ascii="Arial" w:hAnsi="Arial" w:cs="Arial"/>
                                    </w:rPr>
                                    <w:t xml:space="preserve">time window </w:t>
                                  </w:r>
                                </w:ins>
                                <w:ins w:id="425" w:author="Brian P Gaylord" w:date="2023-10-30T13:18:00Z">
                                  <w:r>
                                    <w:rPr>
                                      <w:rFonts w:ascii="Arial" w:hAnsi="Arial" w:cs="Arial"/>
                                    </w:rPr>
                                    <w:t>(</w:t>
                                  </w:r>
                                </w:ins>
                                <w:ins w:id="426" w:author="Brian P Gaylord" w:date="2023-10-30T13:19:00Z">
                                  <w:r>
                                    <w:rPr>
                                      <w:rFonts w:ascii="Arial" w:hAnsi="Arial" w:cs="Arial"/>
                                    </w:rPr>
                                    <w:t>days 19-36</w:t>
                                  </w:r>
                                </w:ins>
                                <w:ins w:id="427" w:author="Brian P Gaylord" w:date="2023-10-30T13:18:00Z">
                                  <w:r>
                                    <w:rPr>
                                      <w:rFonts w:ascii="Arial" w:hAnsi="Arial" w:cs="Arial"/>
                                    </w:rPr>
                                    <w:t xml:space="preserve">) </w:t>
                                  </w:r>
                                </w:ins>
                                <w:ins w:id="428" w:author="Brian P Gaylord" w:date="2023-10-30T13:21:00Z">
                                  <w:r>
                                    <w:rPr>
                                      <w:rFonts w:ascii="Arial" w:hAnsi="Arial" w:cs="Arial"/>
                                    </w:rPr>
                                    <w:t>following initiation of treatment conditions</w:t>
                                  </w:r>
                                </w:ins>
                                <w:ins w:id="429" w:author="Brian P Gaylord" w:date="2023-10-30T13:18:00Z">
                                  <w:r>
                                    <w:rPr>
                                      <w:rFonts w:ascii="Arial" w:hAnsi="Arial" w:cs="Arial"/>
                                    </w:rPr>
                                    <w:t xml:space="preserve">. </w:t>
                                  </w:r>
                                </w:ins>
                                <w:ins w:id="430" w:author="Brian P Gaylord" w:date="2023-10-30T13:19:00Z">
                                  <w:r>
                                    <w:rPr>
                                      <w:rFonts w:ascii="Arial" w:hAnsi="Arial" w:cs="Arial"/>
                                    </w:rPr>
                                    <w:t>Growth in shell area</w:t>
                                  </w:r>
                                </w:ins>
                                <w:r>
                                  <w:rPr>
                                    <w:rFonts w:ascii="Arial" w:hAnsi="Arial" w:cs="Arial"/>
                                  </w:rPr>
                                  <w:t xml:space="preserve"> </w:t>
                                </w:r>
                                <w:ins w:id="431" w:author="Brian P Gaylord" w:date="2023-10-30T13:17:00Z">
                                  <w:r>
                                    <w:rPr>
                                      <w:rFonts w:ascii="Arial" w:hAnsi="Arial" w:cs="Arial"/>
                                    </w:rPr>
                                    <w:t>depend</w:t>
                                  </w:r>
                                </w:ins>
                                <w:ins w:id="432" w:author="Brian P Gaylord" w:date="2023-10-30T13:18:00Z">
                                  <w:r>
                                    <w:rPr>
                                      <w:rFonts w:ascii="Arial" w:hAnsi="Arial" w:cs="Arial"/>
                                    </w:rPr>
                                    <w:t>ed</w:t>
                                  </w:r>
                                </w:ins>
                                <w:ins w:id="433" w:author="Brian P Gaylord" w:date="2023-10-30T13:17:00Z">
                                  <w:r>
                                    <w:rPr>
                                      <w:rFonts w:ascii="Arial" w:hAnsi="Arial" w:cs="Arial"/>
                                    </w:rPr>
                                    <w:t xml:space="preserve"> on TA in the later window but not the first, and </w:t>
                                  </w:r>
                                </w:ins>
                                <w:del w:id="434" w:author="Brian P Gaylord" w:date="2023-10-30T13:18:00Z">
                                  <w:r w:rsidDel="00562AFB">
                                    <w:rPr>
                                      <w:rFonts w:ascii="Arial" w:hAnsi="Arial" w:cs="Arial"/>
                                    </w:rPr>
                                    <w:delText>does not exhibit separate relationship with</w:delText>
                                  </w:r>
                                </w:del>
                                <w:proofErr w:type="gramStart"/>
                                <w:ins w:id="435" w:author="Brian P Gaylord" w:date="2023-10-30T13:18:00Z">
                                  <w:r>
                                    <w:rPr>
                                      <w:rFonts w:ascii="Arial" w:hAnsi="Arial" w:cs="Arial"/>
                                    </w:rPr>
                                    <w:t>was not affected</w:t>
                                  </w:r>
                                  <w:proofErr w:type="gramEnd"/>
                                  <w:r>
                                    <w:rPr>
                                      <w:rFonts w:ascii="Arial" w:hAnsi="Arial" w:cs="Arial"/>
                                    </w:rPr>
                                    <w:t xml:space="preserve"> by</w:t>
                                  </w:r>
                                </w:ins>
                                <w:r>
                                  <w:rPr>
                                    <w:rFonts w:ascii="Arial" w:hAnsi="Arial" w:cs="Arial"/>
                                  </w:rPr>
                                  <w:t xml:space="preserve"> salinity (grayscale)</w:t>
                                </w:r>
                                <w:ins w:id="436" w:author="Brian P Gaylord" w:date="2023-10-30T13:21:00Z">
                                  <w:r>
                                    <w:rPr>
                                      <w:rFonts w:ascii="Arial" w:hAnsi="Arial" w:cs="Arial"/>
                                    </w:rPr>
                                    <w:t>.</w:t>
                                  </w:r>
                                </w:ins>
                                <w:r>
                                  <w:rPr>
                                    <w:rFonts w:ascii="Arial" w:hAnsi="Arial" w:cs="Arial"/>
                                  </w:rPr>
                                  <w:t xml:space="preserve"> </w:t>
                                </w:r>
                                <w:del w:id="437" w:author="Brian P Gaylord" w:date="2023-10-30T13:21:00Z">
                                  <w:r w:rsidDel="00562AFB">
                                    <w:rPr>
                                      <w:rFonts w:ascii="Arial" w:hAnsi="Arial" w:cs="Arial"/>
                                    </w:rPr>
                                    <w:delText xml:space="preserve">in neither the A) early (0-18 days) nor B) later (19-36 days) window in juvenile </w:delText>
                                  </w:r>
                                  <w:r w:rsidRPr="00146959" w:rsidDel="00562AFB">
                                    <w:rPr>
                                      <w:rFonts w:ascii="Arial" w:hAnsi="Arial" w:cs="Arial"/>
                                      <w:i/>
                                      <w:iCs/>
                                    </w:rPr>
                                    <w:delText>C</w:delText>
                                  </w:r>
                                  <w:r w:rsidDel="00562AFB">
                                    <w:rPr>
                                      <w:rFonts w:ascii="Arial" w:hAnsi="Arial" w:cs="Arial"/>
                                      <w:i/>
                                      <w:iCs/>
                                    </w:rPr>
                                    <w:delText>.</w:delText>
                                  </w:r>
                                  <w:r w:rsidRPr="00146959" w:rsidDel="00562AFB">
                                    <w:rPr>
                                      <w:rFonts w:ascii="Arial" w:hAnsi="Arial" w:cs="Arial"/>
                                      <w:i/>
                                      <w:iCs/>
                                    </w:rPr>
                                    <w:delText xml:space="preserve"> virginica</w:delText>
                                  </w:r>
                                  <w:r w:rsidDel="00562AFB">
                                    <w:rPr>
                                      <w:rFonts w:ascii="Arial" w:hAnsi="Arial" w:cs="Arial"/>
                                    </w:rPr>
                                    <w:delText xml:space="preserve"> oysters. </w:delText>
                                  </w:r>
                                </w:del>
                                <w:r>
                                  <w:rPr>
                                    <w:rFonts w:ascii="Arial" w:hAnsi="Arial" w:cs="Arial"/>
                                  </w:rPr>
                                  <w:t xml:space="preserve">Model predicted intercepts and slopes (line) and SE borders (dashed line) were taken from a mixed-effects model, and therefore incorporate the effect of other model predictors (Table </w:t>
                                </w:r>
                                <w:r w:rsidRPr="008C527C">
                                  <w:rPr>
                                    <w:rFonts w:ascii="Arial" w:hAnsi="Arial" w:cs="Arial"/>
                                    <w:highlight w:val="yellow"/>
                                  </w:rPr>
                                  <w:t>X</w:t>
                                </w:r>
                                <w:r>
                                  <w:rPr>
                                    <w:rFonts w:ascii="Arial" w:hAnsi="Arial" w:cs="Arial"/>
                                  </w:rPr>
                                  <w:t xml:space="preserve">). </w:t>
                                </w:r>
                              </w:p>
                              <w:p w14:paraId="7AB980F6" w14:textId="08088AB4" w:rsidR="00A65398" w:rsidRPr="0019604B" w:rsidDel="00562AFB" w:rsidRDefault="00A65398" w:rsidP="00DC1B83">
                                <w:pPr>
                                  <w:jc w:val="both"/>
                                  <w:rPr>
                                    <w:ins w:id="438" w:author="alisha saley" w:date="2023-10-30T09:00:00Z"/>
                                    <w:del w:id="439" w:author="Brian P Gaylord" w:date="2023-10-30T13:15:00Z"/>
                                    <w:rFonts w:ascii="Arial" w:hAnsi="Arial" w:cs="Arial"/>
                                  </w:rPr>
                                </w:pPr>
                                <w:ins w:id="440" w:author="alisha saley" w:date="2023-10-30T09:00:00Z">
                                  <w:del w:id="441" w:author="Brian P Gaylord" w:date="2023-10-30T13:15:00Z">
                                    <w:r w:rsidRPr="00040BFA" w:rsidDel="00562AFB">
                                      <w:rPr>
                                        <w:rFonts w:ascii="Arial" w:hAnsi="Arial" w:cs="Arial"/>
                                      </w:rPr>
                                      <w:delText>Fig</w:delText>
                                    </w:r>
                                    <w:r w:rsidDel="00562AFB">
                                      <w:rPr>
                                        <w:rFonts w:ascii="Arial" w:hAnsi="Arial" w:cs="Arial"/>
                                      </w:rPr>
                                      <w:delText>.</w:delText>
                                    </w:r>
                                    <w:r w:rsidRPr="00040BFA" w:rsidDel="00562AFB">
                                      <w:rPr>
                                        <w:rFonts w:ascii="Arial" w:hAnsi="Arial" w:cs="Arial"/>
                                      </w:rPr>
                                      <w:delText xml:space="preserve"> </w:delText>
                                    </w:r>
                                    <w:r w:rsidDel="00562AFB">
                                      <w:rPr>
                                        <w:rFonts w:ascii="Arial" w:hAnsi="Arial" w:cs="Arial"/>
                                      </w:rPr>
                                      <w:delText>3</w:delText>
                                    </w:r>
                                    <w:r w:rsidRPr="00040BFA" w:rsidDel="00562AFB">
                                      <w:rPr>
                                        <w:rFonts w:ascii="Arial" w:hAnsi="Arial" w:cs="Arial"/>
                                      </w:rPr>
                                      <w:delText xml:space="preserve">. </w:delText>
                                    </w:r>
                                    <w:r w:rsidDel="00562AFB">
                                      <w:rPr>
                                        <w:rFonts w:ascii="Arial" w:hAnsi="Arial" w:cs="Arial"/>
                                      </w:rPr>
                                      <w:delText xml:space="preserve">Salinity and total alkalinity (TA) both influence net calcification rates </w:delText>
                                    </w:r>
                                    <w:r w:rsidRPr="00635151" w:rsidDel="00562AFB">
                                      <w:delText>(</w:delText>
                                    </w:r>
                                    <w:r w:rsidRPr="00635151" w:rsidDel="00562AFB">
                                      <w:rPr>
                                        <w:rFonts w:cstheme="minorHAnsi"/>
                                      </w:rPr>
                                      <w:delText>µ</w:delText>
                                    </w:r>
                                    <w:r w:rsidRPr="00635151" w:rsidDel="00562AFB">
                                      <w:delText xml:space="preserve">mol </w:delText>
                                    </w:r>
                                    <w:r w:rsidDel="00562AFB">
                                      <w:delText>CaCO</w:delText>
                                    </w:r>
                                    <w:r w:rsidDel="00562AFB">
                                      <w:rPr>
                                        <w:vertAlign w:val="subscript"/>
                                      </w:rPr>
                                      <w:delText>3</w:delText>
                                    </w:r>
                                    <w:r w:rsidRPr="00635151" w:rsidDel="00562AFB">
                                      <w:delText xml:space="preserve"> hr</w:delText>
                                    </w:r>
                                    <w:r w:rsidRPr="00635151" w:rsidDel="00562AFB">
                                      <w:rPr>
                                        <w:vertAlign w:val="superscript"/>
                                      </w:rPr>
                                      <w:delText>-1</w:delText>
                                    </w:r>
                                    <w:r w:rsidRPr="00635151" w:rsidDel="00562AFB">
                                      <w:delText xml:space="preserve">) </w:delText>
                                    </w:r>
                                    <w:r w:rsidDel="00562AFB">
                                      <w:rPr>
                                        <w:rFonts w:ascii="Arial" w:hAnsi="Arial" w:cs="Arial"/>
                                      </w:rPr>
                                      <w:delText xml:space="preserve">of adult (A) </w:delText>
                                    </w:r>
                                    <w:r w:rsidRPr="00EB2B9C" w:rsidDel="00562AFB">
                                      <w:rPr>
                                        <w:rFonts w:ascii="Arial" w:hAnsi="Arial" w:cs="Arial"/>
                                        <w:i/>
                                        <w:iCs/>
                                      </w:rPr>
                                      <w:delText xml:space="preserve">Mytilus californianus </w:delText>
                                    </w:r>
                                    <w:r w:rsidDel="00562AFB">
                                      <w:rPr>
                                        <w:rFonts w:ascii="Arial" w:hAnsi="Arial" w:cs="Arial"/>
                                      </w:rPr>
                                      <w:delText xml:space="preserve">and (B) </w:delText>
                                    </w:r>
                                    <w:r w:rsidDel="00562AFB">
                                      <w:rPr>
                                        <w:rFonts w:ascii="Arial" w:hAnsi="Arial" w:cs="Arial"/>
                                        <w:i/>
                                        <w:iCs/>
                                      </w:rPr>
                                      <w:delText xml:space="preserve">Mytilus galloprovincialis </w:delText>
                                    </w:r>
                                    <w:r w:rsidDel="00562AFB">
                                      <w:rPr>
                                        <w:rFonts w:ascii="Arial" w:hAnsi="Arial" w:cs="Arial"/>
                                      </w:rPr>
                                      <w:delText>mussels over short-term exposures (3-hr).</w:delText>
                                    </w:r>
                                  </w:del>
                                </w:ins>
                              </w:p>
                              <w:p w14:paraId="01CD26B9" w14:textId="77777777" w:rsidR="00A65398" w:rsidRPr="0054286D" w:rsidRDefault="00A65398" w:rsidP="009028CE">
                                <w:pPr>
                                  <w:rPr>
                                    <w:rFonts w:ascii="Arial" w:hAnsi="Arial" w:cs="Arial"/>
                                  </w:rPr>
                                </w:pPr>
                              </w:p>
                            </w:txbxContent>
                          </v:textbox>
                        </v:shape>
                      </v:group>
                      <v:shape id="_x0000_s1062"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A65398" w:rsidRPr="00E54548" w:rsidRDefault="00A65398" w:rsidP="00417520">
                              <w:pPr>
                                <w:rPr>
                                  <w:b/>
                                  <w:bCs/>
                                  <w:sz w:val="32"/>
                                  <w:szCs w:val="32"/>
                                </w:rPr>
                              </w:pPr>
                              <w:r>
                                <w:rPr>
                                  <w:b/>
                                  <w:bCs/>
                                  <w:sz w:val="32"/>
                                  <w:szCs w:val="32"/>
                                </w:rPr>
                                <w:t>B</w:t>
                              </w:r>
                            </w:p>
                          </w:txbxContent>
                        </v:textbox>
                      </v:shape>
                      <v:shape id="Text Box 205" o:spid="_x0000_s1063"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A65398" w:rsidRPr="00E54548" w:rsidRDefault="00A65398" w:rsidP="00417520">
                              <w:pPr>
                                <w:rPr>
                                  <w:b/>
                                  <w:bCs/>
                                  <w:sz w:val="32"/>
                                  <w:szCs w:val="32"/>
                                </w:rPr>
                              </w:pPr>
                              <w:r>
                                <w:rPr>
                                  <w:b/>
                                  <w:bCs/>
                                  <w:sz w:val="32"/>
                                  <w:szCs w:val="32"/>
                                </w:rPr>
                                <w:t>A</w:t>
                              </w:r>
                            </w:p>
                          </w:txbxContent>
                        </v:textbox>
                      </v:shape>
                    </v:group>
                  </v:group>
                  <v:shape id="Picture 51" o:spid="_x0000_s1064"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">
                    <v:imagedata r:id="rId23" o:title="" croptop="11160f" cropbottom="37641f" cropleft="14703f" cropright="39894f"/>
                    <v:path arrowok="t"/>
                  </v:shape>
                </v:group>
                <v:shape id="_x0000_s1065"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A65398" w:rsidRPr="0017749B" w:rsidRDefault="00A65398">
                        <w:pPr>
                          <w:rPr>
                            <w:rFonts w:ascii="Arial" w:hAnsi="Arial" w:cs="Arial"/>
                            <w:sz w:val="28"/>
                            <w:szCs w:val="28"/>
                          </w:rPr>
                        </w:pPr>
                        <w:r w:rsidRPr="0017749B">
                          <w:rPr>
                            <w:rFonts w:ascii="Arial" w:hAnsi="Arial" w:cs="Arial"/>
                            <w:sz w:val="28"/>
                            <w:szCs w:val="28"/>
                          </w:rPr>
                          <w:t>Earlier window</w:t>
                        </w:r>
                      </w:p>
                    </w:txbxContent>
                  </v:textbox>
                </v:shape>
                <v:shape id="_x0000_s1066"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A65398" w:rsidRPr="0017749B" w:rsidRDefault="00A65398"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0BF4AADA" w14:textId="58661C3E" w:rsidR="004259B3" w:rsidDel="004259B3" w:rsidRDefault="004259B3" w:rsidP="005F494A">
      <w:pPr>
        <w:pStyle w:val="NoSpacing"/>
        <w:rPr>
          <w:del w:id="382" w:author="alisha saley" w:date="2023-10-26T21:45:00Z"/>
          <w:rFonts w:ascii="Arial" w:hAnsi="Arial" w:cs="Arial"/>
          <w:sz w:val="24"/>
          <w:szCs w:val="24"/>
        </w:rPr>
      </w:pPr>
    </w:p>
    <w:p w14:paraId="70D073AA" w14:textId="5A4D4083" w:rsidR="005F6521" w:rsidDel="00B70DA2" w:rsidRDefault="005F6521" w:rsidP="00890C97">
      <w:pPr>
        <w:pStyle w:val="NoSpacing"/>
        <w:rPr>
          <w:del w:id="383" w:author="alisha saley" w:date="2023-10-27T12:48:00Z"/>
          <w:rFonts w:ascii="Arial" w:hAnsi="Arial" w:cs="Arial"/>
          <w:b/>
          <w:bCs/>
          <w:sz w:val="24"/>
          <w:szCs w:val="24"/>
        </w:rPr>
      </w:pPr>
    </w:p>
    <w:p w14:paraId="38604578" w14:textId="5B3273E3"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del w:id="384" w:author="alisha saley" w:date="2023-10-25T13:22:00Z">
        <w:r w:rsidR="00B5539B" w:rsidDel="00AE0E9B">
          <w:rPr>
            <w:rFonts w:ascii="Arial" w:hAnsi="Arial" w:cs="Arial"/>
            <w:sz w:val="24"/>
            <w:szCs w:val="24"/>
          </w:rPr>
          <w:delText xml:space="preserve">much </w:delText>
        </w:r>
      </w:del>
      <w:ins w:id="385" w:author="alisha saley" w:date="2023-10-25T13:22:00Z">
        <w:r w:rsidR="00AE0E9B">
          <w:rPr>
            <w:rFonts w:ascii="Arial" w:hAnsi="Arial" w:cs="Arial"/>
            <w:sz w:val="24"/>
            <w:szCs w:val="24"/>
          </w:rPr>
          <w:t>similar to</w:t>
        </w:r>
      </w:ins>
      <w:ins w:id="386" w:author="Brian P Gaylord" w:date="2023-10-30T13:22:00Z">
        <w:r w:rsidR="0079690F">
          <w:rPr>
            <w:rFonts w:ascii="Arial" w:hAnsi="Arial" w:cs="Arial"/>
            <w:sz w:val="24"/>
            <w:szCs w:val="24"/>
          </w:rPr>
          <w:t xml:space="preserve"> what occurred during</w:t>
        </w:r>
      </w:ins>
      <w:del w:id="387" w:author="alisha saley" w:date="2023-10-25T13:22:00Z">
        <w:r w:rsidR="00B5539B" w:rsidDel="00AE0E9B">
          <w:rPr>
            <w:rFonts w:ascii="Arial" w:hAnsi="Arial" w:cs="Arial"/>
            <w:sz w:val="24"/>
            <w:szCs w:val="24"/>
          </w:rPr>
          <w:delText>as</w:delText>
        </w:r>
        <w:r w:rsidR="00C702B0" w:rsidDel="00AE0E9B">
          <w:rPr>
            <w:rFonts w:ascii="Arial" w:hAnsi="Arial" w:cs="Arial"/>
            <w:sz w:val="24"/>
            <w:szCs w:val="24"/>
          </w:rPr>
          <w:delText xml:space="preserve"> </w:delText>
        </w:r>
        <w:r w:rsidR="003E6753" w:rsidDel="00AE0E9B">
          <w:rPr>
            <w:rFonts w:ascii="Arial" w:hAnsi="Arial" w:cs="Arial"/>
            <w:sz w:val="24"/>
            <w:szCs w:val="24"/>
          </w:rPr>
          <w:delText>for</w:delText>
        </w:r>
      </w:del>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w:t>
      </w:r>
      <w:proofErr w:type="gramStart"/>
      <w:r w:rsidR="00B5539B">
        <w:rPr>
          <w:rFonts w:ascii="Arial" w:hAnsi="Arial" w:cs="Arial"/>
          <w:sz w:val="24"/>
          <w:szCs w:val="24"/>
        </w:rPr>
        <w:t>not</w:t>
      </w:r>
      <w:proofErr w:type="gramEnd"/>
      <w:r w:rsidR="00B5539B">
        <w:rPr>
          <w:rFonts w:ascii="Arial" w:hAnsi="Arial" w:cs="Arial"/>
          <w:sz w:val="24"/>
          <w:szCs w:val="24"/>
        </w:rPr>
        <w:t xml:space="preserve"> the </w:t>
      </w:r>
      <w:proofErr w:type="gramStart"/>
      <w:r w:rsidR="00B5539B">
        <w:rPr>
          <w:rFonts w:ascii="Arial" w:hAnsi="Arial" w:cs="Arial"/>
          <w:sz w:val="24"/>
          <w:szCs w:val="24"/>
        </w:rPr>
        <w:t>later</w:t>
      </w:r>
      <w:proofErr w:type="gramEnd"/>
      <w:r w:rsidR="00B5539B">
        <w:rPr>
          <w:rFonts w:ascii="Arial" w:hAnsi="Arial" w:cs="Arial"/>
          <w:sz w:val="24"/>
          <w:szCs w:val="24"/>
        </w:rPr>
        <w:t xml:space="preserve"> window)</w:t>
      </w:r>
      <w:r w:rsidR="00C702B0">
        <w:rPr>
          <w:rFonts w:ascii="Arial" w:hAnsi="Arial" w:cs="Arial"/>
          <w:sz w:val="24"/>
          <w:szCs w:val="24"/>
        </w:rPr>
        <w:t>.</w:t>
      </w:r>
      <w:r w:rsidR="00C702B0" w:rsidDel="00C702B0">
        <w:rPr>
          <w:rFonts w:ascii="Arial" w:hAnsi="Arial" w:cs="Arial"/>
          <w:sz w:val="24"/>
          <w:szCs w:val="24"/>
        </w:rPr>
        <w:t xml:space="preserve"> </w:t>
      </w:r>
      <w:commentRangeStart w:id="388"/>
      <w:commentRangeEnd w:id="388"/>
      <w:r w:rsidR="00B92C4A">
        <w:rPr>
          <w:rFonts w:ascii="Arial" w:hAnsi="Arial" w:cs="Arial"/>
          <w:sz w:val="24"/>
          <w:szCs w:val="24"/>
        </w:rPr>
        <w:t>Neither shell thickness nor condition index, both assayed at the end of the experiment at day 36, showed an influence of total alkalinity or salinity (Fig. 6). However, oysters with larger initial shell areas tended to have a higher condition index. Shell thickness exhibited no trends as a function of initial oyster size</w:t>
      </w:r>
      <w:ins w:id="389" w:author="Brian P Gaylord" w:date="2023-10-30T18:02:00Z">
        <w:r w:rsidR="00705BD6">
          <w:rPr>
            <w:rFonts w:ascii="Arial" w:hAnsi="Arial" w:cs="Arial"/>
            <w:sz w:val="24"/>
            <w:szCs w:val="24"/>
          </w:rPr>
          <w:t>.</w:t>
        </w:r>
      </w:ins>
    </w:p>
    <w:p w14:paraId="2B8302B2" w14:textId="0036D92A" w:rsidR="004E219F" w:rsidRDefault="004E219F" w:rsidP="001A1633">
      <w:pPr>
        <w:pStyle w:val="NoSpacing"/>
        <w:rPr>
          <w:rFonts w:ascii="Arial" w:hAnsi="Arial" w:cs="Arial"/>
          <w:b/>
          <w:bCs/>
          <w:sz w:val="24"/>
          <w:szCs w:val="24"/>
        </w:rPr>
      </w:pPr>
    </w:p>
    <w:p w14:paraId="73F19797" w14:textId="7E4B4AF6" w:rsidR="00A85058" w:rsidRDefault="00A85058" w:rsidP="001A1633">
      <w:pPr>
        <w:pStyle w:val="NoSpacing"/>
        <w:rPr>
          <w:ins w:id="390" w:author="alisha saley" w:date="2023-10-26T22:10:00Z"/>
          <w:rFonts w:ascii="Arial" w:hAnsi="Arial" w:cs="Arial"/>
          <w:b/>
          <w:bCs/>
          <w:sz w:val="24"/>
          <w:szCs w:val="24"/>
        </w:rPr>
      </w:pPr>
    </w:p>
    <w:p w14:paraId="5BF2E47A" w14:textId="3444F52B" w:rsidR="00A85058" w:rsidRDefault="00A85058" w:rsidP="001A1633">
      <w:pPr>
        <w:pStyle w:val="NoSpacing"/>
        <w:rPr>
          <w:ins w:id="391" w:author="alisha saley" w:date="2023-10-26T22:10:00Z"/>
          <w:rFonts w:ascii="Arial" w:hAnsi="Arial" w:cs="Arial"/>
          <w:b/>
          <w:bCs/>
          <w:sz w:val="24"/>
          <w:szCs w:val="24"/>
        </w:rPr>
      </w:pPr>
    </w:p>
    <w:p w14:paraId="7D31E305" w14:textId="3A3892F2" w:rsidR="00453D33" w:rsidRDefault="008C527C" w:rsidP="001A1633">
      <w:pPr>
        <w:pStyle w:val="NoSpacing"/>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702279" behindDoc="0" locked="0" layoutInCell="1" allowOverlap="1" wp14:anchorId="257F5C5B" wp14:editId="6EF8EF0E">
                <wp:simplePos x="0" y="0"/>
                <wp:positionH relativeFrom="column">
                  <wp:posOffset>-177800</wp:posOffset>
                </wp:positionH>
                <wp:positionV relativeFrom="paragraph">
                  <wp:posOffset>4813300</wp:posOffset>
                </wp:positionV>
                <wp:extent cx="6221095" cy="3276600"/>
                <wp:effectExtent l="0" t="0" r="8255" b="0"/>
                <wp:wrapTopAndBottom/>
                <wp:docPr id="216" name="Group 216"/>
                <wp:cNvGraphicFramePr/>
                <a:graphic xmlns:a="http://schemas.openxmlformats.org/drawingml/2006/main">
                  <a:graphicData uri="http://schemas.microsoft.com/office/word/2010/wordprocessingGroup">
                    <wpg:wgp>
                      <wpg:cNvGrpSpPr/>
                      <wpg:grpSpPr>
                        <a:xfrm>
                          <a:off x="0" y="0"/>
                          <a:ext cx="6221095" cy="3276600"/>
                          <a:chOff x="444182" y="-1086476"/>
                          <a:chExt cx="6222279" cy="3277520"/>
                        </a:xfrm>
                      </wpg:grpSpPr>
                      <pic:pic xmlns:pic="http://schemas.openxmlformats.org/drawingml/2006/picture">
                        <pic:nvPicPr>
                          <pic:cNvPr id="211" name="Picture 211"/>
                          <pic:cNvPicPr>
                            <a:picLocks noChangeAspect="1"/>
                          </pic:cNvPicPr>
                        </pic:nvPicPr>
                        <pic:blipFill rotWithShape="1">
                          <a:blip r:embed="rId25">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749832"/>
                            <a:ext cx="2003386" cy="2940876"/>
                          </a:xfrm>
                          <a:prstGeom prst="rect">
                            <a:avLst/>
                          </a:prstGeom>
                          <a:solidFill>
                            <a:srgbClr val="FFFFFF"/>
                          </a:solidFill>
                          <a:ln w="9525">
                            <a:noFill/>
                            <a:miter lim="800000"/>
                            <a:headEnd/>
                            <a:tailEnd/>
                          </a:ln>
                        </wps:spPr>
                        <wps:txbx>
                          <w:txbxContent>
                            <w:p w14:paraId="1D21EBA4" w14:textId="78B10C9D" w:rsidR="00A65398" w:rsidRPr="0054286D" w:rsidRDefault="00A65398" w:rsidP="00C065E9">
                              <w:pPr>
                                <w:ind w:right="-29"/>
                                <w:rPr>
                                  <w:rFonts w:ascii="Arial" w:hAnsi="Arial" w:cs="Arial"/>
                                </w:rPr>
                              </w:pPr>
                              <w:r>
                                <w:rPr>
                                  <w:rFonts w:ascii="Arial" w:hAnsi="Arial" w:cs="Arial"/>
                                </w:rPr>
                                <w:t xml:space="preserve">Fig. 5. Neither changes in total alkalinity (unit) nor salinity </w:t>
                              </w:r>
                              <w:del w:id="392" w:author="Brian P Gaylord" w:date="2023-10-30T13:26:00Z">
                                <w:r w:rsidDel="00E538D8">
                                  <w:rPr>
                                    <w:rFonts w:ascii="Arial" w:hAnsi="Arial" w:cs="Arial"/>
                                  </w:rPr>
                                  <w:delText xml:space="preserve">level </w:delText>
                                </w:r>
                              </w:del>
                              <w:r>
                                <w:rPr>
                                  <w:rFonts w:ascii="Arial" w:hAnsi="Arial" w:cs="Arial"/>
                                </w:rPr>
                                <w:t>(</w:t>
                              </w:r>
                              <w:del w:id="393" w:author="Brian P Gaylord" w:date="2023-10-30T13:26:00Z">
                                <w:r w:rsidDel="00E538D8">
                                  <w:rPr>
                                    <w:rFonts w:ascii="Arial" w:hAnsi="Arial" w:cs="Arial"/>
                                  </w:rPr>
                                  <w:delText>color</w:delText>
                                </w:r>
                              </w:del>
                              <w:ins w:id="394" w:author="Brian P Gaylord" w:date="2023-10-30T13:26:00Z">
                                <w:r>
                                  <w:rPr>
                                    <w:rFonts w:ascii="Arial" w:hAnsi="Arial" w:cs="Arial"/>
                                  </w:rPr>
                                  <w:t>greyscale</w:t>
                                </w:r>
                              </w:ins>
                              <w:r>
                                <w:rPr>
                                  <w:rFonts w:ascii="Arial" w:hAnsi="Arial" w:cs="Arial"/>
                                </w:rPr>
                                <w:t xml:space="preserve">) influence the </w:t>
                              </w:r>
                              <w:del w:id="395" w:author="Brian P Gaylord" w:date="2023-10-30T13:25:00Z">
                                <w:r w:rsidDel="008C527C">
                                  <w:rPr>
                                    <w:rFonts w:ascii="Arial" w:hAnsi="Arial" w:cs="Arial"/>
                                  </w:rPr>
                                  <w:delText xml:space="preserve">relative </w:delText>
                                </w:r>
                              </w:del>
                              <w:ins w:id="396" w:author="Brian P Gaylord" w:date="2023-10-30T13:25:00Z">
                                <w:r>
                                  <w:rPr>
                                    <w:rFonts w:ascii="Arial" w:hAnsi="Arial" w:cs="Arial"/>
                                  </w:rPr>
                                  <w:t xml:space="preserve">overall </w:t>
                                </w:r>
                              </w:ins>
                              <w:r>
                                <w:rPr>
                                  <w:rFonts w:ascii="Arial" w:hAnsi="Arial" w:cs="Arial"/>
                                </w:rPr>
                                <w:t xml:space="preserve">growth in shell area (unit) of juvenile </w:t>
                              </w:r>
                              <w:r w:rsidRPr="00DC1AF1">
                                <w:rPr>
                                  <w:rFonts w:ascii="Arial" w:hAnsi="Arial" w:cs="Arial"/>
                                  <w:i/>
                                  <w:iCs/>
                                </w:rPr>
                                <w:t xml:space="preserve">C. </w:t>
                              </w:r>
                              <w:proofErr w:type="spellStart"/>
                              <w:r w:rsidRPr="00DC1AF1">
                                <w:rPr>
                                  <w:rFonts w:ascii="Arial" w:hAnsi="Arial" w:cs="Arial"/>
                                  <w:i/>
                                  <w:iCs/>
                                </w:rPr>
                                <w:t>virginica</w:t>
                              </w:r>
                              <w:proofErr w:type="spellEnd"/>
                              <w:r>
                                <w:rPr>
                                  <w:rFonts w:ascii="Arial" w:hAnsi="Arial" w:cs="Arial"/>
                                </w:rPr>
                                <w:t xml:space="preserve"> oysters after </w:t>
                              </w:r>
                              <w:del w:id="397" w:author="Brian P Gaylord" w:date="2023-10-30T13:25:00Z">
                                <w:r w:rsidDel="008C527C">
                                  <w:rPr>
                                    <w:rFonts w:ascii="Arial" w:hAnsi="Arial" w:cs="Arial"/>
                                  </w:rPr>
                                  <w:delText>5 weeks</w:delText>
                                </w:r>
                              </w:del>
                              <w:ins w:id="398" w:author="Brian P Gaylord" w:date="2023-10-30T13:25:00Z">
                                <w:r>
                                  <w:rPr>
                                    <w:rFonts w:ascii="Arial" w:hAnsi="Arial" w:cs="Arial"/>
                                  </w:rPr>
                                  <w:t>36 days</w:t>
                                </w:r>
                              </w:ins>
                              <w:r>
                                <w:rPr>
                                  <w:rFonts w:ascii="Arial" w:hAnsi="Arial" w:cs="Arial"/>
                                </w:rPr>
                                <w:t xml:space="preserve"> of exposure to altered conditions. Intercept and slope model predictions (line) and SE borders (dashed lines) were taken from a mixed-effects model in Table </w:t>
                              </w:r>
                              <w:r w:rsidRPr="00E538D8">
                                <w:rPr>
                                  <w:rFonts w:ascii="Arial" w:hAnsi="Arial" w:cs="Arial"/>
                                  <w:highlight w:val="yellow"/>
                                </w:rPr>
                                <w:t>X</w:t>
                              </w:r>
                              <w:r>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216" o:spid="_x0000_s1067" style="position:absolute;margin-left:-14pt;margin-top:379pt;width:489.85pt;height:258pt;z-index:251702279;mso-width-relative:margin;mso-height-relative:margin" coordorigin="4441,-10864" coordsize="62222,32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">
                <v:shape id="Picture 211" o:spid="_x0000_s1068"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">
                  <v:imagedata r:id="rId26" o:title="" croptop="11136f" cropright="7678f"/>
                  <v:path arrowok="t"/>
                </v:shape>
                <v:shape id="Picture 212" o:spid="_x0000_s106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">
                  <v:imagedata r:id="rId23" o:title="A graph of different sizes and shapes&#10;&#10;Description automatically generated with medium confidence" croptop="11160f" cropbottom="37641f" cropleft="14703f" cropright="39894f"/>
                  <v:path arrowok="t"/>
                </v:shape>
                <v:shape id="_x0000_s1070" type="#_x0000_t202" style="position:absolute;left:46630;top:-7498;width:20034;height:29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8B10C9D" w:rsidR="00A65398" w:rsidRPr="0054286D" w:rsidRDefault="00A65398" w:rsidP="00C065E9">
                        <w:pPr>
                          <w:ind w:right="-29"/>
                          <w:rPr>
                            <w:rFonts w:ascii="Arial" w:hAnsi="Arial" w:cs="Arial"/>
                          </w:rPr>
                        </w:pPr>
                        <w:r>
                          <w:rPr>
                            <w:rFonts w:ascii="Arial" w:hAnsi="Arial" w:cs="Arial"/>
                          </w:rPr>
                          <w:t xml:space="preserve">Fig. 5. Neither changes in total alkalinity (unit) nor salinity </w:t>
                        </w:r>
                        <w:del w:id="459" w:author="Brian P Gaylord" w:date="2023-10-30T13:26:00Z">
                          <w:r w:rsidDel="00E538D8">
                            <w:rPr>
                              <w:rFonts w:ascii="Arial" w:hAnsi="Arial" w:cs="Arial"/>
                            </w:rPr>
                            <w:delText xml:space="preserve">level </w:delText>
                          </w:r>
                        </w:del>
                        <w:r>
                          <w:rPr>
                            <w:rFonts w:ascii="Arial" w:hAnsi="Arial" w:cs="Arial"/>
                          </w:rPr>
                          <w:t>(</w:t>
                        </w:r>
                        <w:del w:id="460" w:author="Brian P Gaylord" w:date="2023-10-30T13:26:00Z">
                          <w:r w:rsidDel="00E538D8">
                            <w:rPr>
                              <w:rFonts w:ascii="Arial" w:hAnsi="Arial" w:cs="Arial"/>
                            </w:rPr>
                            <w:delText>color</w:delText>
                          </w:r>
                        </w:del>
                        <w:ins w:id="461" w:author="Brian P Gaylord" w:date="2023-10-30T13:26:00Z">
                          <w:r>
                            <w:rPr>
                              <w:rFonts w:ascii="Arial" w:hAnsi="Arial" w:cs="Arial"/>
                            </w:rPr>
                            <w:t>greyscale</w:t>
                          </w:r>
                        </w:ins>
                        <w:r>
                          <w:rPr>
                            <w:rFonts w:ascii="Arial" w:hAnsi="Arial" w:cs="Arial"/>
                          </w:rPr>
                          <w:t xml:space="preserve">) influence the </w:t>
                        </w:r>
                        <w:del w:id="462" w:author="Brian P Gaylord" w:date="2023-10-30T13:25:00Z">
                          <w:r w:rsidDel="008C527C">
                            <w:rPr>
                              <w:rFonts w:ascii="Arial" w:hAnsi="Arial" w:cs="Arial"/>
                            </w:rPr>
                            <w:delText xml:space="preserve">relative </w:delText>
                          </w:r>
                        </w:del>
                        <w:ins w:id="463" w:author="Brian P Gaylord" w:date="2023-10-30T13:25:00Z">
                          <w:r>
                            <w:rPr>
                              <w:rFonts w:ascii="Arial" w:hAnsi="Arial" w:cs="Arial"/>
                            </w:rPr>
                            <w:t xml:space="preserve">overall </w:t>
                          </w:r>
                        </w:ins>
                        <w:r>
                          <w:rPr>
                            <w:rFonts w:ascii="Arial" w:hAnsi="Arial" w:cs="Arial"/>
                          </w:rPr>
                          <w:t xml:space="preserve">growth in shell area (unit) of juvenile </w:t>
                        </w:r>
                        <w:r w:rsidRPr="00DC1AF1">
                          <w:rPr>
                            <w:rFonts w:ascii="Arial" w:hAnsi="Arial" w:cs="Arial"/>
                            <w:i/>
                            <w:iCs/>
                          </w:rPr>
                          <w:t xml:space="preserve">C. </w:t>
                        </w:r>
                        <w:proofErr w:type="spellStart"/>
                        <w:r w:rsidRPr="00DC1AF1">
                          <w:rPr>
                            <w:rFonts w:ascii="Arial" w:hAnsi="Arial" w:cs="Arial"/>
                            <w:i/>
                            <w:iCs/>
                          </w:rPr>
                          <w:t>virginica</w:t>
                        </w:r>
                        <w:proofErr w:type="spellEnd"/>
                        <w:r>
                          <w:rPr>
                            <w:rFonts w:ascii="Arial" w:hAnsi="Arial" w:cs="Arial"/>
                          </w:rPr>
                          <w:t xml:space="preserve"> oysters after </w:t>
                        </w:r>
                        <w:del w:id="464" w:author="Brian P Gaylord" w:date="2023-10-30T13:25:00Z">
                          <w:r w:rsidDel="008C527C">
                            <w:rPr>
                              <w:rFonts w:ascii="Arial" w:hAnsi="Arial" w:cs="Arial"/>
                            </w:rPr>
                            <w:delText>5 weeks</w:delText>
                          </w:r>
                        </w:del>
                        <w:ins w:id="465" w:author="Brian P Gaylord" w:date="2023-10-30T13:25:00Z">
                          <w:r>
                            <w:rPr>
                              <w:rFonts w:ascii="Arial" w:hAnsi="Arial" w:cs="Arial"/>
                            </w:rPr>
                            <w:t>36 days</w:t>
                          </w:r>
                        </w:ins>
                        <w:r>
                          <w:rPr>
                            <w:rFonts w:ascii="Arial" w:hAnsi="Arial" w:cs="Arial"/>
                          </w:rPr>
                          <w:t xml:space="preserve"> of exposure to altered conditions. Intercept and slope model predictions (line) and SE borders (dashed lines) were taken from a mixed-effects model in Table </w:t>
                        </w:r>
                        <w:r w:rsidRPr="00E538D8">
                          <w:rPr>
                            <w:rFonts w:ascii="Arial" w:hAnsi="Arial" w:cs="Arial"/>
                            <w:highlight w:val="yellow"/>
                          </w:rPr>
                          <w:t>X</w:t>
                        </w:r>
                        <w:r>
                          <w:rPr>
                            <w:rFonts w:ascii="Arial" w:hAnsi="Arial" w:cs="Arial"/>
                          </w:rPr>
                          <w:t>.</w:t>
                        </w:r>
                      </w:p>
                    </w:txbxContent>
                  </v:textbox>
                </v:shape>
                <w10:wrap type="topAndBottom"/>
              </v:group>
            </w:pict>
          </mc:Fallback>
        </mc:AlternateContent>
      </w:r>
      <w:r w:rsidR="0015697F">
        <w:rPr>
          <w:rFonts w:ascii="Arial" w:hAnsi="Arial" w:cs="Arial"/>
          <w:noProof/>
          <w:sz w:val="24"/>
          <w:szCs w:val="24"/>
        </w:rPr>
        <mc:AlternateContent>
          <mc:Choice Requires="wpg">
            <w:drawing>
              <wp:anchor distT="0" distB="0" distL="114300" distR="114300" simplePos="0" relativeHeight="251730951" behindDoc="0" locked="0" layoutInCell="1" allowOverlap="1" wp14:anchorId="3FC987C2" wp14:editId="78D937CB">
                <wp:simplePos x="0" y="0"/>
                <wp:positionH relativeFrom="column">
                  <wp:posOffset>-152400</wp:posOffset>
                </wp:positionH>
                <wp:positionV relativeFrom="paragraph">
                  <wp:posOffset>0</wp:posOffset>
                </wp:positionV>
                <wp:extent cx="6165215" cy="5867400"/>
                <wp:effectExtent l="0" t="0" r="6985" b="0"/>
                <wp:wrapTopAndBottom/>
                <wp:docPr id="2" name="Group 2"/>
                <wp:cNvGraphicFramePr/>
                <a:graphic xmlns:a="http://schemas.openxmlformats.org/drawingml/2006/main">
                  <a:graphicData uri="http://schemas.microsoft.com/office/word/2010/wordprocessingGroup">
                    <wpg:wgp>
                      <wpg:cNvGrpSpPr/>
                      <wpg:grpSpPr>
                        <a:xfrm>
                          <a:off x="0" y="0"/>
                          <a:ext cx="6165215" cy="5867400"/>
                          <a:chOff x="0" y="0"/>
                          <a:chExt cx="6168997" cy="5870829"/>
                        </a:xfrm>
                      </wpg:grpSpPr>
                      <wpg:grpSp>
                        <wpg:cNvPr id="232" name="Group 232"/>
                        <wpg:cNvGrpSpPr/>
                        <wpg:grpSpPr>
                          <a:xfrm>
                            <a:off x="0" y="0"/>
                            <a:ext cx="6168997" cy="5870829"/>
                            <a:chOff x="0" y="0"/>
                            <a:chExt cx="6169177" cy="5871261"/>
                          </a:xfrm>
                        </wpg:grpSpPr>
                        <wpg:grpSp>
                          <wpg:cNvPr id="210" name="Group 210"/>
                          <wpg:cNvGrpSpPr/>
                          <wpg:grpSpPr>
                            <a:xfrm>
                              <a:off x="0" y="62366"/>
                              <a:ext cx="6169177" cy="5808895"/>
                              <a:chOff x="0" y="-105585"/>
                              <a:chExt cx="6169177" cy="5808895"/>
                            </a:xfrm>
                          </wpg:grpSpPr>
                          <wpg:grpSp>
                            <wpg:cNvPr id="194" name="Group 194"/>
                            <wpg:cNvGrpSpPr/>
                            <wpg:grpSpPr>
                              <a:xfrm>
                                <a:off x="0" y="-105585"/>
                                <a:ext cx="6092434" cy="5808895"/>
                                <a:chOff x="0" y="-105585"/>
                                <a:chExt cx="6092434" cy="5808895"/>
                              </a:xfrm>
                            </wpg:grpSpPr>
                            <wpg:grpSp>
                              <wpg:cNvPr id="104" name="Group 104"/>
                              <wpg:cNvGrpSpPr/>
                              <wpg:grpSpPr>
                                <a:xfrm>
                                  <a:off x="0" y="-105585"/>
                                  <a:ext cx="5475950" cy="5074351"/>
                                  <a:chOff x="0" y="-105585"/>
                                  <a:chExt cx="5475950" cy="5074351"/>
                                </a:xfrm>
                              </wpg:grpSpPr>
                              <pic:pic xmlns:pic="http://schemas.openxmlformats.org/drawingml/2006/picture">
                                <pic:nvPicPr>
                                  <pic:cNvPr id="94" name="Picture 94"/>
                                  <pic:cNvPicPr>
                                    <a:picLocks noChangeAspect="1"/>
                                  </pic:cNvPicPr>
                                </pic:nvPicPr>
                                <pic:blipFill rotWithShape="1">
                                  <a:blip r:embed="rId27">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8">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8379" t="20059" r="60039" b="34317"/>
                                  <a:stretch/>
                                </pic:blipFill>
                                <pic:spPr bwMode="auto">
                                  <a:xfrm rot="5400000">
                                    <a:off x="4506940" y="-523415"/>
                                    <a:ext cx="551180"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62699" y="1665895"/>
                                  <a:ext cx="1729735" cy="4037415"/>
                                </a:xfrm>
                                <a:prstGeom prst="rect">
                                  <a:avLst/>
                                </a:prstGeom>
                                <a:solidFill>
                                  <a:srgbClr val="FFFFFF"/>
                                </a:solidFill>
                                <a:ln w="9525">
                                  <a:noFill/>
                                  <a:miter lim="800000"/>
                                  <a:headEnd/>
                                  <a:tailEnd/>
                                </a:ln>
                              </wps:spPr>
                              <wps:txbx>
                                <w:txbxContent>
                                  <w:p w14:paraId="00E7E1E5" w14:textId="507B0C40" w:rsidR="00A65398" w:rsidRPr="0054286D" w:rsidRDefault="00A65398"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w:t>
                                    </w:r>
                                    <w:del w:id="399" w:author="Brian P Gaylord" w:date="2023-10-30T13:23:00Z">
                                      <w:r w:rsidDel="008C527C">
                                        <w:rPr>
                                          <w:rFonts w:ascii="Arial" w:hAnsi="Arial" w:cs="Arial"/>
                                        </w:rPr>
                                        <w:delText>unit</w:delText>
                                      </w:r>
                                    </w:del>
                                    <w:ins w:id="400" w:author="Brian P Gaylord" w:date="2023-10-30T13:23:00Z">
                                      <w:r>
                                        <w:rPr>
                                          <w:rFonts w:ascii="Arial" w:hAnsi="Arial" w:cs="Arial"/>
                                        </w:rPr>
                                        <w:t>mm</w:t>
                                      </w:r>
                                      <w:r>
                                        <w:rPr>
                                          <w:rFonts w:ascii="Arial" w:hAnsi="Arial" w:cs="Arial"/>
                                          <w:vertAlign w:val="superscript"/>
                                        </w:rPr>
                                        <w:t>2</w:t>
                                      </w:r>
                                    </w:ins>
                                    <w:r>
                                      <w:rPr>
                                        <w:rFonts w:ascii="Arial" w:hAnsi="Arial" w:cs="Arial"/>
                                      </w:rPr>
                                      <w:t xml:space="preserve">) </w:t>
                                    </w:r>
                                    <w:del w:id="401" w:author="Brian P Gaylord" w:date="2023-10-30T13:24:00Z">
                                      <w:r w:rsidDel="008C527C">
                                        <w:rPr>
                                          <w:rFonts w:ascii="Arial" w:hAnsi="Arial" w:cs="Arial"/>
                                        </w:rPr>
                                        <w:delText xml:space="preserve">exhibits </w:delText>
                                      </w:r>
                                    </w:del>
                                    <w:ins w:id="402" w:author="Brian P Gaylord" w:date="2023-10-30T13:24:00Z">
                                      <w:r>
                                        <w:rPr>
                                          <w:rFonts w:ascii="Arial" w:hAnsi="Arial" w:cs="Arial"/>
                                        </w:rPr>
                                        <w:t xml:space="preserve">exhibited </w:t>
                                      </w:r>
                                    </w:ins>
                                    <w:r>
                                      <w:rPr>
                                        <w:rFonts w:ascii="Arial" w:hAnsi="Arial" w:cs="Arial"/>
                                      </w:rPr>
                                      <w:t>different relationships with</w:t>
                                    </w:r>
                                    <w:del w:id="403" w:author="Brian P Gaylord" w:date="2023-10-30T18:03:00Z">
                                      <w:r w:rsidDel="00705BD6">
                                        <w:rPr>
                                          <w:rFonts w:ascii="Arial" w:hAnsi="Arial" w:cs="Arial"/>
                                        </w:rPr>
                                        <w:delText xml:space="preserve"> </w:delText>
                                      </w:r>
                                    </w:del>
                                    <w:r>
                                      <w:rPr>
                                        <w:rFonts w:ascii="Arial" w:hAnsi="Arial" w:cs="Arial"/>
                                      </w:rPr>
                                      <w:t xml:space="preserve"> </w:t>
                                    </w:r>
                                    <w:ins w:id="404" w:author="Brian P Gaylord" w:date="2023-10-30T13:24:00Z">
                                      <w:r>
                                        <w:rPr>
                                          <w:rFonts w:ascii="Arial" w:hAnsi="Arial" w:cs="Arial"/>
                                        </w:rPr>
                                        <w:t xml:space="preserve">initial </w:t>
                                      </w:r>
                                    </w:ins>
                                    <w:r>
                                      <w:rPr>
                                        <w:rFonts w:ascii="Arial" w:hAnsi="Arial" w:cs="Arial"/>
                                      </w:rPr>
                                      <w:t xml:space="preserve">size </w:t>
                                    </w:r>
                                    <w:del w:id="405" w:author="Brian P Gaylord" w:date="2023-10-30T13:24:00Z">
                                      <w:r w:rsidDel="008C527C">
                                        <w:rPr>
                                          <w:rFonts w:ascii="Arial" w:hAnsi="Arial" w:cs="Arial"/>
                                        </w:rPr>
                                        <w:delText xml:space="preserve">at the start of the period, </w:delText>
                                      </w:r>
                                    </w:del>
                                    <w:r>
                                      <w:rPr>
                                        <w:rFonts w:ascii="Arial" w:hAnsi="Arial" w:cs="Arial"/>
                                      </w:rPr>
                                      <w:t>between earl</w:t>
                                    </w:r>
                                    <w:ins w:id="406" w:author="Brian P Gaylord" w:date="2023-10-30T13:24:00Z">
                                      <w:r>
                                        <w:rPr>
                                          <w:rFonts w:ascii="Arial" w:hAnsi="Arial" w:cs="Arial"/>
                                        </w:rPr>
                                        <w:t>ier</w:t>
                                      </w:r>
                                    </w:ins>
                                    <w:del w:id="407" w:author="Brian P Gaylord" w:date="2023-10-30T13:24:00Z">
                                      <w:r w:rsidDel="008C527C">
                                        <w:rPr>
                                          <w:rFonts w:ascii="Arial" w:hAnsi="Arial" w:cs="Arial"/>
                                        </w:rPr>
                                        <w:delText>y</w:delText>
                                      </w:r>
                                    </w:del>
                                    <w:r>
                                      <w:rPr>
                                        <w:rFonts w:ascii="Arial" w:hAnsi="Arial" w:cs="Arial"/>
                                      </w:rPr>
                                      <w:t xml:space="preserve"> (0-18 days) and later (19-36 days) exposure windows in juvenile </w:t>
                                    </w:r>
                                    <w:r w:rsidRPr="00146959">
                                      <w:rPr>
                                        <w:rFonts w:ascii="Arial" w:hAnsi="Arial" w:cs="Arial"/>
                                        <w:i/>
                                        <w:iCs/>
                                      </w:rPr>
                                      <w:t>C. virginica</w:t>
                                    </w:r>
                                    <w:r>
                                      <w:rPr>
                                        <w:rFonts w:ascii="Arial" w:hAnsi="Arial" w:cs="Arial"/>
                                      </w:rPr>
                                      <w:t xml:space="preserve"> oysters. In the </w:t>
                                    </w:r>
                                    <w:del w:id="408" w:author="Brian P Gaylord" w:date="2023-10-30T13:24:00Z">
                                      <w:r w:rsidDel="008C527C">
                                        <w:rPr>
                                          <w:rFonts w:ascii="Arial" w:hAnsi="Arial" w:cs="Arial"/>
                                        </w:rPr>
                                        <w:delText xml:space="preserve">early </w:delText>
                                      </w:r>
                                    </w:del>
                                    <w:ins w:id="409" w:author="Brian P Gaylord" w:date="2023-10-30T13:24:00Z">
                                      <w:r>
                                        <w:rPr>
                                          <w:rFonts w:ascii="Arial" w:hAnsi="Arial" w:cs="Arial"/>
                                        </w:rPr>
                                        <w:t xml:space="preserve">earlier </w:t>
                                      </w:r>
                                    </w:ins>
                                    <w:r>
                                      <w:rPr>
                                        <w:rFonts w:ascii="Arial" w:hAnsi="Arial" w:cs="Arial"/>
                                      </w:rPr>
                                      <w:t>window</w:t>
                                    </w:r>
                                    <w:ins w:id="410" w:author="Brian P Gaylord" w:date="2023-10-30T13:24:00Z">
                                      <w:r>
                                        <w:rPr>
                                          <w:rFonts w:ascii="Arial" w:hAnsi="Arial" w:cs="Arial"/>
                                        </w:rPr>
                                        <w:t>,</w:t>
                                      </w:r>
                                    </w:ins>
                                    <w:r>
                                      <w:rPr>
                                        <w:rFonts w:ascii="Arial" w:hAnsi="Arial" w:cs="Arial"/>
                                      </w:rPr>
                                      <w:t xml:space="preserve"> growth was higher in larger oysters (black points), where</w:t>
                                    </w:r>
                                    <w:ins w:id="411" w:author="Brian P Gaylord" w:date="2023-10-30T13:24:00Z">
                                      <w:r>
                                        <w:rPr>
                                          <w:rFonts w:ascii="Arial" w:hAnsi="Arial" w:cs="Arial"/>
                                        </w:rPr>
                                        <w:t>as</w:t>
                                      </w:r>
                                    </w:ins>
                                    <w:r>
                                      <w:rPr>
                                        <w:rFonts w:ascii="Arial" w:hAnsi="Arial" w:cs="Arial"/>
                                      </w:rPr>
                                      <w:t xml:space="preserve">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8C527C">
                                      <w:rPr>
                                        <w:rFonts w:ascii="Arial" w:hAnsi="Arial" w:cs="Arial"/>
                                        <w:highlight w:val="yellow"/>
                                      </w:rPr>
                                      <w:t>X</w:t>
                                    </w:r>
                                    <w:r>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4108" t="7758" r="83466" b="68902"/>
                              <a:stretch/>
                            </pic:blipFill>
                            <pic:spPr bwMode="auto">
                              <a:xfrm>
                                <a:off x="5563387" y="-4715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0"/>
                              <a:ext cx="354261" cy="293953"/>
                            </a:xfrm>
                            <a:prstGeom prst="rect">
                              <a:avLst/>
                            </a:prstGeom>
                            <a:noFill/>
                            <a:ln w="9525">
                              <a:solidFill>
                                <a:schemeClr val="bg1"/>
                              </a:solidFill>
                              <a:miter lim="800000"/>
                              <a:headEnd/>
                              <a:tailEnd/>
                            </a:ln>
                          </wps:spPr>
                          <wps:txbx>
                            <w:txbxContent>
                              <w:p w14:paraId="75E20B85" w14:textId="77777777" w:rsidR="00A65398" w:rsidRPr="00E54548" w:rsidRDefault="00A65398"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A65398" w:rsidRPr="00E54548" w:rsidRDefault="00A65398"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39365" t="34243" r="42357" b="24388"/>
                          <a:stretch/>
                        </pic:blipFill>
                        <pic:spPr bwMode="auto">
                          <a:xfrm>
                            <a:off x="4324313" y="575021"/>
                            <a:ext cx="947420" cy="13341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2" o:spid="_x0000_s1071" style="position:absolute;margin-left:-12pt;margin-top:0;width:485.45pt;height:462pt;z-index:251730951;mso-width-relative:margin;mso-height-relative:margin" coordsize="61689,587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">
                <v:group id="Group 232" o:spid="_x0000_s1072" style="position:absolute;width:61689;height:58708" coordsize="61691,58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73" style="position:absolute;top:623;width:61691;height:58089" coordorigin=",-1055" coordsize="61691,58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74" style="position:absolute;top:-1055;width:60924;height:58088" coordorigin=",-1055" coordsize="60924,58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75" style="position:absolute;top:-1055;width:54759;height:50742" coordorigin=",-1055" coordsize="54759,5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76"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">
                          <v:imagedata r:id="rId29" o:title="" croptop="10073f" cropbottom="10082f" cropright="3f"/>
                          <v:path arrowok="t"/>
                        </v:shape>
                        <v:shape id="Picture 95" o:spid="_x0000_s1077"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">
                          <v:imagedata r:id="rId30" o:title="" croptop="10075f" cropright="3f"/>
                          <v:path arrowok="t"/>
                        </v:shape>
                        <v:shape id="Picture 102" o:spid="_x0000_s1078" type="#_x0000_t75" alt="A black and white image of a graph&#10;&#10;Description automatically generated" style="position:absolute;left:45070;top:-5234;width:5510;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">
                          <v:imagedata r:id="rId20" o:title="A black and white image of a graph&#10;&#10;Description automatically generated" croptop="13146f" cropbottom="22490f" cropleft="18598f" cropright="39347f"/>
                          <v:path arrowok="t"/>
                        </v:shape>
                      </v:group>
                      <v:shape id="_x0000_s1079" type="#_x0000_t202" style="position:absolute;left:43626;top:16658;width:17298;height:40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507B0C40" w:rsidR="00A65398" w:rsidRPr="0054286D" w:rsidRDefault="00A65398"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w:t>
                              </w:r>
                              <w:del w:id="479" w:author="Brian P Gaylord" w:date="2023-10-30T13:23:00Z">
                                <w:r w:rsidDel="008C527C">
                                  <w:rPr>
                                    <w:rFonts w:ascii="Arial" w:hAnsi="Arial" w:cs="Arial"/>
                                  </w:rPr>
                                  <w:delText>unit</w:delText>
                                </w:r>
                              </w:del>
                              <w:ins w:id="480" w:author="Brian P Gaylord" w:date="2023-10-30T13:23:00Z">
                                <w:r>
                                  <w:rPr>
                                    <w:rFonts w:ascii="Arial" w:hAnsi="Arial" w:cs="Arial"/>
                                  </w:rPr>
                                  <w:t>mm</w:t>
                                </w:r>
                                <w:r>
                                  <w:rPr>
                                    <w:rFonts w:ascii="Arial" w:hAnsi="Arial" w:cs="Arial"/>
                                    <w:vertAlign w:val="superscript"/>
                                  </w:rPr>
                                  <w:t>2</w:t>
                                </w:r>
                              </w:ins>
                              <w:r>
                                <w:rPr>
                                  <w:rFonts w:ascii="Arial" w:hAnsi="Arial" w:cs="Arial"/>
                                </w:rPr>
                                <w:t xml:space="preserve">) </w:t>
                              </w:r>
                              <w:del w:id="481" w:author="Brian P Gaylord" w:date="2023-10-30T13:24:00Z">
                                <w:r w:rsidDel="008C527C">
                                  <w:rPr>
                                    <w:rFonts w:ascii="Arial" w:hAnsi="Arial" w:cs="Arial"/>
                                  </w:rPr>
                                  <w:delText xml:space="preserve">exhibits </w:delText>
                                </w:r>
                              </w:del>
                              <w:ins w:id="482" w:author="Brian P Gaylord" w:date="2023-10-30T13:24:00Z">
                                <w:r>
                                  <w:rPr>
                                    <w:rFonts w:ascii="Arial" w:hAnsi="Arial" w:cs="Arial"/>
                                  </w:rPr>
                                  <w:t xml:space="preserve">exhibited </w:t>
                                </w:r>
                              </w:ins>
                              <w:r>
                                <w:rPr>
                                  <w:rFonts w:ascii="Arial" w:hAnsi="Arial" w:cs="Arial"/>
                                </w:rPr>
                                <w:t>different relationships with</w:t>
                              </w:r>
                              <w:del w:id="483" w:author="Brian P Gaylord" w:date="2023-10-30T18:03:00Z">
                                <w:r w:rsidDel="00705BD6">
                                  <w:rPr>
                                    <w:rFonts w:ascii="Arial" w:hAnsi="Arial" w:cs="Arial"/>
                                  </w:rPr>
                                  <w:delText xml:space="preserve"> </w:delText>
                                </w:r>
                              </w:del>
                              <w:r>
                                <w:rPr>
                                  <w:rFonts w:ascii="Arial" w:hAnsi="Arial" w:cs="Arial"/>
                                </w:rPr>
                                <w:t xml:space="preserve"> </w:t>
                              </w:r>
                              <w:ins w:id="484" w:author="Brian P Gaylord" w:date="2023-10-30T13:24:00Z">
                                <w:r>
                                  <w:rPr>
                                    <w:rFonts w:ascii="Arial" w:hAnsi="Arial" w:cs="Arial"/>
                                  </w:rPr>
                                  <w:t xml:space="preserve">initial </w:t>
                                </w:r>
                              </w:ins>
                              <w:r>
                                <w:rPr>
                                  <w:rFonts w:ascii="Arial" w:hAnsi="Arial" w:cs="Arial"/>
                                </w:rPr>
                                <w:t xml:space="preserve">size </w:t>
                              </w:r>
                              <w:del w:id="485" w:author="Brian P Gaylord" w:date="2023-10-30T13:24:00Z">
                                <w:r w:rsidDel="008C527C">
                                  <w:rPr>
                                    <w:rFonts w:ascii="Arial" w:hAnsi="Arial" w:cs="Arial"/>
                                  </w:rPr>
                                  <w:delText xml:space="preserve">at the start of the period, </w:delText>
                                </w:r>
                              </w:del>
                              <w:r>
                                <w:rPr>
                                  <w:rFonts w:ascii="Arial" w:hAnsi="Arial" w:cs="Arial"/>
                                </w:rPr>
                                <w:t>between earl</w:t>
                              </w:r>
                              <w:ins w:id="486" w:author="Brian P Gaylord" w:date="2023-10-30T13:24:00Z">
                                <w:r>
                                  <w:rPr>
                                    <w:rFonts w:ascii="Arial" w:hAnsi="Arial" w:cs="Arial"/>
                                  </w:rPr>
                                  <w:t>ier</w:t>
                                </w:r>
                              </w:ins>
                              <w:del w:id="487" w:author="Brian P Gaylord" w:date="2023-10-30T13:24:00Z">
                                <w:r w:rsidDel="008C527C">
                                  <w:rPr>
                                    <w:rFonts w:ascii="Arial" w:hAnsi="Arial" w:cs="Arial"/>
                                  </w:rPr>
                                  <w:delText>y</w:delText>
                                </w:r>
                              </w:del>
                              <w:r>
                                <w:rPr>
                                  <w:rFonts w:ascii="Arial" w:hAnsi="Arial" w:cs="Arial"/>
                                </w:rPr>
                                <w:t xml:space="preserve"> (0-18 days) and later (19-36 days) exposure windows in juvenile </w:t>
                              </w:r>
                              <w:r w:rsidRPr="00146959">
                                <w:rPr>
                                  <w:rFonts w:ascii="Arial" w:hAnsi="Arial" w:cs="Arial"/>
                                  <w:i/>
                                  <w:iCs/>
                                </w:rPr>
                                <w:t>C. virginica</w:t>
                              </w:r>
                              <w:r>
                                <w:rPr>
                                  <w:rFonts w:ascii="Arial" w:hAnsi="Arial" w:cs="Arial"/>
                                </w:rPr>
                                <w:t xml:space="preserve"> oysters. In the </w:t>
                              </w:r>
                              <w:del w:id="488" w:author="Brian P Gaylord" w:date="2023-10-30T13:24:00Z">
                                <w:r w:rsidDel="008C527C">
                                  <w:rPr>
                                    <w:rFonts w:ascii="Arial" w:hAnsi="Arial" w:cs="Arial"/>
                                  </w:rPr>
                                  <w:delText xml:space="preserve">early </w:delText>
                                </w:r>
                              </w:del>
                              <w:ins w:id="489" w:author="Brian P Gaylord" w:date="2023-10-30T13:24:00Z">
                                <w:r>
                                  <w:rPr>
                                    <w:rFonts w:ascii="Arial" w:hAnsi="Arial" w:cs="Arial"/>
                                  </w:rPr>
                                  <w:t xml:space="preserve">earlier </w:t>
                                </w:r>
                              </w:ins>
                              <w:r>
                                <w:rPr>
                                  <w:rFonts w:ascii="Arial" w:hAnsi="Arial" w:cs="Arial"/>
                                </w:rPr>
                                <w:t>window</w:t>
                              </w:r>
                              <w:ins w:id="490" w:author="Brian P Gaylord" w:date="2023-10-30T13:24:00Z">
                                <w:r>
                                  <w:rPr>
                                    <w:rFonts w:ascii="Arial" w:hAnsi="Arial" w:cs="Arial"/>
                                  </w:rPr>
                                  <w:t>,</w:t>
                                </w:r>
                              </w:ins>
                              <w:r>
                                <w:rPr>
                                  <w:rFonts w:ascii="Arial" w:hAnsi="Arial" w:cs="Arial"/>
                                </w:rPr>
                                <w:t xml:space="preserve"> growth was higher in larger oysters (black points), where</w:t>
                              </w:r>
                              <w:ins w:id="491" w:author="Brian P Gaylord" w:date="2023-10-30T13:24:00Z">
                                <w:r>
                                  <w:rPr>
                                    <w:rFonts w:ascii="Arial" w:hAnsi="Arial" w:cs="Arial"/>
                                  </w:rPr>
                                  <w:t>as</w:t>
                                </w:r>
                              </w:ins>
                              <w:r>
                                <w:rPr>
                                  <w:rFonts w:ascii="Arial" w:hAnsi="Arial" w:cs="Arial"/>
                                </w:rPr>
                                <w:t xml:space="preserve">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8C527C">
                                <w:rPr>
                                  <w:rFonts w:ascii="Arial" w:hAnsi="Arial" w:cs="Arial"/>
                                  <w:highlight w:val="yellow"/>
                                </w:rPr>
                                <w:t>X</w:t>
                              </w:r>
                              <w:r>
                                <w:rPr>
                                  <w:rFonts w:ascii="Arial" w:hAnsi="Arial" w:cs="Arial"/>
                                </w:rPr>
                                <w:t>.</w:t>
                              </w:r>
                            </w:p>
                          </w:txbxContent>
                        </v:textbox>
                      </v:shape>
                    </v:group>
                    <v:shape id="Picture 200" o:spid="_x0000_s1080" type="#_x0000_t75" alt="A graph with numbers and a number&#10;&#10;Description automatically generated" style="position:absolute;left:55633;top:-471;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">
                      <v:imagedata r:id="rId19" o:title="A graph with numbers and a number&#10;&#10;Description automatically generated" croptop="5084f" cropbottom="45156f" cropleft="2692f" cropright="54700f"/>
                      <v:path arrowok="t"/>
                    </v:shape>
                  </v:group>
                  <v:shape id="Text Box 230" o:spid="_x0000_s1081"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A65398" w:rsidRPr="00E54548" w:rsidRDefault="00A65398" w:rsidP="00454E50">
                          <w:pPr>
                            <w:rPr>
                              <w:b/>
                              <w:bCs/>
                              <w:sz w:val="32"/>
                              <w:szCs w:val="32"/>
                            </w:rPr>
                          </w:pPr>
                          <w:r>
                            <w:rPr>
                              <w:b/>
                              <w:bCs/>
                              <w:sz w:val="32"/>
                              <w:szCs w:val="32"/>
                            </w:rPr>
                            <w:t>A</w:t>
                          </w:r>
                        </w:p>
                      </w:txbxContent>
                    </v:textbox>
                  </v:shape>
                  <v:shape id="Text Box 231" o:spid="_x0000_s1082"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A65398" w:rsidRPr="00E54548" w:rsidRDefault="00A65398" w:rsidP="00454E50">
                          <w:pPr>
                            <w:rPr>
                              <w:b/>
                              <w:bCs/>
                              <w:sz w:val="32"/>
                              <w:szCs w:val="32"/>
                            </w:rPr>
                          </w:pPr>
                          <w:r>
                            <w:rPr>
                              <w:b/>
                              <w:bCs/>
                              <w:sz w:val="32"/>
                              <w:szCs w:val="32"/>
                            </w:rPr>
                            <w:t>B</w:t>
                          </w:r>
                        </w:p>
                      </w:txbxContent>
                    </v:textbox>
                  </v:shape>
                </v:group>
                <v:shape id="Picture 1" o:spid="_x0000_s1083" type="#_x0000_t75" alt="A graph with numbers and a number&#10;&#10;Description automatically generated" style="position:absolute;left:43243;top:5750;width:9474;height:13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">
                  <v:imagedata r:id="rId19" o:title="A graph with numbers and a number&#10;&#10;Description automatically generated" croptop="22441f" cropbottom="15983f" cropleft="25798f" cropright="27759f"/>
                  <v:path arrowok="t"/>
                </v:shape>
                <w10:wrap type="topAndBottom"/>
              </v:group>
            </w:pict>
          </mc:Fallback>
        </mc:AlternateContent>
      </w:r>
      <w:r w:rsidR="0015697F">
        <w:rPr>
          <w:rFonts w:ascii="Arial" w:hAnsi="Arial" w:cs="Arial"/>
          <w:b/>
          <w:bCs/>
          <w:sz w:val="24"/>
          <w:szCs w:val="24"/>
        </w:rPr>
        <w:t xml:space="preserve">                                                                                                                                     </w:t>
      </w:r>
      <w:r w:rsidR="00B201CC">
        <w:rPr>
          <w:rFonts w:ascii="Arial" w:hAnsi="Arial" w:cs="Arial"/>
          <w:b/>
          <w:bCs/>
          <w:i/>
          <w:iCs/>
          <w:noProof/>
          <w:sz w:val="28"/>
          <w:szCs w:val="28"/>
        </w:rPr>
        <mc:AlternateContent>
          <mc:Choice Requires="wpg">
            <w:drawing>
              <wp:anchor distT="0" distB="0" distL="114300" distR="114300" simplePos="0" relativeHeight="251714567" behindDoc="0" locked="0" layoutInCell="1" allowOverlap="1" wp14:anchorId="3D335108" wp14:editId="4E88DDAF">
                <wp:simplePos x="0" y="0"/>
                <wp:positionH relativeFrom="column">
                  <wp:posOffset>242773</wp:posOffset>
                </wp:positionH>
                <wp:positionV relativeFrom="paragraph">
                  <wp:posOffset>347</wp:posOffset>
                </wp:positionV>
                <wp:extent cx="5422900" cy="5840730"/>
                <wp:effectExtent l="0" t="0" r="6350" b="7620"/>
                <wp:wrapTopAndBottom/>
                <wp:docPr id="229" name="Group 229"/>
                <wp:cNvGraphicFramePr/>
                <a:graphic xmlns:a="http://schemas.openxmlformats.org/drawingml/2006/main">
                  <a:graphicData uri="http://schemas.microsoft.com/office/word/2010/wordprocessingGroup">
                    <wpg:wgp>
                      <wpg:cNvGrpSpPr/>
                      <wpg:grpSpPr>
                        <a:xfrm>
                          <a:off x="0" y="0"/>
                          <a:ext cx="5422900" cy="5840730"/>
                          <a:chOff x="0" y="0"/>
                          <a:chExt cx="5422900" cy="5840730"/>
                        </a:xfrm>
                      </wpg:grpSpPr>
                      <wpg:grpSp>
                        <wpg:cNvPr id="226" name="Group 226"/>
                        <wpg:cNvGrpSpPr/>
                        <wpg:grpSpPr>
                          <a:xfrm>
                            <a:off x="0" y="0"/>
                            <a:ext cx="5422900" cy="5840730"/>
                            <a:chOff x="0" y="0"/>
                            <a:chExt cx="5423509" cy="5841348"/>
                          </a:xfrm>
                        </wpg:grpSpPr>
                        <wpg:grpSp>
                          <wpg:cNvPr id="224" name="Group 224"/>
                          <wpg:cNvGrpSpPr/>
                          <wpg:grpSpPr>
                            <a:xfrm>
                              <a:off x="0" y="0"/>
                              <a:ext cx="4970145" cy="5841348"/>
                              <a:chOff x="-9324" y="0"/>
                              <a:chExt cx="4970549" cy="5841759"/>
                            </a:xfrm>
                          </wpg:grpSpPr>
                          <wpg:grpSp>
                            <wpg:cNvPr id="203" name="Group 203"/>
                            <wpg:cNvGrpSpPr/>
                            <wpg:grpSpPr>
                              <a:xfrm>
                                <a:off x="-9324" y="4878840"/>
                                <a:ext cx="4970549" cy="962919"/>
                                <a:chOff x="-458660" y="5333712"/>
                                <a:chExt cx="4970780" cy="963044"/>
                              </a:xfrm>
                            </wpg:grpSpPr>
                            <wps:wsp>
                              <wps:cNvPr id="86" name="Text Box 2"/>
                              <wps:cNvSpPr txBox="1">
                                <a:spLocks noChangeArrowheads="1"/>
                              </wps:cNvSpPr>
                              <wps:spPr bwMode="auto">
                                <a:xfrm>
                                  <a:off x="-458660" y="5333712"/>
                                  <a:ext cx="4970780" cy="963044"/>
                                </a:xfrm>
                                <a:prstGeom prst="rect">
                                  <a:avLst/>
                                </a:prstGeom>
                                <a:solidFill>
                                  <a:srgbClr val="FFFFFF"/>
                                </a:solidFill>
                                <a:ln w="9525">
                                  <a:noFill/>
                                  <a:miter lim="800000"/>
                                  <a:headEnd/>
                                  <a:tailEnd/>
                                </a:ln>
                              </wps:spPr>
                              <wps:txbx>
                                <w:txbxContent>
                                  <w:p w14:paraId="2AB7D8BE" w14:textId="649891B4" w:rsidR="00A65398" w:rsidRPr="0054286D" w:rsidRDefault="00A65398" w:rsidP="006B6643">
                                    <w:pPr>
                                      <w:rPr>
                                        <w:rFonts w:ascii="Arial" w:hAnsi="Arial" w:cs="Arial"/>
                                      </w:rPr>
                                    </w:pPr>
                                    <w:r>
                                      <w:rPr>
                                        <w:rFonts w:ascii="Arial" w:hAnsi="Arial" w:cs="Arial"/>
                                      </w:rPr>
                                      <w:t xml:space="preserve">Fig. 6. </w:t>
                                    </w:r>
                                    <w:proofErr w:type="gramStart"/>
                                    <w:r>
                                      <w:rPr>
                                        <w:rFonts w:ascii="Arial" w:hAnsi="Arial" w:cs="Arial"/>
                                      </w:rPr>
                                      <w:t>Neither changes in total alkalinity (µmol kg</w:t>
                                    </w:r>
                                    <w:r w:rsidRPr="00BE2CB0">
                                      <w:rPr>
                                        <w:rFonts w:ascii="Arial" w:hAnsi="Arial" w:cs="Arial"/>
                                        <w:vertAlign w:val="superscript"/>
                                      </w:rPr>
                                      <w:t>-1</w:t>
                                    </w:r>
                                    <w:r>
                                      <w:rPr>
                                        <w:rFonts w:ascii="Arial" w:hAnsi="Arial" w:cs="Arial"/>
                                      </w:rPr>
                                      <w:t xml:space="preserve">) nor salinity </w:t>
                                    </w:r>
                                    <w:del w:id="412" w:author="Brian P Gaylord" w:date="2023-10-30T13:26:00Z">
                                      <w:r w:rsidDel="00E538D8">
                                        <w:rPr>
                                          <w:rFonts w:ascii="Arial" w:hAnsi="Arial" w:cs="Arial"/>
                                        </w:rPr>
                                        <w:delText xml:space="preserve">level </w:delText>
                                      </w:r>
                                    </w:del>
                                    <w:r>
                                      <w:rPr>
                                        <w:rFonts w:ascii="Arial" w:hAnsi="Arial" w:cs="Arial"/>
                                      </w:rPr>
                                      <w:t>(</w:t>
                                    </w:r>
                                    <w:del w:id="413" w:author="Brian P Gaylord" w:date="2023-10-30T13:27:00Z">
                                      <w:r w:rsidDel="00E538D8">
                                        <w:rPr>
                                          <w:rFonts w:ascii="Arial" w:hAnsi="Arial" w:cs="Arial"/>
                                        </w:rPr>
                                        <w:delText>color</w:delText>
                                      </w:r>
                                    </w:del>
                                    <w:ins w:id="414" w:author="Brian P Gaylord" w:date="2023-10-30T13:27:00Z">
                                      <w:r>
                                        <w:rPr>
                                          <w:rFonts w:ascii="Arial" w:hAnsi="Arial" w:cs="Arial"/>
                                        </w:rPr>
                                        <w:t>greyscale</w:t>
                                      </w:r>
                                    </w:ins>
                                    <w:proofErr w:type="gramEnd"/>
                                    <w:r>
                                      <w:rPr>
                                        <w:rFonts w:ascii="Arial" w:hAnsi="Arial" w:cs="Arial"/>
                                      </w:rPr>
                                      <w:t>) influence A) shell thickness (mg mm</w:t>
                                    </w:r>
                                    <w:r w:rsidRPr="00BE2CB0">
                                      <w:rPr>
                                        <w:rFonts w:ascii="Arial" w:hAnsi="Arial" w:cs="Arial"/>
                                        <w:vertAlign w:val="superscript"/>
                                      </w:rPr>
                                      <w:t>2</w:t>
                                    </w:r>
                                    <w:r>
                                      <w:rPr>
                                        <w:rFonts w:ascii="Arial" w:hAnsi="Arial" w:cs="Arial"/>
                                      </w:rPr>
                                      <w:t xml:space="preserve">) or B) </w:t>
                                    </w:r>
                                    <w:del w:id="415" w:author="Brian P Gaylord" w:date="2023-10-30T13:27:00Z">
                                      <w:r w:rsidDel="00E538D8">
                                        <w:rPr>
                                          <w:rFonts w:ascii="Arial" w:hAnsi="Arial" w:cs="Arial"/>
                                        </w:rPr>
                                        <w:delText xml:space="preserve">the </w:delText>
                                      </w:r>
                                    </w:del>
                                    <w:r>
                                      <w:rPr>
                                        <w:rFonts w:ascii="Arial" w:hAnsi="Arial" w:cs="Arial"/>
                                      </w:rPr>
                                      <w:t>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del w:id="416" w:author="Brian P Gaylord" w:date="2023-10-30T13:27:00Z">
                                      <w:r w:rsidDel="00E538D8">
                                        <w:rPr>
                                          <w:rFonts w:ascii="Arial" w:hAnsi="Arial" w:cs="Arial"/>
                                        </w:rPr>
                                        <w:delText xml:space="preserve">A lack of an effect of TA may suggest that trade-offs in other growth metrics, in order to maintain relative shell growth, did not occur. </w:delText>
                                      </w:r>
                                    </w:del>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1">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2">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A65398" w:rsidRPr="00E54548" w:rsidRDefault="00A65398"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A65398" w:rsidRPr="00E54548" w:rsidRDefault="00A65398"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558004" y="1777482"/>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3">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4">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D335108" id="Group 229" o:spid="_x0000_s1084" style="position:absolute;margin-left:19.1pt;margin-top:.05pt;width:427pt;height:459.9pt;z-index:251714567" coordsize="54229,58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">
                <v:group id="Group 226" o:spid="_x0000_s1085" style="position:absolute;width:54229;height:58407" coordsize="54235,5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6" style="position:absolute;width:49701;height:58413" coordorigin="-93" coordsize="49705,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7" style="position:absolute;left:-93;top:48788;width:49705;height:9629" coordorigin="-4586,53337" coordsize="49707,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8" type="#_x0000_t202" style="position:absolute;left:-4586;top:53337;width:49707;height:9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649891B4" w:rsidR="00A65398" w:rsidRPr="0054286D" w:rsidRDefault="00A65398" w:rsidP="006B6643">
                              <w:pPr>
                                <w:rPr>
                                  <w:rFonts w:ascii="Arial" w:hAnsi="Arial" w:cs="Arial"/>
                                </w:rPr>
                              </w:pPr>
                              <w:r>
                                <w:rPr>
                                  <w:rFonts w:ascii="Arial" w:hAnsi="Arial" w:cs="Arial"/>
                                </w:rPr>
                                <w:t xml:space="preserve">Fig. 6. </w:t>
                              </w:r>
                              <w:proofErr w:type="gramStart"/>
                              <w:r>
                                <w:rPr>
                                  <w:rFonts w:ascii="Arial" w:hAnsi="Arial" w:cs="Arial"/>
                                </w:rPr>
                                <w:t>Neither changes in total alkalinity (µmol kg</w:t>
                              </w:r>
                              <w:r w:rsidRPr="00BE2CB0">
                                <w:rPr>
                                  <w:rFonts w:ascii="Arial" w:hAnsi="Arial" w:cs="Arial"/>
                                  <w:vertAlign w:val="superscript"/>
                                </w:rPr>
                                <w:t>-1</w:t>
                              </w:r>
                              <w:r>
                                <w:rPr>
                                  <w:rFonts w:ascii="Arial" w:hAnsi="Arial" w:cs="Arial"/>
                                </w:rPr>
                                <w:t xml:space="preserve">) nor salinity </w:t>
                              </w:r>
                              <w:del w:id="497" w:author="Brian P Gaylord" w:date="2023-10-30T13:26:00Z">
                                <w:r w:rsidDel="00E538D8">
                                  <w:rPr>
                                    <w:rFonts w:ascii="Arial" w:hAnsi="Arial" w:cs="Arial"/>
                                  </w:rPr>
                                  <w:delText xml:space="preserve">level </w:delText>
                                </w:r>
                              </w:del>
                              <w:r>
                                <w:rPr>
                                  <w:rFonts w:ascii="Arial" w:hAnsi="Arial" w:cs="Arial"/>
                                </w:rPr>
                                <w:t>(</w:t>
                              </w:r>
                              <w:del w:id="498" w:author="Brian P Gaylord" w:date="2023-10-30T13:27:00Z">
                                <w:r w:rsidDel="00E538D8">
                                  <w:rPr>
                                    <w:rFonts w:ascii="Arial" w:hAnsi="Arial" w:cs="Arial"/>
                                  </w:rPr>
                                  <w:delText>color</w:delText>
                                </w:r>
                              </w:del>
                              <w:ins w:id="499" w:author="Brian P Gaylord" w:date="2023-10-30T13:27:00Z">
                                <w:r>
                                  <w:rPr>
                                    <w:rFonts w:ascii="Arial" w:hAnsi="Arial" w:cs="Arial"/>
                                  </w:rPr>
                                  <w:t>greyscale</w:t>
                                </w:r>
                              </w:ins>
                              <w:proofErr w:type="gramEnd"/>
                              <w:r>
                                <w:rPr>
                                  <w:rFonts w:ascii="Arial" w:hAnsi="Arial" w:cs="Arial"/>
                                </w:rPr>
                                <w:t>) influence A) shell thickness (mg mm</w:t>
                              </w:r>
                              <w:r w:rsidRPr="00BE2CB0">
                                <w:rPr>
                                  <w:rFonts w:ascii="Arial" w:hAnsi="Arial" w:cs="Arial"/>
                                  <w:vertAlign w:val="superscript"/>
                                </w:rPr>
                                <w:t>2</w:t>
                              </w:r>
                              <w:r>
                                <w:rPr>
                                  <w:rFonts w:ascii="Arial" w:hAnsi="Arial" w:cs="Arial"/>
                                </w:rPr>
                                <w:t xml:space="preserve">) or B) </w:t>
                              </w:r>
                              <w:del w:id="500" w:author="Brian P Gaylord" w:date="2023-10-30T13:27:00Z">
                                <w:r w:rsidDel="00E538D8">
                                  <w:rPr>
                                    <w:rFonts w:ascii="Arial" w:hAnsi="Arial" w:cs="Arial"/>
                                  </w:rPr>
                                  <w:delText xml:space="preserve">the </w:delText>
                                </w:r>
                              </w:del>
                              <w:r>
                                <w:rPr>
                                  <w:rFonts w:ascii="Arial" w:hAnsi="Arial" w:cs="Arial"/>
                                </w:rPr>
                                <w:t>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del w:id="501" w:author="Brian P Gaylord" w:date="2023-10-30T13:27:00Z">
                                <w:r w:rsidDel="00E538D8">
                                  <w:rPr>
                                    <w:rFonts w:ascii="Arial" w:hAnsi="Arial" w:cs="Arial"/>
                                  </w:rPr>
                                  <w:delText xml:space="preserve">A lack of an effect of TA may suggest that trade-offs in other growth metrics, in order to maintain relative shell growth, did not occur. </w:delText>
                                </w:r>
                              </w:del>
                            </w:p>
                          </w:txbxContent>
                        </v:textbox>
                      </v:shape>
                    </v:group>
                    <v:group id="Group 223" o:spid="_x0000_s1089"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90"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">
                        <v:imagedata r:id="rId35" o:title="" croptop="10182f" cropbottom="9965f" cropright="9462f"/>
                        <v:path arrowok="t"/>
                      </v:shape>
                      <v:shape id="Picture 222" o:spid="_x0000_s1091"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">
                        <v:imagedata r:id="rId36" o:title="" croptop="9859f" cropleft="-2f" cropright="10190f"/>
                        <v:path arrowok="t"/>
                      </v:shape>
                    </v:group>
                    <v:shape id="Text Box 11" o:spid="_x0000_s1092"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A65398" w:rsidRPr="00E54548" w:rsidRDefault="00A65398" w:rsidP="007123E4">
                            <w:pPr>
                              <w:rPr>
                                <w:b/>
                                <w:bCs/>
                                <w:sz w:val="32"/>
                                <w:szCs w:val="32"/>
                              </w:rPr>
                            </w:pPr>
                            <w:r>
                              <w:rPr>
                                <w:b/>
                                <w:bCs/>
                                <w:sz w:val="32"/>
                                <w:szCs w:val="32"/>
                              </w:rPr>
                              <w:t>A</w:t>
                            </w:r>
                          </w:p>
                        </w:txbxContent>
                      </v:textbox>
                    </v:shape>
                    <v:shape id="_x0000_s1093"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A65398" w:rsidRPr="00E54548" w:rsidRDefault="00A65398" w:rsidP="007123E4">
                            <w:pPr>
                              <w:rPr>
                                <w:b/>
                                <w:bCs/>
                                <w:sz w:val="32"/>
                                <w:szCs w:val="32"/>
                              </w:rPr>
                            </w:pPr>
                            <w:r>
                              <w:rPr>
                                <w:b/>
                                <w:bCs/>
                                <w:sz w:val="32"/>
                                <w:szCs w:val="32"/>
                              </w:rPr>
                              <w:t>B</w:t>
                            </w:r>
                          </w:p>
                        </w:txbxContent>
                      </v:textbox>
                    </v:shape>
                  </v:group>
                  <v:shape id="Picture 225" o:spid="_x0000_s1094" type="#_x0000_t75" alt="A graph of different sizes and shapes&#10;&#10;Description automatically generated with medium confidence" style="position:absolute;left:45580;top:17774;width:8655;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">
                    <v:imagedata r:id="rId23" o:title="A graph of different sizes and shapes&#10;&#10;Description automatically generated with medium confidence" croptop="11160f" cropbottom="37641f" cropleft="14703f" cropright="39894f"/>
                    <v:path arrowok="t"/>
                  </v:shape>
                </v:group>
                <v:shape id="Picture 227" o:spid="_x0000_s1095"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">
                  <v:imagedata r:id="rId37" o:title="" croptop="17657f" cropbottom="18139f" cropright="58767f"/>
                  <v:path arrowok="t"/>
                </v:shape>
                <v:shape id="Picture 228" o:spid="_x0000_s1096"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">
                  <v:imagedata r:id="rId38" o:title="" croptop="19032f" cropbottom="16296f" cropright="58527f"/>
                  <v:path arrowok="t"/>
                </v:shape>
                <w10:wrap type="topAndBottom"/>
              </v:group>
            </w:pict>
          </mc:Fallback>
        </mc:AlternateContent>
      </w:r>
      <w:r w:rsidR="00A213BC">
        <w:rPr>
          <w:rFonts w:ascii="Arial" w:hAnsi="Arial" w:cs="Arial"/>
          <w:sz w:val="24"/>
          <w:szCs w:val="24"/>
        </w:rPr>
        <w:t>.</w:t>
      </w:r>
      <w:r w:rsidR="00BC0646" w:rsidRPr="00AF3471">
        <w:rPr>
          <w:rFonts w:ascii="Arial" w:hAnsi="Arial" w:cs="Arial"/>
          <w:sz w:val="24"/>
          <w:szCs w:val="24"/>
        </w:rPr>
        <w:t xml:space="preserve"> </w:t>
      </w:r>
    </w:p>
    <w:p w14:paraId="5976C690" w14:textId="349A1EC3" w:rsidR="00290219" w:rsidDel="00B201CC" w:rsidRDefault="00290219" w:rsidP="005F494A">
      <w:pPr>
        <w:pStyle w:val="NoSpacing"/>
        <w:rPr>
          <w:del w:id="417" w:author="alisha saley" w:date="2023-10-27T12:57:00Z"/>
          <w:rFonts w:ascii="Arial" w:hAnsi="Arial" w:cs="Arial"/>
          <w:b/>
          <w:bCs/>
          <w:i/>
          <w:iCs/>
          <w:sz w:val="28"/>
          <w:szCs w:val="28"/>
        </w:rPr>
      </w:pPr>
    </w:p>
    <w:p w14:paraId="7E04057C" w14:textId="1D4E5504" w:rsidR="00E04BBA" w:rsidRDefault="00EF623E" w:rsidP="001E0897">
      <w:pPr>
        <w:pStyle w:val="NoSpacing"/>
        <w:rPr>
          <w:rFonts w:ascii="Arial" w:hAnsi="Arial" w:cs="Arial"/>
          <w:sz w:val="24"/>
          <w:szCs w:val="24"/>
        </w:rPr>
      </w:pPr>
      <w:r>
        <w:rPr>
          <w:b/>
          <w:bCs/>
          <w:i/>
          <w:iCs/>
          <w:sz w:val="32"/>
          <w:szCs w:val="32"/>
        </w:rPr>
        <w:t>Discussion—</w:t>
      </w:r>
      <w:ins w:id="418" w:author="Brian P Gaylord" w:date="2023-10-30T15:36:00Z">
        <w:r w:rsidR="008731CF">
          <w:rPr>
            <w:b/>
            <w:bCs/>
            <w:i/>
            <w:iCs/>
            <w:sz w:val="32"/>
            <w:szCs w:val="32"/>
          </w:rPr>
          <w:t xml:space="preserve"> </w:t>
        </w:r>
      </w:ins>
      <w:commentRangeStart w:id="419"/>
      <w:del w:id="420" w:author="Brian P Gaylord" w:date="2023-10-30T15:41:00Z">
        <w:r w:rsidR="002934B0" w:rsidDel="008731CF">
          <w:rPr>
            <w:rFonts w:ascii="Arial" w:hAnsi="Arial" w:cs="Arial"/>
            <w:sz w:val="24"/>
            <w:szCs w:val="24"/>
          </w:rPr>
          <w:delText>Shell</w:delText>
        </w:r>
        <w:commentRangeEnd w:id="419"/>
        <w:r w:rsidR="008731CF" w:rsidDel="008731CF">
          <w:rPr>
            <w:rStyle w:val="CommentReference"/>
          </w:rPr>
          <w:commentReference w:id="419"/>
        </w:r>
        <w:r w:rsidR="002934B0" w:rsidDel="008731CF">
          <w:rPr>
            <w:rFonts w:ascii="Arial" w:hAnsi="Arial" w:cs="Arial"/>
            <w:sz w:val="24"/>
            <w:szCs w:val="24"/>
          </w:rPr>
          <w:delText xml:space="preserve"> growth </w:delText>
        </w:r>
        <w:commentRangeStart w:id="421"/>
        <w:r w:rsidR="002934B0" w:rsidDel="008731CF">
          <w:rPr>
            <w:rFonts w:ascii="Arial" w:hAnsi="Arial" w:cs="Arial"/>
            <w:sz w:val="24"/>
            <w:szCs w:val="24"/>
          </w:rPr>
          <w:delText>responses</w:delText>
        </w:r>
      </w:del>
      <w:ins w:id="422" w:author="Brian P Gaylord" w:date="2023-10-30T15:41:00Z">
        <w:r w:rsidR="008731CF">
          <w:rPr>
            <w:rFonts w:ascii="Arial" w:hAnsi="Arial" w:cs="Arial"/>
            <w:sz w:val="24"/>
            <w:szCs w:val="24"/>
          </w:rPr>
          <w:t xml:space="preserve">Growth </w:t>
        </w:r>
      </w:ins>
      <w:ins w:id="423" w:author="Brian P Gaylord" w:date="2023-10-30T15:43:00Z">
        <w:r w:rsidR="0066578C">
          <w:rPr>
            <w:rFonts w:ascii="Arial" w:hAnsi="Arial" w:cs="Arial"/>
            <w:sz w:val="24"/>
            <w:szCs w:val="24"/>
          </w:rPr>
          <w:t>in</w:t>
        </w:r>
      </w:ins>
      <w:ins w:id="424" w:author="Brian P Gaylord" w:date="2023-10-30T15:41:00Z">
        <w:r w:rsidR="008731CF">
          <w:rPr>
            <w:rFonts w:ascii="Arial" w:hAnsi="Arial" w:cs="Arial"/>
            <w:sz w:val="24"/>
            <w:szCs w:val="24"/>
          </w:rPr>
          <w:t xml:space="preserve"> shell area</w:t>
        </w:r>
      </w:ins>
      <w:r w:rsidR="002934B0">
        <w:rPr>
          <w:rFonts w:ascii="Arial" w:hAnsi="Arial" w:cs="Arial"/>
          <w:sz w:val="24"/>
          <w:szCs w:val="24"/>
        </w:rPr>
        <w:t xml:space="preserve"> of juvenile </w:t>
      </w:r>
      <w:r w:rsidR="00B90505">
        <w:rPr>
          <w:rFonts w:ascii="Arial" w:hAnsi="Arial" w:cs="Arial"/>
          <w:i/>
          <w:iCs/>
          <w:sz w:val="24"/>
          <w:szCs w:val="24"/>
        </w:rPr>
        <w:t xml:space="preserve">C. </w:t>
      </w:r>
      <w:proofErr w:type="spellStart"/>
      <w:r w:rsidR="00B90505">
        <w:rPr>
          <w:rFonts w:ascii="Arial" w:hAnsi="Arial" w:cs="Arial"/>
          <w:i/>
          <w:iCs/>
          <w:sz w:val="24"/>
          <w:szCs w:val="24"/>
        </w:rPr>
        <w:t>virginica</w:t>
      </w:r>
      <w:proofErr w:type="spellEnd"/>
      <w:r w:rsidR="00B90505">
        <w:rPr>
          <w:rFonts w:ascii="Arial" w:hAnsi="Arial" w:cs="Arial"/>
          <w:i/>
          <w:iCs/>
          <w:sz w:val="24"/>
          <w:szCs w:val="24"/>
        </w:rPr>
        <w:t xml:space="preserve"> </w:t>
      </w:r>
      <w:r w:rsidR="002934B0">
        <w:rPr>
          <w:rFonts w:ascii="Arial" w:hAnsi="Arial" w:cs="Arial"/>
          <w:sz w:val="24"/>
          <w:szCs w:val="24"/>
        </w:rPr>
        <w:t xml:space="preserve">oysters </w:t>
      </w:r>
      <w:ins w:id="425" w:author="Brian P Gaylord" w:date="2023-10-30T15:41:00Z">
        <w:r w:rsidR="008731CF">
          <w:rPr>
            <w:rFonts w:ascii="Arial" w:hAnsi="Arial" w:cs="Arial"/>
            <w:sz w:val="24"/>
            <w:szCs w:val="24"/>
          </w:rPr>
          <w:t xml:space="preserve">responded </w:t>
        </w:r>
      </w:ins>
      <w:r w:rsidR="002934B0">
        <w:rPr>
          <w:rFonts w:ascii="Arial" w:hAnsi="Arial" w:cs="Arial"/>
          <w:sz w:val="24"/>
          <w:szCs w:val="24"/>
        </w:rPr>
        <w:t xml:space="preserve">to altered alkalinity </w:t>
      </w:r>
      <w:ins w:id="426" w:author="Brian P Gaylord" w:date="2023-10-30T15:44:00Z">
        <w:r w:rsidR="0066578C">
          <w:rPr>
            <w:rFonts w:ascii="Arial" w:hAnsi="Arial" w:cs="Arial"/>
            <w:sz w:val="24"/>
            <w:szCs w:val="24"/>
          </w:rPr>
          <w:t xml:space="preserve">and salinity </w:t>
        </w:r>
      </w:ins>
      <w:ins w:id="427" w:author="Brian P Gaylord" w:date="2023-10-30T15:42:00Z">
        <w:r w:rsidR="008731CF">
          <w:rPr>
            <w:rFonts w:ascii="Arial" w:hAnsi="Arial" w:cs="Arial"/>
            <w:sz w:val="24"/>
            <w:szCs w:val="24"/>
          </w:rPr>
          <w:t>in a complex fashion</w:t>
        </w:r>
        <w:commentRangeEnd w:id="421"/>
        <w:r w:rsidR="008731CF">
          <w:rPr>
            <w:rStyle w:val="CommentReference"/>
          </w:rPr>
          <w:commentReference w:id="421"/>
        </w:r>
        <w:r w:rsidR="008731CF">
          <w:rPr>
            <w:rFonts w:ascii="Arial" w:hAnsi="Arial" w:cs="Arial"/>
            <w:sz w:val="24"/>
            <w:szCs w:val="24"/>
          </w:rPr>
          <w:t xml:space="preserve">. </w:t>
        </w:r>
      </w:ins>
      <w:ins w:id="428" w:author="Brian P Gaylord" w:date="2023-10-30T18:05:00Z">
        <w:r w:rsidR="00705BD6">
          <w:rPr>
            <w:rFonts w:ascii="Arial" w:hAnsi="Arial" w:cs="Arial"/>
            <w:sz w:val="24"/>
            <w:szCs w:val="24"/>
          </w:rPr>
          <w:t>G</w:t>
        </w:r>
      </w:ins>
      <w:ins w:id="429" w:author="Brian P Gaylord" w:date="2023-10-30T15:47:00Z">
        <w:r w:rsidR="0066578C">
          <w:rPr>
            <w:rFonts w:ascii="Arial" w:hAnsi="Arial" w:cs="Arial"/>
            <w:sz w:val="24"/>
            <w:szCs w:val="24"/>
          </w:rPr>
          <w:t xml:space="preserve">reater </w:t>
        </w:r>
        <w:commentRangeStart w:id="430"/>
        <w:r w:rsidR="0066578C">
          <w:rPr>
            <w:rFonts w:ascii="Arial" w:hAnsi="Arial" w:cs="Arial"/>
            <w:sz w:val="24"/>
            <w:szCs w:val="24"/>
          </w:rPr>
          <w:t>increases</w:t>
        </w:r>
      </w:ins>
      <w:ins w:id="431" w:author="Brian P Gaylord" w:date="2023-10-30T15:43:00Z">
        <w:r w:rsidR="0066578C">
          <w:rPr>
            <w:rFonts w:ascii="Arial" w:hAnsi="Arial" w:cs="Arial"/>
            <w:sz w:val="24"/>
            <w:szCs w:val="24"/>
          </w:rPr>
          <w:t xml:space="preserve"> in shell area during </w:t>
        </w:r>
      </w:ins>
      <w:ins w:id="432" w:author="Brian P Gaylord" w:date="2023-10-30T15:44:00Z">
        <w:r w:rsidR="0066578C">
          <w:rPr>
            <w:rFonts w:ascii="Arial" w:hAnsi="Arial" w:cs="Arial"/>
            <w:sz w:val="24"/>
            <w:szCs w:val="24"/>
          </w:rPr>
          <w:t xml:space="preserve">the first </w:t>
        </w:r>
      </w:ins>
      <w:ins w:id="433" w:author="Brian P Gaylord" w:date="2023-10-30T15:49:00Z">
        <w:r w:rsidR="0066578C">
          <w:rPr>
            <w:rFonts w:ascii="Arial" w:hAnsi="Arial" w:cs="Arial"/>
            <w:sz w:val="24"/>
            <w:szCs w:val="24"/>
          </w:rPr>
          <w:t>18 days</w:t>
        </w:r>
      </w:ins>
      <w:ins w:id="434" w:author="Brian P Gaylord" w:date="2023-10-30T15:44:00Z">
        <w:r w:rsidR="0066578C">
          <w:rPr>
            <w:rFonts w:ascii="Arial" w:hAnsi="Arial" w:cs="Arial"/>
            <w:sz w:val="24"/>
            <w:szCs w:val="24"/>
          </w:rPr>
          <w:t xml:space="preserve"> following imposition of treatment conditions, compared to </w:t>
        </w:r>
      </w:ins>
      <w:ins w:id="435" w:author="Brian P Gaylord" w:date="2023-10-30T15:49:00Z">
        <w:r w:rsidR="0066578C">
          <w:rPr>
            <w:rFonts w:ascii="Arial" w:hAnsi="Arial" w:cs="Arial"/>
            <w:sz w:val="24"/>
            <w:szCs w:val="24"/>
          </w:rPr>
          <w:t>days 19-36</w:t>
        </w:r>
      </w:ins>
      <w:commentRangeEnd w:id="430"/>
      <w:ins w:id="436" w:author="Brian P Gaylord" w:date="2023-10-30T16:06:00Z">
        <w:r w:rsidR="00A9231B">
          <w:rPr>
            <w:rStyle w:val="CommentReference"/>
          </w:rPr>
          <w:commentReference w:id="430"/>
        </w:r>
      </w:ins>
      <w:ins w:id="437" w:author="Brian P Gaylord" w:date="2023-10-30T15:44:00Z">
        <w:r w:rsidR="0066578C">
          <w:rPr>
            <w:rFonts w:ascii="Arial" w:hAnsi="Arial" w:cs="Arial"/>
            <w:sz w:val="24"/>
            <w:szCs w:val="24"/>
          </w:rPr>
          <w:t xml:space="preserve">, </w:t>
        </w:r>
        <w:r w:rsidR="00D258FD">
          <w:rPr>
            <w:rFonts w:ascii="Arial" w:hAnsi="Arial" w:cs="Arial"/>
            <w:sz w:val="24"/>
            <w:szCs w:val="24"/>
          </w:rPr>
          <w:t>suggest</w:t>
        </w:r>
      </w:ins>
      <w:ins w:id="438" w:author="Brian P Gaylord" w:date="2023-10-30T18:05:00Z">
        <w:r w:rsidR="00705BD6">
          <w:rPr>
            <w:rFonts w:ascii="Arial" w:hAnsi="Arial" w:cs="Arial"/>
            <w:sz w:val="24"/>
            <w:szCs w:val="24"/>
          </w:rPr>
          <w:t>ed</w:t>
        </w:r>
      </w:ins>
      <w:ins w:id="439" w:author="Brian P Gaylord" w:date="2023-10-30T15:44:00Z">
        <w:r w:rsidR="0066578C">
          <w:rPr>
            <w:rFonts w:ascii="Arial" w:hAnsi="Arial" w:cs="Arial"/>
            <w:sz w:val="24"/>
            <w:szCs w:val="24"/>
          </w:rPr>
          <w:t xml:space="preserve"> that </w:t>
        </w:r>
      </w:ins>
      <w:ins w:id="440" w:author="Brian P Gaylord" w:date="2023-10-30T15:45:00Z">
        <w:r w:rsidR="007A5D73">
          <w:rPr>
            <w:rFonts w:ascii="Arial" w:hAnsi="Arial" w:cs="Arial"/>
            <w:sz w:val="24"/>
            <w:szCs w:val="24"/>
          </w:rPr>
          <w:t>oysters possess</w:t>
        </w:r>
        <w:r w:rsidR="0066578C">
          <w:rPr>
            <w:rFonts w:ascii="Arial" w:hAnsi="Arial" w:cs="Arial"/>
            <w:sz w:val="24"/>
            <w:szCs w:val="24"/>
          </w:rPr>
          <w:t xml:space="preserve"> the physiological machinery to respond quickly</w:t>
        </w:r>
      </w:ins>
      <w:ins w:id="441" w:author="Brian P Gaylord" w:date="2023-10-30T15:47:00Z">
        <w:r w:rsidR="0066578C">
          <w:rPr>
            <w:rFonts w:ascii="Arial" w:hAnsi="Arial" w:cs="Arial"/>
            <w:sz w:val="24"/>
            <w:szCs w:val="24"/>
          </w:rPr>
          <w:t xml:space="preserve"> but </w:t>
        </w:r>
      </w:ins>
      <w:ins w:id="442" w:author="Brian P Gaylord" w:date="2023-10-30T16:07:00Z">
        <w:r w:rsidR="007A5D73">
          <w:rPr>
            <w:rFonts w:ascii="Arial" w:hAnsi="Arial" w:cs="Arial"/>
            <w:sz w:val="24"/>
            <w:szCs w:val="24"/>
          </w:rPr>
          <w:t xml:space="preserve">may </w:t>
        </w:r>
      </w:ins>
      <w:proofErr w:type="spellStart"/>
      <w:ins w:id="443" w:author="Brian P Gaylord" w:date="2023-10-30T15:45:00Z">
        <w:r w:rsidR="007A5D73">
          <w:rPr>
            <w:rFonts w:ascii="Arial" w:hAnsi="Arial" w:cs="Arial"/>
            <w:sz w:val="24"/>
            <w:szCs w:val="24"/>
          </w:rPr>
          <w:t>rechannel</w:t>
        </w:r>
        <w:proofErr w:type="spellEnd"/>
        <w:r w:rsidR="00705BD6">
          <w:rPr>
            <w:rFonts w:ascii="Arial" w:hAnsi="Arial" w:cs="Arial"/>
            <w:sz w:val="24"/>
            <w:szCs w:val="24"/>
          </w:rPr>
          <w:t xml:space="preserve"> energetic resources toward</w:t>
        </w:r>
        <w:r w:rsidR="0066578C">
          <w:rPr>
            <w:rFonts w:ascii="Arial" w:hAnsi="Arial" w:cs="Arial"/>
            <w:sz w:val="24"/>
            <w:szCs w:val="24"/>
          </w:rPr>
          <w:t xml:space="preserve"> other body functions </w:t>
        </w:r>
      </w:ins>
      <w:ins w:id="444" w:author="Brian P Gaylord" w:date="2023-10-30T15:47:00Z">
        <w:r w:rsidR="0066578C">
          <w:rPr>
            <w:rFonts w:ascii="Arial" w:hAnsi="Arial" w:cs="Arial"/>
            <w:sz w:val="24"/>
            <w:szCs w:val="24"/>
          </w:rPr>
          <w:t>over time.</w:t>
        </w:r>
      </w:ins>
      <w:ins w:id="445" w:author="Brian P Gaylord" w:date="2023-10-30T15:45:00Z">
        <w:r w:rsidR="0066578C">
          <w:rPr>
            <w:rFonts w:ascii="Arial" w:hAnsi="Arial" w:cs="Arial"/>
            <w:sz w:val="24"/>
            <w:szCs w:val="24"/>
          </w:rPr>
          <w:t xml:space="preserve"> </w:t>
        </w:r>
      </w:ins>
      <w:ins w:id="446" w:author="Brian P Gaylord" w:date="2023-10-30T15:51:00Z">
        <w:r w:rsidR="0066578C">
          <w:rPr>
            <w:rFonts w:ascii="Arial" w:hAnsi="Arial" w:cs="Arial"/>
            <w:sz w:val="24"/>
            <w:szCs w:val="24"/>
          </w:rPr>
          <w:t xml:space="preserve">A potential role for energy </w:t>
        </w:r>
      </w:ins>
      <w:ins w:id="447" w:author="Brian P Gaylord" w:date="2023-10-30T15:52:00Z">
        <w:r w:rsidR="0066578C">
          <w:rPr>
            <w:rFonts w:ascii="Arial" w:hAnsi="Arial" w:cs="Arial"/>
            <w:sz w:val="24"/>
            <w:szCs w:val="24"/>
          </w:rPr>
          <w:t>stores</w:t>
        </w:r>
      </w:ins>
      <w:ins w:id="448" w:author="Brian P Gaylord" w:date="2023-10-30T15:51:00Z">
        <w:r w:rsidR="0066578C">
          <w:rPr>
            <w:rFonts w:ascii="Arial" w:hAnsi="Arial" w:cs="Arial"/>
            <w:sz w:val="24"/>
            <w:szCs w:val="24"/>
          </w:rPr>
          <w:t xml:space="preserve"> </w:t>
        </w:r>
        <w:proofErr w:type="gramStart"/>
        <w:r w:rsidR="0066578C">
          <w:rPr>
            <w:rFonts w:ascii="Arial" w:hAnsi="Arial" w:cs="Arial"/>
            <w:sz w:val="24"/>
            <w:szCs w:val="24"/>
          </w:rPr>
          <w:t xml:space="preserve">is further </w:t>
        </w:r>
      </w:ins>
      <w:ins w:id="449" w:author="Brian P Gaylord" w:date="2023-10-30T15:52:00Z">
        <w:r w:rsidR="0066578C">
          <w:rPr>
            <w:rFonts w:ascii="Arial" w:hAnsi="Arial" w:cs="Arial"/>
            <w:sz w:val="24"/>
            <w:szCs w:val="24"/>
          </w:rPr>
          <w:t>supported</w:t>
        </w:r>
      </w:ins>
      <w:proofErr w:type="gramEnd"/>
      <w:ins w:id="450" w:author="Brian P Gaylord" w:date="2023-10-30T15:51:00Z">
        <w:r w:rsidR="0066578C">
          <w:rPr>
            <w:rFonts w:ascii="Arial" w:hAnsi="Arial" w:cs="Arial"/>
            <w:sz w:val="24"/>
            <w:szCs w:val="24"/>
          </w:rPr>
          <w:t xml:space="preserve"> by the tendency </w:t>
        </w:r>
      </w:ins>
      <w:ins w:id="451" w:author="Brian P Gaylord" w:date="2023-10-30T15:52:00Z">
        <w:r w:rsidR="0066578C">
          <w:rPr>
            <w:rFonts w:ascii="Arial" w:hAnsi="Arial" w:cs="Arial"/>
            <w:sz w:val="24"/>
            <w:szCs w:val="24"/>
          </w:rPr>
          <w:t xml:space="preserve">for individuals of larger initial size to exhibit greater growth in shell area during the first </w:t>
        </w:r>
      </w:ins>
      <w:ins w:id="452" w:author="Brian P Gaylord" w:date="2023-10-30T15:53:00Z">
        <w:r w:rsidR="0066578C">
          <w:rPr>
            <w:rFonts w:ascii="Arial" w:hAnsi="Arial" w:cs="Arial"/>
            <w:sz w:val="24"/>
            <w:szCs w:val="24"/>
          </w:rPr>
          <w:t xml:space="preserve">time window. </w:t>
        </w:r>
      </w:ins>
      <w:ins w:id="453" w:author="Brian P Gaylord" w:date="2023-10-30T15:49:00Z">
        <w:r w:rsidR="0066578C">
          <w:rPr>
            <w:rFonts w:ascii="Arial" w:hAnsi="Arial" w:cs="Arial"/>
            <w:sz w:val="24"/>
            <w:szCs w:val="24"/>
          </w:rPr>
          <w:t xml:space="preserve">In </w:t>
        </w:r>
      </w:ins>
      <w:ins w:id="454" w:author="Brian P Gaylord" w:date="2023-10-30T15:53:00Z">
        <w:r w:rsidR="0066578C">
          <w:rPr>
            <w:rFonts w:ascii="Arial" w:hAnsi="Arial" w:cs="Arial"/>
            <w:sz w:val="24"/>
            <w:szCs w:val="24"/>
          </w:rPr>
          <w:t>contrast</w:t>
        </w:r>
      </w:ins>
      <w:ins w:id="455" w:author="Brian P Gaylord" w:date="2023-10-30T15:49:00Z">
        <w:r w:rsidR="0066578C">
          <w:rPr>
            <w:rFonts w:ascii="Arial" w:hAnsi="Arial" w:cs="Arial"/>
            <w:sz w:val="24"/>
            <w:szCs w:val="24"/>
          </w:rPr>
          <w:t xml:space="preserve">, effects of TA emerged in the second time window, perhaps in conjunction </w:t>
        </w:r>
      </w:ins>
      <w:ins w:id="456" w:author="Brian P Gaylord" w:date="2023-10-30T15:57:00Z">
        <w:r w:rsidR="00D258FD">
          <w:rPr>
            <w:rFonts w:ascii="Arial" w:hAnsi="Arial" w:cs="Arial"/>
            <w:sz w:val="24"/>
            <w:szCs w:val="24"/>
          </w:rPr>
          <w:t xml:space="preserve">with </w:t>
        </w:r>
      </w:ins>
      <w:ins w:id="457" w:author="Brian P Gaylord" w:date="2023-10-30T15:53:00Z">
        <w:r w:rsidR="0066578C">
          <w:rPr>
            <w:rFonts w:ascii="Arial" w:hAnsi="Arial" w:cs="Arial"/>
            <w:sz w:val="24"/>
            <w:szCs w:val="24"/>
          </w:rPr>
          <w:t xml:space="preserve">diversion of energetic resources to other </w:t>
        </w:r>
      </w:ins>
      <w:ins w:id="458" w:author="Brian P Gaylord" w:date="2023-10-30T15:54:00Z">
        <w:r w:rsidR="00D258FD">
          <w:rPr>
            <w:rFonts w:ascii="Arial" w:hAnsi="Arial" w:cs="Arial"/>
            <w:sz w:val="24"/>
            <w:szCs w:val="24"/>
          </w:rPr>
          <w:t xml:space="preserve">needs, or the </w:t>
        </w:r>
      </w:ins>
      <w:ins w:id="459" w:author="Brian P Gaylord" w:date="2023-10-30T15:53:00Z">
        <w:r w:rsidR="0066578C">
          <w:rPr>
            <w:rFonts w:ascii="Arial" w:hAnsi="Arial" w:cs="Arial"/>
            <w:sz w:val="24"/>
            <w:szCs w:val="24"/>
          </w:rPr>
          <w:t>depletion</w:t>
        </w:r>
      </w:ins>
      <w:ins w:id="460" w:author="Brian P Gaylord" w:date="2023-10-30T15:54:00Z">
        <w:r w:rsidR="00D258FD">
          <w:rPr>
            <w:rFonts w:ascii="Arial" w:hAnsi="Arial" w:cs="Arial"/>
            <w:sz w:val="24"/>
            <w:szCs w:val="24"/>
          </w:rPr>
          <w:t xml:space="preserve"> of those resources</w:t>
        </w:r>
      </w:ins>
      <w:ins w:id="461" w:author="Brian P Gaylord" w:date="2023-10-30T15:50:00Z">
        <w:r w:rsidR="0066578C">
          <w:rPr>
            <w:rFonts w:ascii="Arial" w:hAnsi="Arial" w:cs="Arial"/>
            <w:sz w:val="24"/>
            <w:szCs w:val="24"/>
          </w:rPr>
          <w:t>.</w:t>
        </w:r>
      </w:ins>
      <w:ins w:id="462" w:author="Brian P Gaylord" w:date="2023-10-30T15:42:00Z">
        <w:r w:rsidR="008731CF">
          <w:rPr>
            <w:rFonts w:ascii="Arial" w:hAnsi="Arial" w:cs="Arial"/>
            <w:sz w:val="24"/>
            <w:szCs w:val="24"/>
          </w:rPr>
          <w:t xml:space="preserve"> </w:t>
        </w:r>
      </w:ins>
      <w:ins w:id="463" w:author="Brian P Gaylord" w:date="2023-10-30T15:57:00Z">
        <w:r w:rsidR="00D258FD">
          <w:rPr>
            <w:rFonts w:ascii="Arial" w:hAnsi="Arial" w:cs="Arial"/>
            <w:sz w:val="24"/>
            <w:szCs w:val="24"/>
          </w:rPr>
          <w:t xml:space="preserve">Salinity did not affect growth in shell area during either time window, indicating lesser importance of this seawater parameter. </w:t>
        </w:r>
      </w:ins>
      <w:del w:id="464" w:author="Brian P Gaylord" w:date="2023-10-30T15:58:00Z">
        <w:r w:rsidR="002934B0" w:rsidDel="00D258FD">
          <w:rPr>
            <w:rFonts w:ascii="Arial" w:hAnsi="Arial" w:cs="Arial"/>
            <w:sz w:val="24"/>
            <w:szCs w:val="24"/>
          </w:rPr>
          <w:delText xml:space="preserve">changed over </w:delText>
        </w:r>
        <w:r w:rsidR="00B90505" w:rsidDel="00D258FD">
          <w:rPr>
            <w:rFonts w:ascii="Arial" w:hAnsi="Arial" w:cs="Arial"/>
            <w:sz w:val="24"/>
            <w:szCs w:val="24"/>
          </w:rPr>
          <w:delText xml:space="preserve">time </w:delText>
        </w:r>
        <w:r w:rsidR="00FB1F9C" w:rsidDel="00D258FD">
          <w:rPr>
            <w:rFonts w:ascii="Arial" w:hAnsi="Arial" w:cs="Arial"/>
            <w:sz w:val="24"/>
            <w:szCs w:val="24"/>
          </w:rPr>
          <w:delText>and</w:delText>
        </w:r>
        <w:r w:rsidR="00797300" w:rsidDel="00D258FD">
          <w:rPr>
            <w:rFonts w:ascii="Arial" w:hAnsi="Arial" w:cs="Arial"/>
            <w:sz w:val="24"/>
            <w:szCs w:val="24"/>
          </w:rPr>
          <w:delText xml:space="preserve"> were uninfluenced by lower salinity.</w:delText>
        </w:r>
        <w:r w:rsidRPr="002C7508" w:rsidDel="00D258FD">
          <w:rPr>
            <w:rFonts w:ascii="Arial" w:hAnsi="Arial" w:cs="Arial"/>
            <w:b/>
            <w:bCs/>
            <w:sz w:val="24"/>
            <w:szCs w:val="24"/>
          </w:rPr>
          <w:delText xml:space="preserve"> </w:delText>
        </w:r>
        <w:r w:rsidDel="00D258FD">
          <w:rPr>
            <w:rFonts w:ascii="Arial" w:hAnsi="Arial" w:cs="Arial"/>
            <w:sz w:val="24"/>
            <w:szCs w:val="24"/>
          </w:rPr>
          <w:delText xml:space="preserve">In the earlier window, </w:delText>
        </w:r>
        <w:r w:rsidR="00D209E0" w:rsidDel="00D258FD">
          <w:rPr>
            <w:rFonts w:ascii="Arial" w:hAnsi="Arial" w:cs="Arial"/>
            <w:sz w:val="24"/>
            <w:szCs w:val="24"/>
          </w:rPr>
          <w:delText xml:space="preserve">growth in shell area </w:delText>
        </w:r>
        <w:r w:rsidDel="00D258FD">
          <w:rPr>
            <w:rFonts w:ascii="Arial" w:hAnsi="Arial" w:cs="Arial"/>
            <w:sz w:val="24"/>
            <w:szCs w:val="24"/>
          </w:rPr>
          <w:delText xml:space="preserve">was </w:delText>
        </w:r>
        <w:r w:rsidR="00D209E0" w:rsidDel="00D258FD">
          <w:rPr>
            <w:rFonts w:ascii="Arial" w:hAnsi="Arial" w:cs="Arial"/>
            <w:sz w:val="24"/>
            <w:szCs w:val="24"/>
          </w:rPr>
          <w:delText xml:space="preserve">neither </w:delText>
        </w:r>
        <w:r w:rsidDel="00D258FD">
          <w:rPr>
            <w:rFonts w:ascii="Arial" w:hAnsi="Arial" w:cs="Arial"/>
            <w:sz w:val="24"/>
            <w:szCs w:val="24"/>
          </w:rPr>
          <w:delText xml:space="preserve">influenced by altered TA nor </w:delText>
        </w:r>
        <w:r w:rsidR="003434F7" w:rsidDel="00D258FD">
          <w:rPr>
            <w:rFonts w:ascii="Arial" w:hAnsi="Arial" w:cs="Arial"/>
            <w:sz w:val="24"/>
            <w:szCs w:val="24"/>
          </w:rPr>
          <w:delText>salinity but</w:delText>
        </w:r>
        <w:r w:rsidDel="00D258FD">
          <w:rPr>
            <w:rFonts w:ascii="Arial" w:hAnsi="Arial" w:cs="Arial"/>
            <w:sz w:val="24"/>
            <w:szCs w:val="24"/>
          </w:rPr>
          <w:delText xml:space="preserve"> </w:delText>
        </w:r>
        <w:r w:rsidR="00D209E0" w:rsidDel="00D258FD">
          <w:rPr>
            <w:rFonts w:ascii="Arial" w:hAnsi="Arial" w:cs="Arial"/>
            <w:sz w:val="24"/>
            <w:szCs w:val="24"/>
          </w:rPr>
          <w:delText xml:space="preserve">increased with the size of the </w:delText>
        </w:r>
        <w:r w:rsidDel="00D258FD">
          <w:rPr>
            <w:rFonts w:ascii="Arial" w:hAnsi="Arial" w:cs="Arial"/>
            <w:sz w:val="24"/>
            <w:szCs w:val="24"/>
          </w:rPr>
          <w:delText xml:space="preserve">individuals (Fig </w:delText>
        </w:r>
        <w:r w:rsidR="00703CEB" w:rsidDel="00D258FD">
          <w:rPr>
            <w:rFonts w:ascii="Arial" w:hAnsi="Arial" w:cs="Arial"/>
            <w:sz w:val="24"/>
            <w:szCs w:val="24"/>
          </w:rPr>
          <w:delText>3A</w:delText>
        </w:r>
        <w:r w:rsidDel="00D258FD">
          <w:rPr>
            <w:rFonts w:ascii="Arial" w:hAnsi="Arial" w:cs="Arial"/>
            <w:sz w:val="24"/>
            <w:szCs w:val="24"/>
          </w:rPr>
          <w:delText>),</w:delText>
        </w:r>
        <w:r w:rsidR="00E46BE6" w:rsidDel="00D258FD">
          <w:rPr>
            <w:rFonts w:ascii="Arial" w:hAnsi="Arial" w:cs="Arial"/>
            <w:sz w:val="24"/>
            <w:szCs w:val="24"/>
          </w:rPr>
          <w:delText xml:space="preserve"> </w:delText>
        </w:r>
        <w:r w:rsidR="00703CEB" w:rsidDel="00D258FD">
          <w:rPr>
            <w:rFonts w:ascii="Arial" w:hAnsi="Arial" w:cs="Arial"/>
            <w:sz w:val="24"/>
            <w:szCs w:val="24"/>
          </w:rPr>
          <w:delText xml:space="preserve">which could </w:delText>
        </w:r>
        <w:r w:rsidR="004F7781" w:rsidDel="00D258FD">
          <w:rPr>
            <w:rFonts w:ascii="Arial" w:hAnsi="Arial" w:cs="Arial"/>
            <w:sz w:val="24"/>
            <w:szCs w:val="24"/>
          </w:rPr>
          <w:delText xml:space="preserve">indicate </w:delText>
        </w:r>
        <w:r w:rsidR="00703CEB" w:rsidDel="00D258FD">
          <w:rPr>
            <w:rFonts w:ascii="Arial" w:hAnsi="Arial" w:cs="Arial"/>
            <w:sz w:val="24"/>
            <w:szCs w:val="24"/>
          </w:rPr>
          <w:delText>an ability to quickly conform and grow in new conditions</w:delText>
        </w:r>
        <w:r w:rsidDel="00D258FD">
          <w:rPr>
            <w:rFonts w:ascii="Arial" w:hAnsi="Arial" w:cs="Arial"/>
            <w:sz w:val="24"/>
            <w:szCs w:val="24"/>
          </w:rPr>
          <w:delText xml:space="preserve">. In the later window we detected higher growth with higher TA, </w:delText>
        </w:r>
        <w:r w:rsidR="001E7DAC" w:rsidDel="00D258FD">
          <w:rPr>
            <w:rFonts w:ascii="Arial" w:hAnsi="Arial" w:cs="Arial"/>
            <w:sz w:val="24"/>
            <w:szCs w:val="24"/>
          </w:rPr>
          <w:delText xml:space="preserve">and lower </w:delText>
        </w:r>
        <w:r w:rsidDel="00D258FD">
          <w:rPr>
            <w:rFonts w:ascii="Arial" w:hAnsi="Arial" w:cs="Arial"/>
            <w:sz w:val="24"/>
            <w:szCs w:val="24"/>
          </w:rPr>
          <w:delText xml:space="preserve">shell growth in low TA conditions (Fig. </w:delText>
        </w:r>
        <w:r w:rsidR="00703CEB" w:rsidDel="00D258FD">
          <w:rPr>
            <w:rFonts w:ascii="Arial" w:hAnsi="Arial" w:cs="Arial"/>
            <w:sz w:val="24"/>
            <w:szCs w:val="24"/>
          </w:rPr>
          <w:delText>3B</w:delText>
        </w:r>
        <w:r w:rsidDel="00D258FD">
          <w:rPr>
            <w:rFonts w:ascii="Arial" w:hAnsi="Arial" w:cs="Arial"/>
            <w:sz w:val="24"/>
            <w:szCs w:val="24"/>
          </w:rPr>
          <w:delText xml:space="preserve">). </w:delText>
        </w:r>
      </w:del>
      <w:ins w:id="465" w:author="Brian P Gaylord" w:date="2023-10-30T16:08:00Z">
        <w:r w:rsidR="007A5D73">
          <w:rPr>
            <w:rFonts w:ascii="Arial" w:hAnsi="Arial" w:cs="Arial"/>
            <w:sz w:val="24"/>
            <w:szCs w:val="24"/>
          </w:rPr>
          <w:t>Also notable is the finding that, o</w:t>
        </w:r>
      </w:ins>
      <w:ins w:id="466" w:author="Brian P Gaylord" w:date="2023-10-30T15:59:00Z">
        <w:r w:rsidR="00D258FD">
          <w:rPr>
            <w:rFonts w:ascii="Arial" w:hAnsi="Arial" w:cs="Arial"/>
            <w:sz w:val="24"/>
            <w:szCs w:val="24"/>
          </w:rPr>
          <w:t>ver the course of the full 36 days, the above</w:t>
        </w:r>
      </w:ins>
      <w:del w:id="467" w:author="Brian P Gaylord" w:date="2023-10-30T15:59:00Z">
        <w:r w:rsidDel="00D258FD">
          <w:rPr>
            <w:rFonts w:ascii="Arial" w:hAnsi="Arial" w:cs="Arial"/>
            <w:sz w:val="24"/>
            <w:szCs w:val="24"/>
          </w:rPr>
          <w:delText>The</w:delText>
        </w:r>
        <w:r w:rsidR="001E7DAC" w:rsidDel="00D258FD">
          <w:rPr>
            <w:rFonts w:ascii="Arial" w:hAnsi="Arial" w:cs="Arial"/>
            <w:sz w:val="24"/>
            <w:szCs w:val="24"/>
          </w:rPr>
          <w:delText>se</w:delText>
        </w:r>
      </w:del>
      <w:r w:rsidR="001E7DAC">
        <w:rPr>
          <w:rFonts w:ascii="Arial" w:hAnsi="Arial" w:cs="Arial"/>
          <w:sz w:val="24"/>
          <w:szCs w:val="24"/>
        </w:rPr>
        <w:t xml:space="preserve"> patterns combined to </w:t>
      </w:r>
      <w:del w:id="468" w:author="Brian P Gaylord" w:date="2023-10-30T15:59:00Z">
        <w:r w:rsidR="001E7DAC" w:rsidDel="00D258FD">
          <w:rPr>
            <w:rFonts w:ascii="Arial" w:hAnsi="Arial" w:cs="Arial"/>
            <w:sz w:val="24"/>
            <w:szCs w:val="24"/>
          </w:rPr>
          <w:delText>show no</w:delText>
        </w:r>
      </w:del>
      <w:ins w:id="469" w:author="Brian P Gaylord" w:date="2023-10-30T15:59:00Z">
        <w:r w:rsidR="00D258FD">
          <w:rPr>
            <w:rFonts w:ascii="Arial" w:hAnsi="Arial" w:cs="Arial"/>
            <w:sz w:val="24"/>
            <w:szCs w:val="24"/>
          </w:rPr>
          <w:t>eliminate any</w:t>
        </w:r>
      </w:ins>
      <w:r w:rsidR="001E7DAC">
        <w:rPr>
          <w:rFonts w:ascii="Arial" w:hAnsi="Arial" w:cs="Arial"/>
          <w:sz w:val="24"/>
          <w:szCs w:val="24"/>
        </w:rPr>
        <w:t xml:space="preserve"> </w:t>
      </w:r>
      <w:r w:rsidR="001E0897">
        <w:rPr>
          <w:rFonts w:ascii="Arial" w:hAnsi="Arial" w:cs="Arial"/>
          <w:sz w:val="24"/>
          <w:szCs w:val="24"/>
        </w:rPr>
        <w:t>effect of TA in overall shell growth</w:t>
      </w:r>
      <w:ins w:id="470" w:author="Brian P Gaylord" w:date="2023-10-30T16:00:00Z">
        <w:r w:rsidR="00D258FD">
          <w:rPr>
            <w:rFonts w:ascii="Arial" w:hAnsi="Arial" w:cs="Arial"/>
            <w:sz w:val="24"/>
            <w:szCs w:val="24"/>
          </w:rPr>
          <w:t xml:space="preserve">. </w:t>
        </w:r>
      </w:ins>
      <w:ins w:id="471" w:author="Brian P Gaylord" w:date="2023-10-30T16:09:00Z">
        <w:r w:rsidR="007A5D73">
          <w:rPr>
            <w:rFonts w:ascii="Arial" w:hAnsi="Arial" w:cs="Arial"/>
            <w:sz w:val="24"/>
            <w:szCs w:val="24"/>
          </w:rPr>
          <w:t>Similarly</w:t>
        </w:r>
      </w:ins>
      <w:ins w:id="472" w:author="Brian P Gaylord" w:date="2023-10-30T16:00:00Z">
        <w:r w:rsidR="00D258FD">
          <w:rPr>
            <w:rFonts w:ascii="Arial" w:hAnsi="Arial" w:cs="Arial"/>
            <w:sz w:val="24"/>
            <w:szCs w:val="24"/>
          </w:rPr>
          <w:t xml:space="preserve">, there was no </w:t>
        </w:r>
      </w:ins>
      <w:del w:id="473" w:author="Brian P Gaylord" w:date="2023-10-30T16:00:00Z">
        <w:r w:rsidR="001E0897" w:rsidDel="00D258FD">
          <w:rPr>
            <w:rFonts w:ascii="Arial" w:hAnsi="Arial" w:cs="Arial"/>
            <w:sz w:val="24"/>
            <w:szCs w:val="24"/>
          </w:rPr>
          <w:delText xml:space="preserve"> (0 – 36 days)</w:delText>
        </w:r>
        <w:r w:rsidR="001E7DAC" w:rsidDel="00D258FD">
          <w:rPr>
            <w:rFonts w:ascii="Arial" w:hAnsi="Arial" w:cs="Arial"/>
            <w:sz w:val="24"/>
            <w:szCs w:val="24"/>
          </w:rPr>
          <w:delText xml:space="preserve">, </w:delText>
        </w:r>
        <w:r w:rsidR="00E46BE6" w:rsidDel="00D258FD">
          <w:rPr>
            <w:rFonts w:ascii="Arial" w:hAnsi="Arial" w:cs="Arial"/>
            <w:sz w:val="24"/>
            <w:szCs w:val="24"/>
          </w:rPr>
          <w:delText>due to the</w:delText>
        </w:r>
        <w:r w:rsidR="001E7DAC" w:rsidDel="00D258FD">
          <w:rPr>
            <w:rFonts w:ascii="Arial" w:hAnsi="Arial" w:cs="Arial"/>
            <w:sz w:val="24"/>
            <w:szCs w:val="24"/>
          </w:rPr>
          <w:delText xml:space="preserve"> lower</w:delText>
        </w:r>
        <w:r w:rsidDel="00D258FD">
          <w:rPr>
            <w:rFonts w:ascii="Arial" w:hAnsi="Arial" w:cs="Arial"/>
            <w:sz w:val="24"/>
            <w:szCs w:val="24"/>
          </w:rPr>
          <w:delText xml:space="preserve"> </w:delText>
        </w:r>
        <w:r w:rsidRPr="002C7508" w:rsidDel="00D258FD">
          <w:rPr>
            <w:rFonts w:ascii="Arial" w:hAnsi="Arial" w:cs="Arial"/>
            <w:sz w:val="24"/>
            <w:szCs w:val="24"/>
          </w:rPr>
          <w:delText>scale</w:delText>
        </w:r>
        <w:r w:rsidDel="00D258FD">
          <w:rPr>
            <w:rFonts w:ascii="Arial" w:hAnsi="Arial" w:cs="Arial"/>
            <w:sz w:val="24"/>
            <w:szCs w:val="24"/>
          </w:rPr>
          <w:delText xml:space="preserve"> of shell growth in the later period</w:delText>
        </w:r>
        <w:r w:rsidR="001E0897" w:rsidDel="00D258FD">
          <w:rPr>
            <w:rFonts w:ascii="Arial" w:hAnsi="Arial" w:cs="Arial"/>
            <w:sz w:val="24"/>
            <w:szCs w:val="24"/>
          </w:rPr>
          <w:delText>.</w:delText>
        </w:r>
        <w:r w:rsidDel="00D258FD">
          <w:rPr>
            <w:rFonts w:ascii="Arial" w:hAnsi="Arial" w:cs="Arial"/>
            <w:sz w:val="24"/>
            <w:szCs w:val="24"/>
          </w:rPr>
          <w:delText xml:space="preserve"> Oysters that were exposed to the lowest TA conditions in both salinities likely experienced an increased tendency for external shell dissolution from under-saturated seawater conditions (in respect to calcite CaCO3), though, we did not </w:delText>
        </w:r>
      </w:del>
      <w:r>
        <w:rPr>
          <w:rFonts w:ascii="Arial" w:hAnsi="Arial" w:cs="Arial"/>
          <w:sz w:val="24"/>
          <w:szCs w:val="24"/>
        </w:rPr>
        <w:t>detect</w:t>
      </w:r>
      <w:ins w:id="474" w:author="Brian P Gaylord" w:date="2023-10-30T16:00:00Z">
        <w:r w:rsidR="00D258FD">
          <w:rPr>
            <w:rFonts w:ascii="Arial" w:hAnsi="Arial" w:cs="Arial"/>
            <w:sz w:val="24"/>
            <w:szCs w:val="24"/>
          </w:rPr>
          <w:t>able</w:t>
        </w:r>
      </w:ins>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ins w:id="475" w:author="Brian P Gaylord" w:date="2023-10-30T16:01:00Z">
        <w:r w:rsidR="00D258FD">
          <w:rPr>
            <w:rFonts w:ascii="Arial" w:hAnsi="Arial" w:cs="Arial"/>
            <w:sz w:val="24"/>
            <w:szCs w:val="24"/>
          </w:rPr>
          <w:t xml:space="preserve"> for shell </w:t>
        </w:r>
      </w:ins>
      <w:del w:id="476" w:author="Brian P Gaylord" w:date="2023-10-30T16:01:00Z">
        <w:r w:rsidDel="00D258FD">
          <w:rPr>
            <w:rFonts w:ascii="Arial" w:hAnsi="Arial" w:cs="Arial"/>
            <w:sz w:val="24"/>
            <w:szCs w:val="24"/>
          </w:rPr>
          <w:delText xml:space="preserve">-driven shell loss in </w:delText>
        </w:r>
        <w:r w:rsidR="00E46BE6" w:rsidDel="00D258FD">
          <w:rPr>
            <w:rFonts w:ascii="Arial" w:hAnsi="Arial" w:cs="Arial"/>
            <w:sz w:val="24"/>
            <w:szCs w:val="24"/>
          </w:rPr>
          <w:delText xml:space="preserve">shell </w:delText>
        </w:r>
        <w:r w:rsidDel="00D258FD">
          <w:rPr>
            <w:rFonts w:ascii="Arial" w:hAnsi="Arial" w:cs="Arial"/>
            <w:sz w:val="24"/>
            <w:szCs w:val="24"/>
          </w:rPr>
          <w:delText>growth, nor</w:delText>
        </w:r>
      </w:del>
      <w:r>
        <w:rPr>
          <w:rFonts w:ascii="Arial" w:hAnsi="Arial" w:cs="Arial"/>
          <w:sz w:val="24"/>
          <w:szCs w:val="24"/>
        </w:rPr>
        <w:t xml:space="preserve"> thickness</w:t>
      </w:r>
      <w:r w:rsidR="00703CEB">
        <w:rPr>
          <w:rFonts w:ascii="Arial" w:hAnsi="Arial" w:cs="Arial"/>
          <w:sz w:val="24"/>
          <w:szCs w:val="24"/>
        </w:rPr>
        <w:t xml:space="preserve"> </w:t>
      </w:r>
      <w:del w:id="477" w:author="Brian P Gaylord" w:date="2023-10-30T16:01:00Z">
        <w:r w:rsidR="00703CEB" w:rsidDel="00D258FD">
          <w:rPr>
            <w:rFonts w:ascii="Arial" w:hAnsi="Arial" w:cs="Arial"/>
            <w:sz w:val="24"/>
            <w:szCs w:val="24"/>
          </w:rPr>
          <w:delText>(Fig. 4, 5A)</w:delText>
        </w:r>
        <w:r w:rsidDel="00D258FD">
          <w:rPr>
            <w:rFonts w:ascii="Arial" w:hAnsi="Arial" w:cs="Arial"/>
            <w:sz w:val="24"/>
            <w:szCs w:val="24"/>
          </w:rPr>
          <w:delText xml:space="preserve">. </w:delText>
        </w:r>
        <w:r w:rsidR="003B5E79" w:rsidDel="00D258FD">
          <w:rPr>
            <w:rFonts w:ascii="Arial" w:hAnsi="Arial" w:cs="Arial"/>
            <w:sz w:val="24"/>
            <w:szCs w:val="24"/>
          </w:rPr>
          <w:delText>Similarly, oyster</w:delText>
        </w:r>
      </w:del>
      <w:ins w:id="478" w:author="Brian P Gaylord" w:date="2023-10-30T16:01:00Z">
        <w:r w:rsidR="00D258FD">
          <w:rPr>
            <w:rFonts w:ascii="Arial" w:hAnsi="Arial" w:cs="Arial"/>
            <w:sz w:val="24"/>
            <w:szCs w:val="24"/>
          </w:rPr>
          <w:t>or</w:t>
        </w:r>
      </w:ins>
      <w:r w:rsidR="003B5E79">
        <w:rPr>
          <w:rFonts w:ascii="Arial" w:hAnsi="Arial" w:cs="Arial"/>
          <w:sz w:val="24"/>
          <w:szCs w:val="24"/>
        </w:rPr>
        <w:t xml:space="preserve"> condition index</w:t>
      </w:r>
      <w:ins w:id="479" w:author="Brian P Gaylord" w:date="2023-10-30T16:01:00Z">
        <w:r w:rsidR="007A5D73">
          <w:rPr>
            <w:rFonts w:ascii="Arial" w:hAnsi="Arial" w:cs="Arial"/>
            <w:sz w:val="24"/>
            <w:szCs w:val="24"/>
          </w:rPr>
          <w:t xml:space="preserve">. </w:t>
        </w:r>
      </w:ins>
      <w:ins w:id="480" w:author="Brian P Gaylord" w:date="2023-10-30T16:09:00Z">
        <w:r w:rsidR="007A5D73">
          <w:rPr>
            <w:rFonts w:ascii="Arial" w:hAnsi="Arial" w:cs="Arial"/>
            <w:sz w:val="24"/>
            <w:szCs w:val="24"/>
          </w:rPr>
          <w:t>Together, the obscuring of shorter-term patterns as time progressed is</w:t>
        </w:r>
      </w:ins>
      <w:ins w:id="481" w:author="Brian P Gaylord" w:date="2023-10-30T16:01:00Z">
        <w:r w:rsidR="00D258FD">
          <w:rPr>
            <w:rFonts w:ascii="Arial" w:hAnsi="Arial" w:cs="Arial"/>
            <w:sz w:val="24"/>
            <w:szCs w:val="24"/>
          </w:rPr>
          <w:t xml:space="preserve"> consistent with the hypothesis that early and late responses operated </w:t>
        </w:r>
      </w:ins>
      <w:ins w:id="482" w:author="Brian P Gaylord" w:date="2023-10-30T16:03:00Z">
        <w:r w:rsidR="00D258FD">
          <w:rPr>
            <w:rFonts w:ascii="Arial" w:hAnsi="Arial" w:cs="Arial"/>
            <w:sz w:val="24"/>
            <w:szCs w:val="24"/>
          </w:rPr>
          <w:t xml:space="preserve">at least partially in opposition, </w:t>
        </w:r>
      </w:ins>
      <w:ins w:id="483" w:author="Brian P Gaylord" w:date="2023-10-30T16:04:00Z">
        <w:r w:rsidR="0015709F">
          <w:rPr>
            <w:rFonts w:ascii="Arial" w:hAnsi="Arial" w:cs="Arial"/>
            <w:sz w:val="24"/>
            <w:szCs w:val="24"/>
          </w:rPr>
          <w:t>resulting in a “canceling out” of effects of those responses</w:t>
        </w:r>
      </w:ins>
      <w:ins w:id="484" w:author="Brian P Gaylord" w:date="2023-10-30T16:03:00Z">
        <w:r w:rsidR="00D258FD">
          <w:rPr>
            <w:rFonts w:ascii="Arial" w:hAnsi="Arial" w:cs="Arial"/>
            <w:sz w:val="24"/>
            <w:szCs w:val="24"/>
          </w:rPr>
          <w:t xml:space="preserve"> over </w:t>
        </w:r>
      </w:ins>
      <w:ins w:id="485" w:author="Brian P Gaylord" w:date="2023-10-30T16:10:00Z">
        <w:r w:rsidR="007A5D73">
          <w:rPr>
            <w:rFonts w:ascii="Arial" w:hAnsi="Arial" w:cs="Arial"/>
            <w:sz w:val="24"/>
            <w:szCs w:val="24"/>
          </w:rPr>
          <w:t>longer durations</w:t>
        </w:r>
      </w:ins>
      <w:ins w:id="486" w:author="Brian P Gaylord" w:date="2023-10-30T16:03:00Z">
        <w:r w:rsidR="00D258FD">
          <w:rPr>
            <w:rFonts w:ascii="Arial" w:hAnsi="Arial" w:cs="Arial"/>
            <w:sz w:val="24"/>
            <w:szCs w:val="24"/>
          </w:rPr>
          <w:t>.</w:t>
        </w:r>
      </w:ins>
      <w:del w:id="487" w:author="Brian P Gaylord" w:date="2023-10-30T16:01:00Z">
        <w:r w:rsidR="003B5E79" w:rsidDel="00D258FD">
          <w:rPr>
            <w:rFonts w:ascii="Arial" w:hAnsi="Arial" w:cs="Arial"/>
            <w:sz w:val="24"/>
            <w:szCs w:val="24"/>
          </w:rPr>
          <w:delText xml:space="preserve"> following the experiment was similar in all treatments</w:delText>
        </w:r>
        <w:r w:rsidR="00703CEB" w:rsidDel="00D258FD">
          <w:rPr>
            <w:rFonts w:ascii="Arial" w:hAnsi="Arial" w:cs="Arial"/>
            <w:sz w:val="24"/>
            <w:szCs w:val="24"/>
          </w:rPr>
          <w:delText xml:space="preserve"> (Fig. 5B)</w:delText>
        </w:r>
        <w:r w:rsidR="003B5E79" w:rsidDel="00D258FD">
          <w:rPr>
            <w:rFonts w:ascii="Arial" w:hAnsi="Arial" w:cs="Arial"/>
            <w:sz w:val="24"/>
            <w:szCs w:val="24"/>
          </w:rPr>
          <w:delText xml:space="preserve">. </w:delText>
        </w:r>
        <w:r w:rsidDel="00D258FD">
          <w:rPr>
            <w:rFonts w:ascii="Arial" w:hAnsi="Arial" w:cs="Arial"/>
            <w:sz w:val="24"/>
            <w:szCs w:val="24"/>
          </w:rPr>
          <w:delText>These trends may indicate the import of biological activity, both in scale and through time, in mediating the effect of seawater conditions</w:delText>
        </w:r>
      </w:del>
      <w:ins w:id="488" w:author="Brian P Gaylord" w:date="2023-10-30T18:06:00Z">
        <w:r w:rsidR="00705BD6">
          <w:rPr>
            <w:rFonts w:ascii="Arial" w:hAnsi="Arial" w:cs="Arial"/>
            <w:sz w:val="24"/>
            <w:szCs w:val="24"/>
          </w:rPr>
          <w:t xml:space="preserve"> That said</w:t>
        </w:r>
        <w:proofErr w:type="gramStart"/>
        <w:r w:rsidR="00705BD6">
          <w:rPr>
            <w:rFonts w:ascii="Arial" w:hAnsi="Arial" w:cs="Arial"/>
            <w:sz w:val="24"/>
            <w:szCs w:val="24"/>
          </w:rPr>
          <w:t>,</w:t>
        </w:r>
        <w:proofErr w:type="gramEnd"/>
        <w:r w:rsidR="00705BD6">
          <w:rPr>
            <w:rFonts w:ascii="Arial" w:hAnsi="Arial" w:cs="Arial"/>
            <w:sz w:val="24"/>
            <w:szCs w:val="24"/>
          </w:rPr>
          <w:t xml:space="preserve"> an influence of initial oyster size on </w:t>
        </w:r>
      </w:ins>
      <w:ins w:id="489" w:author="Brian P Gaylord" w:date="2023-10-30T18:07:00Z">
        <w:r w:rsidR="00705BD6">
          <w:rPr>
            <w:rFonts w:ascii="Arial" w:hAnsi="Arial" w:cs="Arial"/>
            <w:sz w:val="24"/>
            <w:szCs w:val="24"/>
          </w:rPr>
          <w:t xml:space="preserve">overall growth and </w:t>
        </w:r>
      </w:ins>
      <w:ins w:id="490" w:author="Brian P Gaylord" w:date="2023-10-30T18:06:00Z">
        <w:r w:rsidR="00705BD6">
          <w:rPr>
            <w:rFonts w:ascii="Arial" w:hAnsi="Arial" w:cs="Arial"/>
            <w:sz w:val="24"/>
            <w:szCs w:val="24"/>
          </w:rPr>
          <w:t>condition index remained apparent at day 36.</w:t>
        </w:r>
      </w:ins>
      <w:del w:id="491" w:author="Brian P Gaylord" w:date="2023-10-30T18:06:00Z">
        <w:r w:rsidDel="00705BD6">
          <w:rPr>
            <w:rFonts w:ascii="Arial" w:hAnsi="Arial" w:cs="Arial"/>
            <w:sz w:val="24"/>
            <w:szCs w:val="24"/>
          </w:rPr>
          <w:delText>.</w:delText>
        </w:r>
      </w:del>
    </w:p>
    <w:p w14:paraId="48934641" w14:textId="19B8E6AF" w:rsidR="007F1689" w:rsidRDefault="0076594B" w:rsidP="00A77B6F">
      <w:pPr>
        <w:pStyle w:val="NoSpacing"/>
        <w:ind w:firstLine="720"/>
        <w:rPr>
          <w:rFonts w:ascii="Arial" w:hAnsi="Arial" w:cs="Arial"/>
          <w:sz w:val="24"/>
          <w:szCs w:val="24"/>
        </w:rPr>
      </w:pPr>
      <w:del w:id="492" w:author="Brian P Gaylord" w:date="2023-10-30T16:12:00Z">
        <w:r w:rsidRPr="0076594B" w:rsidDel="00A65398">
          <w:rPr>
            <w:rFonts w:ascii="Arial" w:hAnsi="Arial" w:cs="Arial"/>
            <w:sz w:val="24"/>
            <w:szCs w:val="24"/>
          </w:rPr>
          <w:delText>The earlier negligible impact of TA on shell growth may suggest</w:delText>
        </w:r>
      </w:del>
      <w:ins w:id="493" w:author="Brian P Gaylord" w:date="2023-10-30T16:12:00Z">
        <w:r w:rsidR="00A65398">
          <w:rPr>
            <w:rFonts w:ascii="Arial" w:hAnsi="Arial" w:cs="Arial"/>
            <w:sz w:val="24"/>
            <w:szCs w:val="24"/>
          </w:rPr>
          <w:t xml:space="preserve">The </w:t>
        </w:r>
      </w:ins>
      <w:ins w:id="494" w:author="Brian P Gaylord" w:date="2023-10-30T16:13:00Z">
        <w:r w:rsidR="00A65398">
          <w:rPr>
            <w:rFonts w:ascii="Arial" w:hAnsi="Arial" w:cs="Arial"/>
            <w:sz w:val="24"/>
            <w:szCs w:val="24"/>
          </w:rPr>
          <w:t>apparent capability of</w:t>
        </w:r>
      </w:ins>
      <w:ins w:id="495" w:author="Brian P Gaylord" w:date="2023-10-30T16:12:00Z">
        <w:r w:rsidR="00A65398">
          <w:rPr>
            <w:rFonts w:ascii="Arial" w:hAnsi="Arial" w:cs="Arial"/>
            <w:sz w:val="24"/>
            <w:szCs w:val="24"/>
          </w:rPr>
          <w:t xml:space="preserve"> </w:t>
        </w:r>
      </w:ins>
      <w:ins w:id="496" w:author="Brian P Gaylord" w:date="2023-10-30T16:13:00Z">
        <w:r w:rsidR="00A65398">
          <w:rPr>
            <w:rFonts w:ascii="Arial" w:hAnsi="Arial" w:cs="Arial"/>
            <w:sz w:val="24"/>
            <w:szCs w:val="24"/>
          </w:rPr>
          <w:t>Eastern</w:t>
        </w:r>
      </w:ins>
      <w:r w:rsidRPr="0076594B">
        <w:rPr>
          <w:rFonts w:ascii="Arial" w:hAnsi="Arial" w:cs="Arial"/>
          <w:sz w:val="24"/>
          <w:szCs w:val="24"/>
        </w:rPr>
        <w:t xml:space="preserve"> oysters</w:t>
      </w:r>
      <w:ins w:id="497" w:author="Brian P Gaylord" w:date="2023-10-30T16:13:00Z">
        <w:r w:rsidR="00A65398">
          <w:rPr>
            <w:rFonts w:ascii="Arial" w:hAnsi="Arial" w:cs="Arial"/>
            <w:sz w:val="24"/>
            <w:szCs w:val="24"/>
          </w:rPr>
          <w:t xml:space="preserve"> </w:t>
        </w:r>
      </w:ins>
      <w:del w:id="498" w:author="Brian P Gaylord" w:date="2023-10-30T16:13:00Z">
        <w:r w:rsidRPr="0076594B" w:rsidDel="00A65398">
          <w:rPr>
            <w:rFonts w:ascii="Arial" w:hAnsi="Arial" w:cs="Arial"/>
            <w:sz w:val="24"/>
            <w:szCs w:val="24"/>
          </w:rPr>
          <w:delText xml:space="preserve">' capacity </w:delText>
        </w:r>
      </w:del>
      <w:r w:rsidRPr="0076594B">
        <w:rPr>
          <w:rFonts w:ascii="Arial" w:hAnsi="Arial" w:cs="Arial"/>
          <w:sz w:val="24"/>
          <w:szCs w:val="24"/>
        </w:rPr>
        <w:t xml:space="preserve">to </w:t>
      </w:r>
      <w:del w:id="499" w:author="Brian P Gaylord" w:date="2023-10-30T16:13:00Z">
        <w:r w:rsidRPr="0076594B" w:rsidDel="00A65398">
          <w:rPr>
            <w:rFonts w:ascii="Arial" w:hAnsi="Arial" w:cs="Arial"/>
            <w:sz w:val="24"/>
            <w:szCs w:val="24"/>
          </w:rPr>
          <w:delText xml:space="preserve">quickly </w:delText>
        </w:r>
      </w:del>
      <w:r>
        <w:rPr>
          <w:rFonts w:ascii="Arial" w:hAnsi="Arial" w:cs="Arial"/>
          <w:sz w:val="24"/>
          <w:szCs w:val="24"/>
        </w:rPr>
        <w:t>acclimate</w:t>
      </w:r>
      <w:r w:rsidRPr="0076594B">
        <w:rPr>
          <w:rFonts w:ascii="Arial" w:hAnsi="Arial" w:cs="Arial"/>
          <w:sz w:val="24"/>
          <w:szCs w:val="24"/>
        </w:rPr>
        <w:t xml:space="preserve"> </w:t>
      </w:r>
      <w:ins w:id="500" w:author="Brian P Gaylord" w:date="2023-10-30T16:13:00Z">
        <w:r w:rsidR="00A65398" w:rsidRPr="0076594B">
          <w:rPr>
            <w:rFonts w:ascii="Arial" w:hAnsi="Arial" w:cs="Arial"/>
            <w:sz w:val="24"/>
            <w:szCs w:val="24"/>
          </w:rPr>
          <w:t xml:space="preserve">quickly </w:t>
        </w:r>
      </w:ins>
      <w:r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Pr="0076594B">
        <w:rPr>
          <w:rFonts w:ascii="Arial" w:hAnsi="Arial" w:cs="Arial"/>
          <w:sz w:val="24"/>
          <w:szCs w:val="24"/>
        </w:rPr>
        <w:t xml:space="preserve"> in low TA conditions</w:t>
      </w:r>
      <w:ins w:id="501" w:author="Brian P Gaylord" w:date="2023-10-30T16:13:00Z">
        <w:r w:rsidR="00A65398">
          <w:rPr>
            <w:rFonts w:ascii="Arial" w:hAnsi="Arial" w:cs="Arial"/>
            <w:sz w:val="24"/>
            <w:szCs w:val="24"/>
          </w:rPr>
          <w:t xml:space="preserve"> </w:t>
        </w:r>
        <w:r w:rsidR="00705BD6">
          <w:rPr>
            <w:rFonts w:ascii="Arial" w:hAnsi="Arial" w:cs="Arial"/>
            <w:sz w:val="24"/>
            <w:szCs w:val="24"/>
          </w:rPr>
          <w:t>applied</w:t>
        </w:r>
      </w:ins>
      <w:del w:id="502" w:author="Brian P Gaylord" w:date="2023-10-30T16:13:00Z">
        <w:r w:rsidRPr="0076594B" w:rsidDel="00A65398">
          <w:rPr>
            <w:rFonts w:ascii="Arial" w:hAnsi="Arial" w:cs="Arial"/>
            <w:sz w:val="24"/>
            <w:szCs w:val="24"/>
          </w:rPr>
          <w:delText>,</w:delText>
        </w:r>
      </w:del>
      <w:r w:rsidRPr="0076594B">
        <w:rPr>
          <w:rFonts w:ascii="Arial" w:hAnsi="Arial" w:cs="Arial"/>
          <w:sz w:val="24"/>
          <w:szCs w:val="24"/>
        </w:rPr>
        <w:t xml:space="preserve"> even </w:t>
      </w:r>
      <w:ins w:id="503" w:author="Brian P Gaylord" w:date="2023-10-30T16:13:00Z">
        <w:r w:rsidR="00A65398">
          <w:rPr>
            <w:rFonts w:ascii="Arial" w:hAnsi="Arial" w:cs="Arial"/>
            <w:sz w:val="24"/>
            <w:szCs w:val="24"/>
          </w:rPr>
          <w:t xml:space="preserve">to </w:t>
        </w:r>
      </w:ins>
      <w:r w:rsidR="00703CEB">
        <w:rPr>
          <w:rFonts w:ascii="Arial" w:hAnsi="Arial" w:cs="Arial"/>
          <w:sz w:val="24"/>
          <w:szCs w:val="24"/>
        </w:rPr>
        <w:t xml:space="preserve">seawater </w:t>
      </w:r>
      <w:del w:id="504" w:author="Brian P Gaylord" w:date="2023-10-30T16:13:00Z">
        <w:r w:rsidR="00703CEB" w:rsidDel="00A65398">
          <w:rPr>
            <w:rFonts w:ascii="Arial" w:hAnsi="Arial" w:cs="Arial"/>
            <w:sz w:val="24"/>
            <w:szCs w:val="24"/>
          </w:rPr>
          <w:delText>is</w:delText>
        </w:r>
        <w:r w:rsidRPr="0076594B" w:rsidDel="00A65398">
          <w:rPr>
            <w:rFonts w:ascii="Arial" w:hAnsi="Arial" w:cs="Arial"/>
            <w:sz w:val="24"/>
            <w:szCs w:val="24"/>
          </w:rPr>
          <w:delText xml:space="preserve"> </w:delText>
        </w:r>
      </w:del>
      <w:ins w:id="505" w:author="Brian P Gaylord" w:date="2023-10-30T16:13:00Z">
        <w:r w:rsidR="00A65398">
          <w:rPr>
            <w:rFonts w:ascii="Arial" w:hAnsi="Arial" w:cs="Arial"/>
            <w:sz w:val="24"/>
            <w:szCs w:val="24"/>
          </w:rPr>
          <w:t>conditions that are</w:t>
        </w:r>
        <w:r w:rsidR="00A65398" w:rsidRPr="0076594B">
          <w:rPr>
            <w:rFonts w:ascii="Arial" w:hAnsi="Arial" w:cs="Arial"/>
            <w:sz w:val="24"/>
            <w:szCs w:val="24"/>
          </w:rPr>
          <w:t xml:space="preserve"> </w:t>
        </w:r>
      </w:ins>
      <w:r w:rsidRPr="0076594B">
        <w:rPr>
          <w:rFonts w:ascii="Arial" w:hAnsi="Arial" w:cs="Arial"/>
          <w:sz w:val="24"/>
          <w:szCs w:val="24"/>
        </w:rPr>
        <w:t>corrosive to shell material.</w:t>
      </w:r>
      <w:r>
        <w:rPr>
          <w:rFonts w:ascii="Arial" w:hAnsi="Arial" w:cs="Arial"/>
          <w:sz w:val="24"/>
          <w:szCs w:val="24"/>
        </w:rPr>
        <w:t xml:space="preserve"> </w:t>
      </w:r>
      <w:del w:id="506" w:author="Brian P Gaylord" w:date="2023-10-30T16:14:00Z">
        <w:r w:rsidR="0014451A" w:rsidDel="0031078C">
          <w:rPr>
            <w:rFonts w:ascii="Arial" w:hAnsi="Arial" w:cs="Arial"/>
            <w:sz w:val="24"/>
            <w:szCs w:val="24"/>
          </w:rPr>
          <w:delText xml:space="preserve">Unlike studies that have demonstrated </w:delText>
        </w:r>
        <w:r w:rsidR="009F488C" w:rsidDel="0031078C">
          <w:rPr>
            <w:rFonts w:ascii="Arial" w:hAnsi="Arial" w:cs="Arial"/>
            <w:sz w:val="24"/>
            <w:szCs w:val="24"/>
          </w:rPr>
          <w:delText>disruptions to shell building</w:delText>
        </w:r>
        <w:r w:rsidR="0014451A" w:rsidDel="0031078C">
          <w:rPr>
            <w:rFonts w:ascii="Arial" w:hAnsi="Arial" w:cs="Arial"/>
            <w:sz w:val="24"/>
            <w:szCs w:val="24"/>
          </w:rPr>
          <w:delText xml:space="preserve"> under ocean acidification conditions, including multiple focusing on </w:delText>
        </w:r>
        <w:r w:rsidR="0014451A" w:rsidRPr="004F7781" w:rsidDel="0031078C">
          <w:rPr>
            <w:rFonts w:ascii="Arial" w:hAnsi="Arial" w:cs="Arial"/>
            <w:i/>
            <w:iCs/>
            <w:sz w:val="24"/>
            <w:szCs w:val="24"/>
          </w:rPr>
          <w:delText>C. virginica</w:delText>
        </w:r>
        <w:r w:rsidR="00703CEB" w:rsidDel="0031078C">
          <w:rPr>
            <w:rFonts w:ascii="Arial" w:hAnsi="Arial" w:cs="Arial"/>
            <w:sz w:val="24"/>
            <w:szCs w:val="24"/>
          </w:rPr>
          <w:delText xml:space="preserve"> (cite list)</w:delText>
        </w:r>
        <w:r w:rsidR="0014451A" w:rsidDel="0031078C">
          <w:rPr>
            <w:rFonts w:ascii="Arial" w:hAnsi="Arial" w:cs="Arial"/>
            <w:sz w:val="24"/>
            <w:szCs w:val="24"/>
          </w:rPr>
          <w:delText xml:space="preserve">, we did not see an initial </w:delText>
        </w:r>
        <w:r w:rsidR="009F488C" w:rsidDel="0031078C">
          <w:rPr>
            <w:rFonts w:ascii="Arial" w:hAnsi="Arial" w:cs="Arial"/>
            <w:sz w:val="24"/>
            <w:szCs w:val="24"/>
          </w:rPr>
          <w:delText>n</w:delText>
        </w:r>
        <w:r w:rsidR="0014451A" w:rsidDel="0031078C">
          <w:rPr>
            <w:rFonts w:ascii="Arial" w:hAnsi="Arial" w:cs="Arial"/>
            <w:sz w:val="24"/>
            <w:szCs w:val="24"/>
          </w:rPr>
          <w:delText>or overall effect of TA.</w:delText>
        </w:r>
        <w:r w:rsidR="009F488C" w:rsidDel="0031078C">
          <w:rPr>
            <w:rFonts w:ascii="Arial" w:hAnsi="Arial" w:cs="Arial"/>
            <w:sz w:val="24"/>
            <w:szCs w:val="24"/>
          </w:rPr>
          <w:delText xml:space="preserve"> This is despite the fact that</w:delText>
        </w:r>
      </w:del>
      <w:del w:id="507" w:author="Brian P Gaylord" w:date="2023-10-30T16:15:00Z">
        <w:r w:rsidR="009F488C" w:rsidDel="0031078C">
          <w:rPr>
            <w:rFonts w:ascii="Arial" w:hAnsi="Arial" w:cs="Arial"/>
            <w:sz w:val="24"/>
            <w:szCs w:val="24"/>
          </w:rPr>
          <w:delText xml:space="preserve"> o</w:delText>
        </w:r>
      </w:del>
      <w:ins w:id="508" w:author="Brian P Gaylord" w:date="2023-10-30T18:07:00Z">
        <w:r w:rsidR="00705BD6">
          <w:rPr>
            <w:rFonts w:ascii="Arial" w:hAnsi="Arial" w:cs="Arial"/>
            <w:sz w:val="24"/>
            <w:szCs w:val="24"/>
          </w:rPr>
          <w:t>The</w:t>
        </w:r>
      </w:ins>
      <w:del w:id="509" w:author="Brian P Gaylord" w:date="2023-10-30T18:07:00Z">
        <w:r w:rsidR="009F488C" w:rsidDel="00705BD6">
          <w:rPr>
            <w:rFonts w:ascii="Arial" w:hAnsi="Arial" w:cs="Arial"/>
            <w:sz w:val="24"/>
            <w:szCs w:val="24"/>
          </w:rPr>
          <w:delText>ur</w:delText>
        </w:r>
      </w:del>
      <w:r w:rsidR="009F488C">
        <w:rPr>
          <w:rFonts w:ascii="Arial" w:hAnsi="Arial" w:cs="Arial"/>
          <w:sz w:val="24"/>
          <w:szCs w:val="24"/>
        </w:rPr>
        <w:t xml:space="preserve"> two lowest TA </w:t>
      </w:r>
      <w:r w:rsidR="009E7B5A">
        <w:rPr>
          <w:rFonts w:ascii="Arial" w:hAnsi="Arial" w:cs="Arial"/>
          <w:sz w:val="24"/>
          <w:szCs w:val="24"/>
        </w:rPr>
        <w:t xml:space="preserve">treatments </w:t>
      </w:r>
      <w:ins w:id="510" w:author="Brian P Gaylord" w:date="2023-10-30T18:07:00Z">
        <w:r w:rsidR="00705BD6">
          <w:rPr>
            <w:rFonts w:ascii="Arial" w:hAnsi="Arial" w:cs="Arial"/>
            <w:sz w:val="24"/>
            <w:szCs w:val="24"/>
          </w:rPr>
          <w:t xml:space="preserve">of our study </w:t>
        </w:r>
      </w:ins>
      <w:del w:id="511" w:author="Brian P Gaylord" w:date="2023-10-30T16:14:00Z">
        <w:r w:rsidR="009E7B5A" w:rsidDel="0031078C">
          <w:rPr>
            <w:rFonts w:ascii="Arial" w:hAnsi="Arial" w:cs="Arial"/>
            <w:sz w:val="24"/>
            <w:szCs w:val="24"/>
          </w:rPr>
          <w:delText>created sub-saturation conditions in</w:delText>
        </w:r>
      </w:del>
      <w:proofErr w:type="gramStart"/>
      <w:ins w:id="512" w:author="Brian P Gaylord" w:date="2023-10-30T16:14:00Z">
        <w:r w:rsidR="0031078C">
          <w:rPr>
            <w:rFonts w:ascii="Arial" w:hAnsi="Arial" w:cs="Arial"/>
            <w:sz w:val="24"/>
            <w:szCs w:val="24"/>
          </w:rPr>
          <w:t xml:space="preserve">were </w:t>
        </w:r>
        <w:proofErr w:type="spellStart"/>
        <w:r w:rsidR="0031078C">
          <w:rPr>
            <w:rFonts w:ascii="Arial" w:hAnsi="Arial" w:cs="Arial"/>
            <w:sz w:val="24"/>
            <w:szCs w:val="24"/>
          </w:rPr>
          <w:t>undersaturated</w:t>
        </w:r>
        <w:proofErr w:type="spellEnd"/>
        <w:proofErr w:type="gramEnd"/>
        <w:r w:rsidR="0031078C">
          <w:rPr>
            <w:rFonts w:ascii="Arial" w:hAnsi="Arial" w:cs="Arial"/>
            <w:sz w:val="24"/>
            <w:szCs w:val="24"/>
          </w:rPr>
          <w:t xml:space="preserve"> with</w:t>
        </w:r>
      </w:ins>
      <w:r w:rsidR="009E7B5A">
        <w:rPr>
          <w:rFonts w:ascii="Arial" w:hAnsi="Arial" w:cs="Arial"/>
          <w:sz w:val="24"/>
          <w:szCs w:val="24"/>
        </w:rPr>
        <w:t xml:space="preserve"> respect to </w:t>
      </w:r>
      <w:ins w:id="513" w:author="Brian P Gaylord" w:date="2023-10-30T16:19:00Z">
        <w:r w:rsidR="0031078C">
          <w:rPr>
            <w:rFonts w:ascii="Arial" w:hAnsi="Arial" w:cs="Arial"/>
            <w:sz w:val="24"/>
            <w:szCs w:val="24"/>
          </w:rPr>
          <w:t xml:space="preserve">calcite, the mineral form </w:t>
        </w:r>
      </w:ins>
      <w:ins w:id="514" w:author="Brian P Gaylord" w:date="2023-10-30T16:20:00Z">
        <w:r w:rsidR="0031078C">
          <w:rPr>
            <w:rFonts w:ascii="Arial" w:hAnsi="Arial" w:cs="Arial"/>
            <w:sz w:val="24"/>
            <w:szCs w:val="24"/>
          </w:rPr>
          <w:t xml:space="preserve">of </w:t>
        </w:r>
      </w:ins>
      <w:r w:rsidR="009E7B5A">
        <w:rPr>
          <w:rFonts w:ascii="Arial" w:hAnsi="Arial" w:cs="Arial"/>
          <w:sz w:val="24"/>
          <w:szCs w:val="24"/>
        </w:rPr>
        <w:t>calcium carbonate</w:t>
      </w:r>
      <w:ins w:id="515" w:author="Brian P Gaylord" w:date="2023-10-30T16:20:00Z">
        <w:r w:rsidR="0031078C">
          <w:rPr>
            <w:rFonts w:ascii="Arial" w:hAnsi="Arial" w:cs="Arial"/>
            <w:sz w:val="24"/>
            <w:szCs w:val="24"/>
          </w:rPr>
          <w:t xml:space="preserve"> </w:t>
        </w:r>
      </w:ins>
      <w:del w:id="516" w:author="Brian P Gaylord" w:date="2023-10-30T16:20:00Z">
        <w:r w:rsidR="009E7B5A" w:rsidDel="0031078C">
          <w:rPr>
            <w:rFonts w:ascii="Arial" w:hAnsi="Arial" w:cs="Arial"/>
            <w:sz w:val="24"/>
            <w:szCs w:val="24"/>
          </w:rPr>
          <w:delText xml:space="preserve"> (mineral form calcite)</w:delText>
        </w:r>
      </w:del>
      <w:ins w:id="517" w:author="Brian P Gaylord" w:date="2023-10-30T16:20:00Z">
        <w:r w:rsidR="0031078C">
          <w:rPr>
            <w:rFonts w:ascii="Arial" w:hAnsi="Arial" w:cs="Arial"/>
            <w:sz w:val="24"/>
            <w:szCs w:val="24"/>
          </w:rPr>
          <w:t>that comprises the majority of oyster shell</w:t>
        </w:r>
      </w:ins>
      <w:r w:rsidR="006B0AC2">
        <w:rPr>
          <w:rFonts w:ascii="Arial" w:hAnsi="Arial" w:cs="Arial"/>
          <w:sz w:val="24"/>
          <w:szCs w:val="24"/>
        </w:rPr>
        <w:t>.</w:t>
      </w:r>
      <w:r w:rsidR="00A97F05">
        <w:rPr>
          <w:rFonts w:ascii="Arial" w:hAnsi="Arial" w:cs="Arial"/>
          <w:sz w:val="24"/>
          <w:szCs w:val="24"/>
        </w:rPr>
        <w:t xml:space="preserve"> </w:t>
      </w:r>
      <w:del w:id="518" w:author="Brian P Gaylord" w:date="2023-10-30T16:15:00Z">
        <w:r w:rsidR="00C707D4" w:rsidDel="0031078C">
          <w:rPr>
            <w:rFonts w:ascii="Arial" w:hAnsi="Arial" w:cs="Arial"/>
            <w:sz w:val="24"/>
            <w:szCs w:val="24"/>
          </w:rPr>
          <w:delText>A likely</w:delText>
        </w:r>
      </w:del>
      <w:ins w:id="519" w:author="Brian P Gaylord" w:date="2023-10-30T16:15:00Z">
        <w:r w:rsidR="0031078C">
          <w:rPr>
            <w:rFonts w:ascii="Arial" w:hAnsi="Arial" w:cs="Arial"/>
            <w:sz w:val="24"/>
            <w:szCs w:val="24"/>
          </w:rPr>
          <w:t>One</w:t>
        </w:r>
      </w:ins>
      <w:r w:rsidR="00C707D4">
        <w:rPr>
          <w:rFonts w:ascii="Arial" w:hAnsi="Arial" w:cs="Arial"/>
          <w:sz w:val="24"/>
          <w:szCs w:val="24"/>
        </w:rPr>
        <w:t xml:space="preserve"> </w:t>
      </w:r>
      <w:r w:rsidR="00A97F05">
        <w:rPr>
          <w:rFonts w:ascii="Arial" w:hAnsi="Arial" w:cs="Arial"/>
          <w:sz w:val="24"/>
          <w:szCs w:val="24"/>
        </w:rPr>
        <w:t>possib</w:t>
      </w:r>
      <w:ins w:id="520" w:author="Brian P Gaylord" w:date="2023-10-30T18:08:00Z">
        <w:r w:rsidR="00705BD6">
          <w:rPr>
            <w:rFonts w:ascii="Arial" w:hAnsi="Arial" w:cs="Arial"/>
            <w:sz w:val="24"/>
            <w:szCs w:val="24"/>
          </w:rPr>
          <w:t>le explanation</w:t>
        </w:r>
      </w:ins>
      <w:del w:id="521" w:author="Brian P Gaylord" w:date="2023-10-30T18:08:00Z">
        <w:r w:rsidR="00A97F05" w:rsidDel="00705BD6">
          <w:rPr>
            <w:rFonts w:ascii="Arial" w:hAnsi="Arial" w:cs="Arial"/>
            <w:sz w:val="24"/>
            <w:szCs w:val="24"/>
          </w:rPr>
          <w:delText>ility</w:delText>
        </w:r>
      </w:del>
      <w:r w:rsidR="00A97F05">
        <w:rPr>
          <w:rFonts w:ascii="Arial" w:hAnsi="Arial" w:cs="Arial"/>
          <w:sz w:val="24"/>
          <w:szCs w:val="24"/>
        </w:rPr>
        <w:t xml:space="preserve"> is that </w:t>
      </w:r>
      <w:ins w:id="522" w:author="Brian P Gaylord" w:date="2023-10-30T16:15:00Z">
        <w:r w:rsidR="0031078C">
          <w:rPr>
            <w:rFonts w:ascii="Arial" w:hAnsi="Arial" w:cs="Arial"/>
            <w:sz w:val="24"/>
            <w:szCs w:val="24"/>
          </w:rPr>
          <w:t>the oysters</w:t>
        </w:r>
      </w:ins>
      <w:del w:id="523" w:author="Brian P Gaylord" w:date="2023-10-30T16:15:00Z">
        <w:r w:rsidR="00E57361" w:rsidDel="0031078C">
          <w:rPr>
            <w:rFonts w:ascii="Arial" w:hAnsi="Arial" w:cs="Arial"/>
            <w:sz w:val="24"/>
            <w:szCs w:val="24"/>
          </w:rPr>
          <w:delText>individuals</w:delText>
        </w:r>
      </w:del>
      <w:r w:rsidR="00A97F05">
        <w:rPr>
          <w:rFonts w:ascii="Arial" w:hAnsi="Arial" w:cs="Arial"/>
          <w:sz w:val="24"/>
          <w:szCs w:val="24"/>
        </w:rPr>
        <w:t xml:space="preserve"> were able to </w:t>
      </w:r>
      <w:del w:id="524" w:author="Brian P Gaylord" w:date="2023-10-30T16:15:00Z">
        <w:r w:rsidR="00A97F05" w:rsidDel="0031078C">
          <w:rPr>
            <w:rFonts w:ascii="Arial" w:hAnsi="Arial" w:cs="Arial"/>
            <w:sz w:val="24"/>
            <w:szCs w:val="24"/>
          </w:rPr>
          <w:delText xml:space="preserve">biologically </w:delText>
        </w:r>
      </w:del>
      <w:r w:rsidR="00A97F05">
        <w:rPr>
          <w:rFonts w:ascii="Arial" w:hAnsi="Arial" w:cs="Arial"/>
          <w:sz w:val="24"/>
          <w:szCs w:val="24"/>
        </w:rPr>
        <w:t xml:space="preserve">compensate for </w:t>
      </w:r>
      <w:del w:id="525" w:author="Brian P Gaylord" w:date="2023-10-30T18:08:00Z">
        <w:r w:rsidR="00BA5229" w:rsidDel="00705BD6">
          <w:rPr>
            <w:rFonts w:ascii="Arial" w:hAnsi="Arial" w:cs="Arial"/>
            <w:sz w:val="24"/>
            <w:szCs w:val="24"/>
          </w:rPr>
          <w:delText>external</w:delText>
        </w:r>
        <w:r w:rsidR="00A97F05" w:rsidDel="00705BD6">
          <w:rPr>
            <w:rFonts w:ascii="Arial" w:hAnsi="Arial" w:cs="Arial"/>
            <w:sz w:val="24"/>
            <w:szCs w:val="24"/>
          </w:rPr>
          <w:delText xml:space="preserve"> </w:delText>
        </w:r>
      </w:del>
      <w:r w:rsidR="00A97F05">
        <w:rPr>
          <w:rFonts w:ascii="Arial" w:hAnsi="Arial" w:cs="Arial"/>
          <w:sz w:val="24"/>
          <w:szCs w:val="24"/>
        </w:rPr>
        <w:t>shell loss</w:t>
      </w:r>
      <w:r w:rsidR="00E57361">
        <w:rPr>
          <w:rFonts w:ascii="Arial" w:hAnsi="Arial" w:cs="Arial"/>
          <w:sz w:val="24"/>
          <w:szCs w:val="24"/>
        </w:rPr>
        <w:t xml:space="preserve"> </w:t>
      </w:r>
      <w:ins w:id="526" w:author="Brian P Gaylord" w:date="2023-10-30T18:08:00Z">
        <w:r w:rsidR="00705BD6">
          <w:rPr>
            <w:rFonts w:ascii="Arial" w:hAnsi="Arial" w:cs="Arial"/>
            <w:sz w:val="24"/>
            <w:szCs w:val="24"/>
          </w:rPr>
          <w:t xml:space="preserve">due to dissolution </w:t>
        </w:r>
      </w:ins>
      <w:del w:id="527" w:author="Brian P Gaylord" w:date="2023-10-30T16:15:00Z">
        <w:r w:rsidR="00E57361" w:rsidDel="0031078C">
          <w:rPr>
            <w:rFonts w:ascii="Arial" w:hAnsi="Arial" w:cs="Arial"/>
            <w:sz w:val="24"/>
            <w:szCs w:val="24"/>
          </w:rPr>
          <w:delText>in a</w:delText>
        </w:r>
      </w:del>
      <w:ins w:id="528" w:author="Brian P Gaylord" w:date="2023-10-30T16:15:00Z">
        <w:r w:rsidR="0031078C">
          <w:rPr>
            <w:rFonts w:ascii="Arial" w:hAnsi="Arial" w:cs="Arial"/>
            <w:sz w:val="24"/>
            <w:szCs w:val="24"/>
          </w:rPr>
          <w:t>because they were</w:t>
        </w:r>
      </w:ins>
      <w:r w:rsidR="00E57361">
        <w:rPr>
          <w:rFonts w:ascii="Arial" w:hAnsi="Arial" w:cs="Arial"/>
          <w:sz w:val="24"/>
          <w:szCs w:val="24"/>
        </w:rPr>
        <w:t xml:space="preserve"> </w:t>
      </w:r>
      <w:r w:rsidR="00395A74">
        <w:rPr>
          <w:rFonts w:ascii="Arial" w:hAnsi="Arial" w:cs="Arial"/>
          <w:sz w:val="24"/>
          <w:szCs w:val="24"/>
        </w:rPr>
        <w:t>well</w:t>
      </w:r>
      <w:ins w:id="529" w:author="Brian P Gaylord" w:date="2023-10-30T16:16:00Z">
        <w:r w:rsidR="0031078C">
          <w:rPr>
            <w:rFonts w:ascii="Arial" w:hAnsi="Arial" w:cs="Arial"/>
            <w:sz w:val="24"/>
            <w:szCs w:val="24"/>
          </w:rPr>
          <w:t xml:space="preserve"> </w:t>
        </w:r>
      </w:ins>
      <w:del w:id="530" w:author="Brian P Gaylord" w:date="2023-10-30T16:16:00Z">
        <w:r w:rsidR="00395A74" w:rsidDel="0031078C">
          <w:rPr>
            <w:rFonts w:ascii="Arial" w:hAnsi="Arial" w:cs="Arial"/>
            <w:sz w:val="24"/>
            <w:szCs w:val="24"/>
          </w:rPr>
          <w:delText>-</w:delText>
        </w:r>
      </w:del>
      <w:r w:rsidR="00395A74">
        <w:rPr>
          <w:rFonts w:ascii="Arial" w:hAnsi="Arial" w:cs="Arial"/>
          <w:sz w:val="24"/>
          <w:szCs w:val="24"/>
        </w:rPr>
        <w:t>fed</w:t>
      </w:r>
      <w:ins w:id="531" w:author="Brian P Gaylord" w:date="2023-10-30T16:16:00Z">
        <w:r w:rsidR="0031078C">
          <w:rPr>
            <w:rFonts w:ascii="Arial" w:hAnsi="Arial" w:cs="Arial"/>
            <w:sz w:val="24"/>
            <w:szCs w:val="24"/>
          </w:rPr>
          <w:t xml:space="preserve">, a trend </w:t>
        </w:r>
      </w:ins>
      <w:ins w:id="532" w:author="Brian P Gaylord" w:date="2023-10-30T18:08:00Z">
        <w:r w:rsidR="00705BD6">
          <w:rPr>
            <w:rFonts w:ascii="Arial" w:hAnsi="Arial" w:cs="Arial"/>
            <w:sz w:val="24"/>
            <w:szCs w:val="24"/>
          </w:rPr>
          <w:t>that has been highlighted</w:t>
        </w:r>
      </w:ins>
      <w:ins w:id="533" w:author="Brian P Gaylord" w:date="2023-10-30T16:16:00Z">
        <w:r w:rsidR="0031078C">
          <w:rPr>
            <w:rFonts w:ascii="Arial" w:hAnsi="Arial" w:cs="Arial"/>
            <w:sz w:val="24"/>
            <w:szCs w:val="24"/>
          </w:rPr>
          <w:t xml:space="preserve"> </w:t>
        </w:r>
      </w:ins>
      <w:ins w:id="534" w:author="Brian P Gaylord" w:date="2023-10-30T16:17:00Z">
        <w:r w:rsidR="0031078C">
          <w:rPr>
            <w:rFonts w:ascii="Arial" w:hAnsi="Arial" w:cs="Arial"/>
            <w:sz w:val="24"/>
            <w:szCs w:val="24"/>
          </w:rPr>
          <w:t xml:space="preserve">previously </w:t>
        </w:r>
      </w:ins>
      <w:ins w:id="535" w:author="Brian P Gaylord" w:date="2023-10-30T16:16:00Z">
        <w:r w:rsidR="0031078C">
          <w:rPr>
            <w:rFonts w:ascii="Arial" w:hAnsi="Arial" w:cs="Arial"/>
            <w:sz w:val="24"/>
            <w:szCs w:val="24"/>
          </w:rPr>
          <w:t>in a number of studies involving bivalves</w:t>
        </w:r>
      </w:ins>
      <w:r w:rsidR="00395A74">
        <w:rPr>
          <w:rFonts w:ascii="Arial" w:hAnsi="Arial" w:cs="Arial"/>
          <w:sz w:val="24"/>
          <w:szCs w:val="24"/>
        </w:rPr>
        <w:t xml:space="preserve"> </w:t>
      </w:r>
      <w:del w:id="536" w:author="Brian P Gaylord" w:date="2023-10-30T16:16:00Z">
        <w:r w:rsidR="00E57361" w:rsidDel="0031078C">
          <w:rPr>
            <w:rFonts w:ascii="Arial" w:hAnsi="Arial" w:cs="Arial"/>
            <w:sz w:val="24"/>
            <w:szCs w:val="24"/>
          </w:rPr>
          <w:delText>environment</w:delText>
        </w:r>
        <w:r w:rsidR="00395A74" w:rsidDel="0031078C">
          <w:rPr>
            <w:rFonts w:ascii="Arial" w:hAnsi="Arial" w:cs="Arial"/>
            <w:sz w:val="24"/>
            <w:szCs w:val="24"/>
          </w:rPr>
          <w:delText xml:space="preserve"> </w:delText>
        </w:r>
      </w:del>
      <w:r w:rsidR="00395A74">
        <w:rPr>
          <w:rFonts w:ascii="Arial" w:hAnsi="Arial" w:cs="Arial"/>
          <w:sz w:val="24"/>
          <w:szCs w:val="24"/>
        </w:rPr>
        <w:t>(cite).</w:t>
      </w:r>
      <w:r w:rsidR="00E57361">
        <w:rPr>
          <w:rFonts w:ascii="Arial" w:hAnsi="Arial" w:cs="Arial"/>
          <w:sz w:val="24"/>
          <w:szCs w:val="24"/>
        </w:rPr>
        <w:t xml:space="preserve"> </w:t>
      </w:r>
      <w:ins w:id="537" w:author="Brian P Gaylord" w:date="2023-10-30T16:21:00Z">
        <w:r w:rsidR="0031078C">
          <w:rPr>
            <w:rFonts w:ascii="Arial" w:hAnsi="Arial" w:cs="Arial"/>
            <w:sz w:val="24"/>
            <w:szCs w:val="24"/>
          </w:rPr>
          <w:t xml:space="preserve">An alternative explanation </w:t>
        </w:r>
      </w:ins>
      <w:ins w:id="538" w:author="Brian P Gaylord" w:date="2023-10-30T18:09:00Z">
        <w:r w:rsidR="00705BD6">
          <w:rPr>
            <w:rFonts w:ascii="Arial" w:hAnsi="Arial" w:cs="Arial"/>
            <w:sz w:val="24"/>
            <w:szCs w:val="24"/>
          </w:rPr>
          <w:t xml:space="preserve">is </w:t>
        </w:r>
      </w:ins>
      <w:ins w:id="539" w:author="Brian P Gaylord" w:date="2023-10-30T16:21:00Z">
        <w:r w:rsidR="0031078C">
          <w:rPr>
            <w:rFonts w:ascii="Arial" w:hAnsi="Arial" w:cs="Arial"/>
            <w:sz w:val="24"/>
            <w:szCs w:val="24"/>
          </w:rPr>
          <w:t xml:space="preserve">that </w:t>
        </w:r>
      </w:ins>
      <w:del w:id="540" w:author="Brian P Gaylord" w:date="2023-10-30T16:21:00Z">
        <w:r w:rsidR="003B7DFC" w:rsidDel="0031078C">
          <w:rPr>
            <w:rFonts w:ascii="Arial" w:hAnsi="Arial" w:cs="Arial"/>
            <w:sz w:val="24"/>
            <w:szCs w:val="24"/>
          </w:rPr>
          <w:delText>Additionally</w:delText>
        </w:r>
        <w:r w:rsidR="00AC3A54" w:rsidDel="0031078C">
          <w:rPr>
            <w:rFonts w:ascii="Arial" w:hAnsi="Arial" w:cs="Arial"/>
            <w:sz w:val="24"/>
            <w:szCs w:val="24"/>
          </w:rPr>
          <w:delText>,</w:delText>
        </w:r>
        <w:r w:rsidR="00AA1B97" w:rsidDel="0031078C">
          <w:rPr>
            <w:rFonts w:ascii="Arial" w:hAnsi="Arial" w:cs="Arial"/>
            <w:sz w:val="24"/>
            <w:szCs w:val="24"/>
          </w:rPr>
          <w:delText xml:space="preserve"> in the earlier window</w:delText>
        </w:r>
        <w:r w:rsidR="00AC3A54" w:rsidDel="0031078C">
          <w:rPr>
            <w:rFonts w:ascii="Arial" w:hAnsi="Arial" w:cs="Arial"/>
            <w:sz w:val="24"/>
            <w:szCs w:val="24"/>
          </w:rPr>
          <w:delText xml:space="preserve"> we detected </w:delText>
        </w:r>
      </w:del>
      <w:commentRangeStart w:id="541"/>
      <w:r w:rsidR="00AC3A54">
        <w:rPr>
          <w:rFonts w:ascii="Arial" w:hAnsi="Arial" w:cs="Arial"/>
          <w:sz w:val="24"/>
          <w:szCs w:val="24"/>
        </w:rPr>
        <w:t xml:space="preserve">higher shell growth </w:t>
      </w:r>
      <w:del w:id="542" w:author="Brian P Gaylord" w:date="2023-10-30T16:21:00Z">
        <w:r w:rsidR="00AC3A54" w:rsidDel="0031078C">
          <w:rPr>
            <w:rFonts w:ascii="Arial" w:hAnsi="Arial" w:cs="Arial"/>
            <w:sz w:val="24"/>
            <w:szCs w:val="24"/>
          </w:rPr>
          <w:delText xml:space="preserve">from </w:delText>
        </w:r>
      </w:del>
      <w:ins w:id="543" w:author="Brian P Gaylord" w:date="2023-10-30T16:21:00Z">
        <w:r w:rsidR="0031078C">
          <w:rPr>
            <w:rFonts w:ascii="Arial" w:hAnsi="Arial" w:cs="Arial"/>
            <w:sz w:val="24"/>
            <w:szCs w:val="24"/>
          </w:rPr>
          <w:t xml:space="preserve">arose in </w:t>
        </w:r>
      </w:ins>
      <w:r w:rsidR="00AC3A54">
        <w:rPr>
          <w:rFonts w:ascii="Arial" w:hAnsi="Arial" w:cs="Arial"/>
          <w:sz w:val="24"/>
          <w:szCs w:val="24"/>
        </w:rPr>
        <w:t xml:space="preserve">oysters that were initially </w:t>
      </w:r>
      <w:proofErr w:type="gramStart"/>
      <w:r w:rsidR="00AC3A54">
        <w:rPr>
          <w:rFonts w:ascii="Arial" w:hAnsi="Arial" w:cs="Arial"/>
          <w:sz w:val="24"/>
          <w:szCs w:val="24"/>
        </w:rPr>
        <w:t>larger in size</w:t>
      </w:r>
      <w:proofErr w:type="gramEnd"/>
      <w:ins w:id="544" w:author="Brian P Gaylord" w:date="2023-10-30T16:21:00Z">
        <w:r w:rsidR="0031078C">
          <w:rPr>
            <w:rFonts w:ascii="Arial" w:hAnsi="Arial" w:cs="Arial"/>
            <w:sz w:val="24"/>
            <w:szCs w:val="24"/>
          </w:rPr>
          <w:t xml:space="preserve"> due to</w:t>
        </w:r>
      </w:ins>
      <w:ins w:id="545" w:author="Brian P Gaylord" w:date="2023-10-30T18:09:00Z">
        <w:r w:rsidR="00705BD6">
          <w:rPr>
            <w:rFonts w:ascii="Arial" w:hAnsi="Arial" w:cs="Arial"/>
            <w:sz w:val="24"/>
            <w:szCs w:val="24"/>
          </w:rPr>
          <w:t xml:space="preserve"> </w:t>
        </w:r>
      </w:ins>
      <w:del w:id="546" w:author="Brian P Gaylord" w:date="2023-10-30T16:21:00Z">
        <w:r w:rsidR="00AC3A54" w:rsidDel="0031078C">
          <w:rPr>
            <w:rFonts w:ascii="Arial" w:hAnsi="Arial" w:cs="Arial"/>
            <w:sz w:val="24"/>
            <w:szCs w:val="24"/>
          </w:rPr>
          <w:delText xml:space="preserve">, which could </w:delText>
        </w:r>
        <w:r w:rsidR="00474E7D" w:rsidDel="0031078C">
          <w:rPr>
            <w:rFonts w:ascii="Arial" w:hAnsi="Arial" w:cs="Arial"/>
            <w:sz w:val="24"/>
            <w:szCs w:val="24"/>
          </w:rPr>
          <w:delText>indicate</w:delText>
        </w:r>
        <w:r w:rsidR="00AC3A54" w:rsidDel="0031078C">
          <w:rPr>
            <w:rFonts w:ascii="Arial" w:hAnsi="Arial" w:cs="Arial"/>
            <w:sz w:val="24"/>
            <w:szCs w:val="24"/>
          </w:rPr>
          <w:delText xml:space="preserve"> an </w:delText>
        </w:r>
      </w:del>
      <w:r w:rsidR="00AC3A54">
        <w:rPr>
          <w:rFonts w:ascii="Arial" w:hAnsi="Arial" w:cs="Arial"/>
          <w:sz w:val="24"/>
          <w:szCs w:val="24"/>
        </w:rPr>
        <w:t xml:space="preserve">increased surface area available </w:t>
      </w:r>
      <w:ins w:id="547" w:author="Brian P Gaylord" w:date="2023-10-30T18:11:00Z">
        <w:r w:rsidR="00C93448">
          <w:rPr>
            <w:rFonts w:ascii="Arial" w:hAnsi="Arial" w:cs="Arial"/>
            <w:sz w:val="24"/>
            <w:szCs w:val="24"/>
          </w:rPr>
          <w:t xml:space="preserve">as a substrate </w:t>
        </w:r>
      </w:ins>
      <w:del w:id="548" w:author="Brian P Gaylord" w:date="2023-10-30T18:10:00Z">
        <w:r w:rsidR="00AC3A54" w:rsidDel="00C93448">
          <w:rPr>
            <w:rFonts w:ascii="Arial" w:hAnsi="Arial" w:cs="Arial"/>
            <w:sz w:val="24"/>
            <w:szCs w:val="24"/>
          </w:rPr>
          <w:delText xml:space="preserve">to </w:delText>
        </w:r>
      </w:del>
      <w:ins w:id="549" w:author="Brian P Gaylord" w:date="2023-10-30T18:10:00Z">
        <w:r w:rsidR="00C93448">
          <w:rPr>
            <w:rFonts w:ascii="Arial" w:hAnsi="Arial" w:cs="Arial"/>
            <w:sz w:val="24"/>
            <w:szCs w:val="24"/>
          </w:rPr>
          <w:t xml:space="preserve">for </w:t>
        </w:r>
      </w:ins>
      <w:ins w:id="550" w:author="Brian P Gaylord" w:date="2023-10-30T18:11:00Z">
        <w:r w:rsidR="00C93448">
          <w:rPr>
            <w:rFonts w:ascii="Arial" w:hAnsi="Arial" w:cs="Arial"/>
            <w:sz w:val="24"/>
            <w:szCs w:val="24"/>
          </w:rPr>
          <w:t xml:space="preserve">additional </w:t>
        </w:r>
      </w:ins>
      <w:r w:rsidR="00AC3A54">
        <w:rPr>
          <w:rFonts w:ascii="Arial" w:hAnsi="Arial" w:cs="Arial"/>
          <w:sz w:val="24"/>
          <w:szCs w:val="24"/>
        </w:rPr>
        <w:t>calcif</w:t>
      </w:r>
      <w:ins w:id="551" w:author="Brian P Gaylord" w:date="2023-10-30T18:11:00Z">
        <w:r w:rsidR="00C93448">
          <w:rPr>
            <w:rFonts w:ascii="Arial" w:hAnsi="Arial" w:cs="Arial"/>
            <w:sz w:val="24"/>
            <w:szCs w:val="24"/>
          </w:rPr>
          <w:t xml:space="preserve">ication </w:t>
        </w:r>
      </w:ins>
      <w:del w:id="552" w:author="Brian P Gaylord" w:date="2023-10-30T18:11:00Z">
        <w:r w:rsidR="00AC3A54" w:rsidDel="00C93448">
          <w:rPr>
            <w:rFonts w:ascii="Arial" w:hAnsi="Arial" w:cs="Arial"/>
            <w:sz w:val="24"/>
            <w:szCs w:val="24"/>
          </w:rPr>
          <w:lastRenderedPageBreak/>
          <w:delText>y onto</w:delText>
        </w:r>
        <w:r w:rsidR="003B7DFC" w:rsidDel="00C93448">
          <w:rPr>
            <w:rFonts w:ascii="Arial" w:hAnsi="Arial" w:cs="Arial"/>
            <w:sz w:val="24"/>
            <w:szCs w:val="24"/>
          </w:rPr>
          <w:delText xml:space="preserve"> </w:delText>
        </w:r>
        <w:commentRangeEnd w:id="541"/>
        <w:r w:rsidR="0031078C" w:rsidDel="00C93448">
          <w:rPr>
            <w:rStyle w:val="CommentReference"/>
          </w:rPr>
          <w:commentReference w:id="541"/>
        </w:r>
      </w:del>
      <w:r w:rsidR="003B7DFC">
        <w:rPr>
          <w:rFonts w:ascii="Arial" w:hAnsi="Arial" w:cs="Arial"/>
          <w:sz w:val="24"/>
          <w:szCs w:val="24"/>
        </w:rPr>
        <w:t>(cite)</w:t>
      </w:r>
      <w:ins w:id="553" w:author="Brian P Gaylord" w:date="2023-10-30T18:09:00Z">
        <w:r w:rsidR="00C93448">
          <w:rPr>
            <w:rFonts w:ascii="Arial" w:hAnsi="Arial" w:cs="Arial"/>
            <w:sz w:val="24"/>
            <w:szCs w:val="24"/>
          </w:rPr>
          <w:t xml:space="preserve">. </w:t>
        </w:r>
      </w:ins>
      <w:ins w:id="554" w:author="Brian P Gaylord" w:date="2023-10-30T18:10:00Z">
        <w:r w:rsidR="00C93448">
          <w:rPr>
            <w:rFonts w:ascii="Arial" w:hAnsi="Arial" w:cs="Arial"/>
            <w:sz w:val="24"/>
            <w:szCs w:val="24"/>
          </w:rPr>
          <w:t>H</w:t>
        </w:r>
      </w:ins>
      <w:ins w:id="555" w:author="Brian P Gaylord" w:date="2023-10-30T18:09:00Z">
        <w:r w:rsidR="00705BD6">
          <w:rPr>
            <w:rFonts w:ascii="Arial" w:hAnsi="Arial" w:cs="Arial"/>
            <w:sz w:val="24"/>
            <w:szCs w:val="24"/>
          </w:rPr>
          <w:t>owever, this concept</w:t>
        </w:r>
      </w:ins>
      <w:r w:rsidR="00AC3A54">
        <w:rPr>
          <w:rFonts w:ascii="Arial" w:hAnsi="Arial" w:cs="Arial"/>
          <w:sz w:val="24"/>
          <w:szCs w:val="24"/>
        </w:rPr>
        <w:t xml:space="preserve"> </w:t>
      </w:r>
      <w:ins w:id="556" w:author="Brian P Gaylord" w:date="2023-10-30T16:21:00Z">
        <w:r w:rsidR="0031078C">
          <w:rPr>
            <w:rFonts w:ascii="Arial" w:hAnsi="Arial" w:cs="Arial"/>
            <w:sz w:val="24"/>
            <w:szCs w:val="24"/>
          </w:rPr>
          <w:t xml:space="preserve">appears less </w:t>
        </w:r>
      </w:ins>
      <w:ins w:id="557" w:author="Brian P Gaylord" w:date="2023-10-30T18:11:00Z">
        <w:r w:rsidR="00C93448">
          <w:rPr>
            <w:rFonts w:ascii="Arial" w:hAnsi="Arial" w:cs="Arial"/>
            <w:sz w:val="24"/>
            <w:szCs w:val="24"/>
          </w:rPr>
          <w:t xml:space="preserve">than fully </w:t>
        </w:r>
      </w:ins>
      <w:ins w:id="558" w:author="Brian P Gaylord" w:date="2023-10-30T16:21:00Z">
        <w:r w:rsidR="0031078C">
          <w:rPr>
            <w:rFonts w:ascii="Arial" w:hAnsi="Arial" w:cs="Arial"/>
            <w:sz w:val="24"/>
            <w:szCs w:val="24"/>
          </w:rPr>
          <w:t>likely given that the relationship disappeared in the later time window</w:t>
        </w:r>
      </w:ins>
      <w:ins w:id="559" w:author="Brian P Gaylord" w:date="2023-10-30T16:22:00Z">
        <w:r w:rsidR="0031078C">
          <w:rPr>
            <w:rFonts w:ascii="Arial" w:hAnsi="Arial" w:cs="Arial"/>
            <w:sz w:val="24"/>
            <w:szCs w:val="24"/>
          </w:rPr>
          <w:t xml:space="preserve">, implying </w:t>
        </w:r>
      </w:ins>
      <w:ins w:id="560" w:author="Brian P Gaylord" w:date="2023-10-30T18:09:00Z">
        <w:r w:rsidR="00705BD6">
          <w:rPr>
            <w:rFonts w:ascii="Arial" w:hAnsi="Arial" w:cs="Arial"/>
            <w:sz w:val="24"/>
            <w:szCs w:val="24"/>
          </w:rPr>
          <w:t>that</w:t>
        </w:r>
        <w:r w:rsidR="00C93448">
          <w:rPr>
            <w:rFonts w:ascii="Arial" w:hAnsi="Arial" w:cs="Arial"/>
            <w:sz w:val="24"/>
            <w:szCs w:val="24"/>
          </w:rPr>
          <w:t xml:space="preserve"> </w:t>
        </w:r>
      </w:ins>
      <w:ins w:id="561" w:author="Brian P Gaylord" w:date="2023-10-30T18:10:00Z">
        <w:r w:rsidR="00C93448">
          <w:rPr>
            <w:rFonts w:ascii="Arial" w:hAnsi="Arial" w:cs="Arial"/>
            <w:sz w:val="24"/>
            <w:szCs w:val="24"/>
          </w:rPr>
          <w:t>at least one</w:t>
        </w:r>
      </w:ins>
      <w:ins w:id="562" w:author="Brian P Gaylord" w:date="2023-10-30T18:09:00Z">
        <w:r w:rsidR="00C93448">
          <w:rPr>
            <w:rFonts w:ascii="Arial" w:hAnsi="Arial" w:cs="Arial"/>
            <w:sz w:val="24"/>
            <w:szCs w:val="24"/>
          </w:rPr>
          <w:t xml:space="preserve"> relevant</w:t>
        </w:r>
      </w:ins>
      <w:ins w:id="563" w:author="Brian P Gaylord" w:date="2023-10-30T16:22:00Z">
        <w:r w:rsidR="0031078C">
          <w:rPr>
            <w:rFonts w:ascii="Arial" w:hAnsi="Arial" w:cs="Arial"/>
            <w:sz w:val="24"/>
            <w:szCs w:val="24"/>
          </w:rPr>
          <w:t xml:space="preserve"> </w:t>
        </w:r>
      </w:ins>
      <w:ins w:id="564" w:author="Brian P Gaylord" w:date="2023-10-30T16:23:00Z">
        <w:r w:rsidR="0031078C">
          <w:rPr>
            <w:rFonts w:ascii="Arial" w:hAnsi="Arial" w:cs="Arial"/>
            <w:sz w:val="24"/>
            <w:szCs w:val="24"/>
          </w:rPr>
          <w:t>driver</w:t>
        </w:r>
      </w:ins>
      <w:ins w:id="565" w:author="Brian P Gaylord" w:date="2023-10-30T16:22:00Z">
        <w:r w:rsidR="0031078C">
          <w:rPr>
            <w:rFonts w:ascii="Arial" w:hAnsi="Arial" w:cs="Arial"/>
            <w:sz w:val="24"/>
            <w:szCs w:val="24"/>
          </w:rPr>
          <w:t xml:space="preserve"> </w:t>
        </w:r>
      </w:ins>
      <w:ins w:id="566" w:author="Brian P Gaylord" w:date="2023-10-30T18:10:00Z">
        <w:r w:rsidR="00C93448">
          <w:rPr>
            <w:rFonts w:ascii="Arial" w:hAnsi="Arial" w:cs="Arial"/>
            <w:sz w:val="24"/>
            <w:szCs w:val="24"/>
          </w:rPr>
          <w:t xml:space="preserve">must have </w:t>
        </w:r>
      </w:ins>
      <w:ins w:id="567" w:author="Brian P Gaylord" w:date="2023-10-30T16:23:00Z">
        <w:r w:rsidR="0031078C">
          <w:rPr>
            <w:rFonts w:ascii="Arial" w:hAnsi="Arial" w:cs="Arial"/>
            <w:sz w:val="24"/>
            <w:szCs w:val="24"/>
          </w:rPr>
          <w:t>shifted</w:t>
        </w:r>
      </w:ins>
      <w:ins w:id="568" w:author="Brian P Gaylord" w:date="2023-10-30T16:22:00Z">
        <w:r w:rsidR="0031078C">
          <w:rPr>
            <w:rFonts w:ascii="Arial" w:hAnsi="Arial" w:cs="Arial"/>
            <w:sz w:val="24"/>
            <w:szCs w:val="24"/>
          </w:rPr>
          <w:t xml:space="preserve"> in the second part of the experiment compared to</w:t>
        </w:r>
        <w:r w:rsidR="00C93448">
          <w:rPr>
            <w:rFonts w:ascii="Arial" w:hAnsi="Arial" w:cs="Arial"/>
            <w:sz w:val="24"/>
            <w:szCs w:val="24"/>
          </w:rPr>
          <w:t xml:space="preserve"> the first</w:t>
        </w:r>
      </w:ins>
      <w:del w:id="569" w:author="Brian P Gaylord" w:date="2023-10-30T16:22:00Z">
        <w:r w:rsidR="00AC3A54" w:rsidDel="0031078C">
          <w:rPr>
            <w:rFonts w:ascii="Arial" w:hAnsi="Arial" w:cs="Arial"/>
            <w:sz w:val="24"/>
            <w:szCs w:val="24"/>
          </w:rPr>
          <w:delText>or an ability of larger oysters (with maintained tissue reserves) to maximize shell growth</w:delText>
        </w:r>
        <w:r w:rsidR="003B7DFC" w:rsidDel="0031078C">
          <w:rPr>
            <w:rFonts w:ascii="Arial" w:hAnsi="Arial" w:cs="Arial"/>
            <w:sz w:val="24"/>
            <w:szCs w:val="24"/>
          </w:rPr>
          <w:delText xml:space="preserve"> (cite)</w:delText>
        </w:r>
      </w:del>
      <w:r w:rsidR="00AC3A54">
        <w:rPr>
          <w:rFonts w:ascii="Arial" w:hAnsi="Arial" w:cs="Arial"/>
          <w:sz w:val="24"/>
          <w:szCs w:val="24"/>
        </w:rPr>
        <w:t>.</w:t>
      </w:r>
      <w:r w:rsidR="00EF4C80">
        <w:rPr>
          <w:rFonts w:ascii="Arial" w:hAnsi="Arial" w:cs="Arial"/>
          <w:sz w:val="24"/>
          <w:szCs w:val="24"/>
        </w:rPr>
        <w:t xml:space="preserve"> </w:t>
      </w:r>
    </w:p>
    <w:p w14:paraId="27F21E3E" w14:textId="4BADD578" w:rsidR="00AE1B49" w:rsidRDefault="00EF4C80" w:rsidP="001C1ABB">
      <w:pPr>
        <w:pStyle w:val="NoSpacing"/>
        <w:ind w:firstLine="720"/>
        <w:rPr>
          <w:rFonts w:ascii="Arial" w:hAnsi="Arial" w:cs="Arial"/>
          <w:b/>
          <w:bCs/>
          <w:sz w:val="24"/>
          <w:szCs w:val="24"/>
        </w:rPr>
      </w:pPr>
      <w:del w:id="570" w:author="Brian P Gaylord" w:date="2023-10-30T18:11:00Z">
        <w:r w:rsidDel="00C93448">
          <w:rPr>
            <w:rFonts w:ascii="Arial" w:hAnsi="Arial" w:cs="Arial"/>
            <w:sz w:val="24"/>
            <w:szCs w:val="24"/>
          </w:rPr>
          <w:delText>A</w:delText>
        </w:r>
        <w:r w:rsidR="00E65860" w:rsidDel="00C93448">
          <w:rPr>
            <w:rFonts w:ascii="Arial" w:hAnsi="Arial" w:cs="Arial"/>
            <w:sz w:val="24"/>
            <w:szCs w:val="24"/>
          </w:rPr>
          <w:delText>lthough</w:delText>
        </w:r>
        <w:r w:rsidR="00E57361" w:rsidDel="00C93448">
          <w:rPr>
            <w:rFonts w:ascii="Arial" w:hAnsi="Arial" w:cs="Arial"/>
            <w:sz w:val="24"/>
            <w:szCs w:val="24"/>
          </w:rPr>
          <w:delText xml:space="preserve"> </w:delText>
        </w:r>
      </w:del>
      <w:ins w:id="571" w:author="Brian P Gaylord" w:date="2023-10-30T18:11:00Z">
        <w:r w:rsidR="00C93448">
          <w:rPr>
            <w:rFonts w:ascii="Arial" w:hAnsi="Arial" w:cs="Arial"/>
            <w:sz w:val="24"/>
            <w:szCs w:val="24"/>
          </w:rPr>
          <w:t>I</w:t>
        </w:r>
      </w:ins>
      <w:ins w:id="572" w:author="Brian P Gaylord" w:date="2023-10-30T16:24:00Z">
        <w:r w:rsidR="00AA47EC">
          <w:rPr>
            <w:rFonts w:ascii="Arial" w:hAnsi="Arial" w:cs="Arial"/>
            <w:sz w:val="24"/>
            <w:szCs w:val="24"/>
          </w:rPr>
          <w:t xml:space="preserve">n our </w:t>
        </w:r>
        <w:proofErr w:type="gramStart"/>
        <w:r w:rsidR="00AA47EC">
          <w:rPr>
            <w:rFonts w:ascii="Arial" w:hAnsi="Arial" w:cs="Arial"/>
            <w:sz w:val="24"/>
            <w:szCs w:val="24"/>
          </w:rPr>
          <w:t>experiments</w:t>
        </w:r>
        <w:proofErr w:type="gramEnd"/>
        <w:r w:rsidR="00AA47EC">
          <w:rPr>
            <w:rFonts w:ascii="Arial" w:hAnsi="Arial" w:cs="Arial"/>
            <w:sz w:val="24"/>
            <w:szCs w:val="24"/>
          </w:rPr>
          <w:t xml:space="preserve"> </w:t>
        </w:r>
      </w:ins>
      <w:r w:rsidR="009959D1">
        <w:rPr>
          <w:rFonts w:ascii="Arial" w:hAnsi="Arial" w:cs="Arial"/>
          <w:sz w:val="24"/>
          <w:szCs w:val="24"/>
        </w:rPr>
        <w:t xml:space="preserve">corrosive conditions </w:t>
      </w:r>
      <w:ins w:id="573" w:author="Brian P Gaylord" w:date="2023-10-30T16:24:00Z">
        <w:r w:rsidR="00AA47EC">
          <w:rPr>
            <w:rFonts w:ascii="Arial" w:hAnsi="Arial" w:cs="Arial"/>
            <w:sz w:val="24"/>
            <w:szCs w:val="24"/>
          </w:rPr>
          <w:t>arose due to low TA</w:t>
        </w:r>
        <w:r w:rsidR="00C93448">
          <w:rPr>
            <w:rFonts w:ascii="Arial" w:hAnsi="Arial" w:cs="Arial"/>
            <w:sz w:val="24"/>
            <w:szCs w:val="24"/>
          </w:rPr>
          <w:t xml:space="preserve">. </w:t>
        </w:r>
      </w:ins>
      <w:proofErr w:type="spellStart"/>
      <w:ins w:id="574" w:author="Brian P Gaylord" w:date="2023-10-30T18:11:00Z">
        <w:r w:rsidR="00C93448">
          <w:rPr>
            <w:rFonts w:ascii="Arial" w:hAnsi="Arial" w:cs="Arial"/>
            <w:sz w:val="24"/>
            <w:szCs w:val="24"/>
          </w:rPr>
          <w:t>U</w:t>
        </w:r>
      </w:ins>
      <w:ins w:id="575" w:author="Brian P Gaylord" w:date="2023-10-30T16:24:00Z">
        <w:r w:rsidR="00AA47EC">
          <w:rPr>
            <w:rFonts w:ascii="Arial" w:hAnsi="Arial" w:cs="Arial"/>
            <w:sz w:val="24"/>
            <w:szCs w:val="24"/>
          </w:rPr>
          <w:t>ndersaturation</w:t>
        </w:r>
        <w:proofErr w:type="spellEnd"/>
        <w:r w:rsidR="00AA47EC">
          <w:rPr>
            <w:rFonts w:ascii="Arial" w:hAnsi="Arial" w:cs="Arial"/>
            <w:sz w:val="24"/>
            <w:szCs w:val="24"/>
          </w:rPr>
          <w:t xml:space="preserve"> </w:t>
        </w:r>
      </w:ins>
      <w:del w:id="576" w:author="Brian P Gaylord" w:date="2023-10-30T16:25:00Z">
        <w:r w:rsidR="009959D1" w:rsidDel="00AA47EC">
          <w:rPr>
            <w:rFonts w:ascii="Arial" w:hAnsi="Arial" w:cs="Arial"/>
            <w:sz w:val="24"/>
            <w:szCs w:val="24"/>
          </w:rPr>
          <w:delText>may result from altered</w:delText>
        </w:r>
        <w:r w:rsidR="00E57361" w:rsidDel="00AA47EC">
          <w:rPr>
            <w:rFonts w:ascii="Arial" w:hAnsi="Arial" w:cs="Arial"/>
            <w:sz w:val="24"/>
            <w:szCs w:val="24"/>
          </w:rPr>
          <w:delText xml:space="preserve"> TA </w:delText>
        </w:r>
        <w:r w:rsidR="009959D1" w:rsidDel="00AA47EC">
          <w:rPr>
            <w:rFonts w:ascii="Arial" w:hAnsi="Arial" w:cs="Arial"/>
            <w:sz w:val="24"/>
            <w:szCs w:val="24"/>
          </w:rPr>
          <w:delText xml:space="preserve">or OA </w:delText>
        </w:r>
        <w:r w:rsidR="00DF2142" w:rsidDel="00AA47EC">
          <w:rPr>
            <w:rFonts w:ascii="Arial" w:hAnsi="Arial" w:cs="Arial"/>
            <w:sz w:val="24"/>
            <w:szCs w:val="24"/>
          </w:rPr>
          <w:delText>conditions</w:delText>
        </w:r>
      </w:del>
      <w:ins w:id="577" w:author="Brian P Gaylord" w:date="2023-10-30T16:25:00Z">
        <w:r w:rsidR="00AA47EC">
          <w:rPr>
            <w:rFonts w:ascii="Arial" w:hAnsi="Arial" w:cs="Arial"/>
            <w:sz w:val="24"/>
            <w:szCs w:val="24"/>
          </w:rPr>
          <w:t xml:space="preserve">can also derive from more classic ocean acidification scenarios. </w:t>
        </w:r>
      </w:ins>
      <w:ins w:id="578" w:author="Brian P Gaylord" w:date="2023-10-30T16:26:00Z">
        <w:r w:rsidR="00AA47EC">
          <w:rPr>
            <w:rFonts w:ascii="Arial" w:hAnsi="Arial" w:cs="Arial"/>
            <w:sz w:val="24"/>
            <w:szCs w:val="24"/>
          </w:rPr>
          <w:t>The latter cause</w:t>
        </w:r>
      </w:ins>
      <w:ins w:id="579" w:author="Brian P Gaylord" w:date="2023-10-30T16:27:00Z">
        <w:r w:rsidR="00AA47EC">
          <w:rPr>
            <w:rFonts w:ascii="Arial" w:hAnsi="Arial" w:cs="Arial"/>
            <w:sz w:val="24"/>
            <w:szCs w:val="24"/>
          </w:rPr>
          <w:t>s</w:t>
        </w:r>
      </w:ins>
      <w:ins w:id="580" w:author="Brian P Gaylord" w:date="2023-10-30T16:26:00Z">
        <w:r w:rsidR="00AA47EC">
          <w:rPr>
            <w:rFonts w:ascii="Arial" w:hAnsi="Arial" w:cs="Arial"/>
            <w:sz w:val="24"/>
            <w:szCs w:val="24"/>
          </w:rPr>
          <w:t xml:space="preserve"> </w:t>
        </w:r>
      </w:ins>
      <w:del w:id="581" w:author="Brian P Gaylord" w:date="2023-10-30T16:26:00Z">
        <w:r w:rsidR="00DF2142" w:rsidDel="00AA47EC">
          <w:rPr>
            <w:rFonts w:ascii="Arial" w:hAnsi="Arial" w:cs="Arial"/>
            <w:sz w:val="24"/>
            <w:szCs w:val="24"/>
          </w:rPr>
          <w:delText>,</w:delText>
        </w:r>
        <w:r w:rsidR="009959D1" w:rsidDel="00AA47EC">
          <w:rPr>
            <w:rFonts w:ascii="Arial" w:hAnsi="Arial" w:cs="Arial"/>
            <w:sz w:val="24"/>
            <w:szCs w:val="24"/>
          </w:rPr>
          <w:delText xml:space="preserve"> they </w:delText>
        </w:r>
        <w:r w:rsidR="00B740EF" w:rsidDel="00AA47EC">
          <w:rPr>
            <w:rFonts w:ascii="Arial" w:hAnsi="Arial" w:cs="Arial"/>
            <w:sz w:val="24"/>
            <w:szCs w:val="24"/>
          </w:rPr>
          <w:delText xml:space="preserve">could </w:delText>
        </w:r>
        <w:r w:rsidR="009959D1" w:rsidDel="00AA47EC">
          <w:rPr>
            <w:rFonts w:ascii="Arial" w:hAnsi="Arial" w:cs="Arial"/>
            <w:sz w:val="24"/>
            <w:szCs w:val="24"/>
          </w:rPr>
          <w:delText xml:space="preserve">have different mechanistic import for </w:delText>
        </w:r>
        <w:r w:rsidR="00B740EF" w:rsidDel="00AA47EC">
          <w:rPr>
            <w:rFonts w:ascii="Arial" w:hAnsi="Arial" w:cs="Arial"/>
            <w:sz w:val="24"/>
            <w:szCs w:val="24"/>
          </w:rPr>
          <w:delText xml:space="preserve">shell building </w:delText>
        </w:r>
        <w:r w:rsidR="009959D1" w:rsidDel="00AA47EC">
          <w:rPr>
            <w:rFonts w:ascii="Arial" w:hAnsi="Arial" w:cs="Arial"/>
            <w:sz w:val="24"/>
            <w:szCs w:val="24"/>
          </w:rPr>
          <w:delText>pathways. For example, ocean acidification conditions describe the increased uptake of atmospheric</w:delText>
        </w:r>
      </w:del>
      <w:ins w:id="582" w:author="Brian P Gaylord" w:date="2023-10-30T16:26:00Z">
        <w:r w:rsidR="00C93448">
          <w:rPr>
            <w:rFonts w:ascii="Arial" w:hAnsi="Arial" w:cs="Arial"/>
            <w:sz w:val="24"/>
            <w:szCs w:val="24"/>
          </w:rPr>
          <w:t>elevated</w:t>
        </w:r>
      </w:ins>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ins w:id="583" w:author="Brian P Gaylord" w:date="2023-10-30T16:27:00Z">
        <w:r w:rsidR="00AA47EC">
          <w:rPr>
            <w:rFonts w:ascii="Arial" w:hAnsi="Arial" w:cs="Arial"/>
            <w:sz w:val="24"/>
            <w:szCs w:val="24"/>
          </w:rPr>
          <w:t xml:space="preserve">concentrations </w:t>
        </w:r>
      </w:ins>
      <w:r w:rsidR="009959D1">
        <w:rPr>
          <w:rFonts w:ascii="Arial" w:hAnsi="Arial" w:cs="Arial"/>
          <w:sz w:val="24"/>
          <w:szCs w:val="24"/>
        </w:rPr>
        <w:t xml:space="preserve">in seawater </w:t>
      </w:r>
      <w:del w:id="584" w:author="Brian P Gaylord" w:date="2023-10-30T16:26:00Z">
        <w:r w:rsidR="009959D1" w:rsidDel="00AA47EC">
          <w:rPr>
            <w:rFonts w:ascii="Arial" w:hAnsi="Arial" w:cs="Arial"/>
            <w:sz w:val="24"/>
            <w:szCs w:val="24"/>
          </w:rPr>
          <w:delText>without a coinciding increase in</w:delText>
        </w:r>
      </w:del>
      <w:ins w:id="585" w:author="Brian P Gaylord" w:date="2023-10-30T16:26:00Z">
        <w:r w:rsidR="00AA47EC">
          <w:rPr>
            <w:rFonts w:ascii="Arial" w:hAnsi="Arial" w:cs="Arial"/>
            <w:sz w:val="24"/>
            <w:szCs w:val="24"/>
          </w:rPr>
          <w:t>but leaves</w:t>
        </w:r>
      </w:ins>
      <w:r w:rsidR="009959D1">
        <w:rPr>
          <w:rFonts w:ascii="Arial" w:hAnsi="Arial" w:cs="Arial"/>
          <w:sz w:val="24"/>
          <w:szCs w:val="24"/>
        </w:rPr>
        <w:t xml:space="preserve"> TA </w:t>
      </w:r>
      <w:ins w:id="586" w:author="Brian P Gaylord" w:date="2023-10-30T16:26:00Z">
        <w:r w:rsidR="00AA47EC">
          <w:rPr>
            <w:rFonts w:ascii="Arial" w:hAnsi="Arial" w:cs="Arial"/>
            <w:sz w:val="24"/>
            <w:szCs w:val="24"/>
          </w:rPr>
          <w:t xml:space="preserve">unchanged. </w:t>
        </w:r>
      </w:ins>
      <w:ins w:id="587" w:author="Brian P Gaylord" w:date="2023-10-30T16:27:00Z">
        <w:r w:rsidR="00AA47EC">
          <w:rPr>
            <w:rFonts w:ascii="Arial" w:hAnsi="Arial" w:cs="Arial"/>
            <w:sz w:val="24"/>
            <w:szCs w:val="24"/>
          </w:rPr>
          <w:t xml:space="preserve">However, </w:t>
        </w:r>
      </w:ins>
      <w:ins w:id="588" w:author="Brian P Gaylord" w:date="2023-10-30T16:26:00Z">
        <w:r w:rsidR="00AA47EC">
          <w:rPr>
            <w:rFonts w:ascii="Arial" w:hAnsi="Arial" w:cs="Arial"/>
            <w:sz w:val="24"/>
            <w:szCs w:val="24"/>
          </w:rPr>
          <w:t>both</w:t>
        </w:r>
      </w:ins>
      <w:ins w:id="589" w:author="Brian P Gaylord" w:date="2023-10-30T16:27:00Z">
        <w:r w:rsidR="00AA47EC">
          <w:rPr>
            <w:rFonts w:ascii="Arial" w:hAnsi="Arial" w:cs="Arial"/>
            <w:sz w:val="24"/>
            <w:szCs w:val="24"/>
          </w:rPr>
          <w:t xml:space="preserve"> decreases in TA and increases in dissolved </w:t>
        </w:r>
      </w:ins>
      <w:ins w:id="590" w:author="Brian P Gaylord" w:date="2023-10-30T16:28:00Z">
        <w:r w:rsidR="00AA47EC">
          <w:rPr>
            <w:rFonts w:ascii="Arial" w:hAnsi="Arial" w:cs="Arial"/>
            <w:sz w:val="24"/>
            <w:szCs w:val="24"/>
          </w:rPr>
          <w:t>CO</w:t>
        </w:r>
        <w:r w:rsidR="00AA47EC">
          <w:rPr>
            <w:rFonts w:ascii="Arial" w:hAnsi="Arial" w:cs="Arial"/>
            <w:sz w:val="24"/>
            <w:szCs w:val="24"/>
            <w:vertAlign w:val="subscript"/>
          </w:rPr>
          <w:t>2</w:t>
        </w:r>
        <w:r w:rsidR="00AA47EC">
          <w:rPr>
            <w:rFonts w:ascii="Arial" w:hAnsi="Arial" w:cs="Arial"/>
            <w:sz w:val="24"/>
            <w:szCs w:val="24"/>
          </w:rPr>
          <w:t xml:space="preserve"> </w:t>
        </w:r>
      </w:ins>
      <w:ins w:id="591" w:author="Brian P Gaylord" w:date="2023-10-30T18:12:00Z">
        <w:r w:rsidR="00C93448">
          <w:rPr>
            <w:rFonts w:ascii="Arial" w:hAnsi="Arial" w:cs="Arial"/>
            <w:sz w:val="24"/>
            <w:szCs w:val="24"/>
          </w:rPr>
          <w:t xml:space="preserve">lead </w:t>
        </w:r>
      </w:ins>
      <w:del w:id="592" w:author="Brian P Gaylord" w:date="2023-10-30T16:26:00Z">
        <w:r w:rsidR="009959D1" w:rsidDel="00AA47EC">
          <w:rPr>
            <w:rFonts w:ascii="Arial" w:hAnsi="Arial" w:cs="Arial"/>
            <w:sz w:val="24"/>
            <w:szCs w:val="24"/>
          </w:rPr>
          <w:delText>, which can</w:delText>
        </w:r>
      </w:del>
      <w:ins w:id="593" w:author="Brian P Gaylord" w:date="2023-10-30T16:26:00Z">
        <w:r w:rsidR="00AA47EC">
          <w:rPr>
            <w:rFonts w:ascii="Arial" w:hAnsi="Arial" w:cs="Arial"/>
            <w:sz w:val="24"/>
            <w:szCs w:val="24"/>
          </w:rPr>
          <w:t>ultimately</w:t>
        </w:r>
      </w:ins>
      <w:r w:rsidR="009959D1">
        <w:rPr>
          <w:rFonts w:ascii="Arial" w:hAnsi="Arial" w:cs="Arial"/>
          <w:sz w:val="24"/>
          <w:szCs w:val="24"/>
        </w:rPr>
        <w:t xml:space="preserve"> </w:t>
      </w:r>
      <w:del w:id="594" w:author="Brian P Gaylord" w:date="2023-10-30T18:12:00Z">
        <w:r w:rsidR="009959D1" w:rsidDel="00C93448">
          <w:rPr>
            <w:rFonts w:ascii="Arial" w:hAnsi="Arial" w:cs="Arial"/>
            <w:sz w:val="24"/>
            <w:szCs w:val="24"/>
          </w:rPr>
          <w:delText xml:space="preserve">lead </w:delText>
        </w:r>
      </w:del>
      <w:r w:rsidR="009959D1">
        <w:rPr>
          <w:rFonts w:ascii="Arial" w:hAnsi="Arial" w:cs="Arial"/>
          <w:sz w:val="24"/>
          <w:szCs w:val="24"/>
        </w:rPr>
        <w:t xml:space="preserve">to a reduction in </w:t>
      </w:r>
      <w:proofErr w:type="spellStart"/>
      <w:r w:rsidR="009959D1">
        <w:rPr>
          <w:rFonts w:ascii="Arial" w:hAnsi="Arial" w:cs="Arial"/>
          <w:sz w:val="24"/>
          <w:szCs w:val="24"/>
        </w:rPr>
        <w:t>pH.</w:t>
      </w:r>
      <w:proofErr w:type="spellEnd"/>
      <w:r w:rsidR="009959D1">
        <w:rPr>
          <w:rFonts w:ascii="Arial" w:hAnsi="Arial" w:cs="Arial"/>
          <w:sz w:val="24"/>
          <w:szCs w:val="24"/>
        </w:rPr>
        <w:t xml:space="preserve"> </w:t>
      </w:r>
      <w:del w:id="595" w:author="Brian P Gaylord" w:date="2023-10-30T16:27:00Z">
        <w:r w:rsidR="009959D1" w:rsidDel="00AA47EC">
          <w:rPr>
            <w:rFonts w:ascii="Arial" w:hAnsi="Arial" w:cs="Arial"/>
            <w:sz w:val="24"/>
            <w:szCs w:val="24"/>
          </w:rPr>
          <w:delText>A reduction in seawater TA could also result in reduced pH, though, this is due directly reducing the buffering capacity of seawater</w:delText>
        </w:r>
        <w:r w:rsidR="00B740EF" w:rsidDel="00AA47EC">
          <w:rPr>
            <w:rFonts w:ascii="Arial" w:hAnsi="Arial" w:cs="Arial"/>
            <w:sz w:val="24"/>
            <w:szCs w:val="24"/>
          </w:rPr>
          <w:delText xml:space="preserve">, without modifying </w:delText>
        </w:r>
        <w:r w:rsidR="009959D1" w:rsidDel="00AA47EC">
          <w:rPr>
            <w:rFonts w:ascii="Arial" w:hAnsi="Arial" w:cs="Arial"/>
            <w:sz w:val="24"/>
            <w:szCs w:val="24"/>
          </w:rPr>
          <w:delText>pCO</w:delText>
        </w:r>
        <w:r w:rsidR="009959D1" w:rsidRPr="004F7781" w:rsidDel="00AA47EC">
          <w:rPr>
            <w:rFonts w:ascii="Arial" w:hAnsi="Arial" w:cs="Arial"/>
            <w:sz w:val="24"/>
            <w:szCs w:val="24"/>
            <w:vertAlign w:val="subscript"/>
          </w:rPr>
          <w:delText>2</w:delText>
        </w:r>
        <w:r w:rsidR="009959D1" w:rsidDel="00AA47EC">
          <w:rPr>
            <w:rFonts w:ascii="Arial" w:hAnsi="Arial" w:cs="Arial"/>
            <w:sz w:val="24"/>
            <w:szCs w:val="24"/>
          </w:rPr>
          <w:delText>.</w:delText>
        </w:r>
        <w:r w:rsidR="00DE684C" w:rsidDel="00AA47EC">
          <w:rPr>
            <w:rFonts w:ascii="Arial" w:hAnsi="Arial" w:cs="Arial"/>
            <w:sz w:val="24"/>
            <w:szCs w:val="24"/>
          </w:rPr>
          <w:delText xml:space="preserve"> </w:delText>
        </w:r>
      </w:del>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C93448">
        <w:rPr>
          <w:rFonts w:ascii="Arial" w:hAnsi="Arial" w:cs="Arial"/>
          <w:sz w:val="24"/>
          <w:szCs w:val="24"/>
          <w:vertAlign w:val="subscript"/>
          <w:rPrChange w:id="596" w:author="Brian P Gaylord" w:date="2023-10-30T18:12:00Z">
            <w:rPr>
              <w:rFonts w:ascii="Arial" w:hAnsi="Arial" w:cs="Arial"/>
              <w:sz w:val="24"/>
              <w:szCs w:val="24"/>
            </w:rPr>
          </w:rPrChange>
        </w:rPr>
        <w:t>2</w:t>
      </w:r>
      <w:r w:rsidR="009959D1" w:rsidRPr="00A77B6F">
        <w:rPr>
          <w:rFonts w:ascii="Arial" w:hAnsi="Arial" w:cs="Arial"/>
          <w:sz w:val="24"/>
          <w:szCs w:val="24"/>
        </w:rPr>
        <w:t xml:space="preserve"> conditions</w:t>
      </w:r>
      <w:ins w:id="597" w:author="Brian P Gaylord" w:date="2023-10-30T16:28:00Z">
        <w:r w:rsidR="00AA47EC">
          <w:rPr>
            <w:rFonts w:ascii="Arial" w:hAnsi="Arial" w:cs="Arial"/>
            <w:sz w:val="24"/>
            <w:szCs w:val="24"/>
          </w:rPr>
          <w:t xml:space="preserve"> and decreased pH</w:t>
        </w:r>
      </w:ins>
      <w:r w:rsidR="009959D1" w:rsidRPr="00A77B6F">
        <w:rPr>
          <w:rFonts w:ascii="Arial" w:hAnsi="Arial" w:cs="Arial"/>
          <w:sz w:val="24"/>
          <w:szCs w:val="24"/>
        </w:rPr>
        <w:t xml:space="preserve">, it would be </w:t>
      </w:r>
      <w:del w:id="598" w:author="Brian P Gaylord" w:date="2023-10-30T18:12:00Z">
        <w:r w:rsidR="009959D1" w:rsidRPr="00A77B6F" w:rsidDel="00C93448">
          <w:rPr>
            <w:rFonts w:ascii="Arial" w:hAnsi="Arial" w:cs="Arial"/>
            <w:sz w:val="24"/>
            <w:szCs w:val="24"/>
          </w:rPr>
          <w:delText xml:space="preserve">interesting </w:delText>
        </w:r>
      </w:del>
      <w:ins w:id="599" w:author="Brian P Gaylord" w:date="2023-10-30T18:12:00Z">
        <w:r w:rsidR="00C93448">
          <w:rPr>
            <w:rFonts w:ascii="Arial" w:hAnsi="Arial" w:cs="Arial"/>
            <w:sz w:val="24"/>
            <w:szCs w:val="24"/>
          </w:rPr>
          <w:t>useful</w:t>
        </w:r>
        <w:r w:rsidR="00C93448" w:rsidRPr="00A77B6F">
          <w:rPr>
            <w:rFonts w:ascii="Arial" w:hAnsi="Arial" w:cs="Arial"/>
            <w:sz w:val="24"/>
            <w:szCs w:val="24"/>
          </w:rPr>
          <w:t xml:space="preserve"> </w:t>
        </w:r>
      </w:ins>
      <w:r w:rsidR="009959D1" w:rsidRPr="00A77B6F">
        <w:rPr>
          <w:rFonts w:ascii="Arial" w:hAnsi="Arial" w:cs="Arial"/>
          <w:sz w:val="24"/>
          <w:szCs w:val="24"/>
        </w:rPr>
        <w:t xml:space="preserve">to </w:t>
      </w:r>
      <w:del w:id="600" w:author="Brian P Gaylord" w:date="2023-10-30T18:12:00Z">
        <w:r w:rsidR="009959D1" w:rsidRPr="00A77B6F" w:rsidDel="00C93448">
          <w:rPr>
            <w:rFonts w:ascii="Arial" w:hAnsi="Arial" w:cs="Arial"/>
            <w:sz w:val="24"/>
            <w:szCs w:val="24"/>
          </w:rPr>
          <w:delText xml:space="preserve">see </w:delText>
        </w:r>
      </w:del>
      <w:ins w:id="601" w:author="Brian P Gaylord" w:date="2023-10-30T18:12:00Z">
        <w:r w:rsidR="00C93448">
          <w:rPr>
            <w:rFonts w:ascii="Arial" w:hAnsi="Arial" w:cs="Arial"/>
            <w:sz w:val="24"/>
            <w:szCs w:val="24"/>
          </w:rPr>
          <w:t>test</w:t>
        </w:r>
        <w:r w:rsidR="00C93448" w:rsidRPr="00A77B6F">
          <w:rPr>
            <w:rFonts w:ascii="Arial" w:hAnsi="Arial" w:cs="Arial"/>
            <w:sz w:val="24"/>
            <w:szCs w:val="24"/>
          </w:rPr>
          <w:t xml:space="preserve"> </w:t>
        </w:r>
      </w:ins>
      <w:r w:rsidR="009959D1" w:rsidRPr="00A77B6F">
        <w:rPr>
          <w:rFonts w:ascii="Arial" w:hAnsi="Arial" w:cs="Arial"/>
          <w:sz w:val="24"/>
          <w:szCs w:val="24"/>
        </w:rPr>
        <w:t xml:space="preserve">whether </w:t>
      </w:r>
      <w:r w:rsidR="009959D1">
        <w:rPr>
          <w:rFonts w:ascii="Arial" w:hAnsi="Arial" w:cs="Arial"/>
          <w:sz w:val="24"/>
          <w:szCs w:val="24"/>
        </w:rPr>
        <w:t>the</w:t>
      </w:r>
      <w:r w:rsidR="00DE684C">
        <w:rPr>
          <w:rFonts w:ascii="Arial" w:hAnsi="Arial" w:cs="Arial"/>
          <w:sz w:val="24"/>
          <w:szCs w:val="24"/>
        </w:rPr>
        <w:t>ir</w:t>
      </w:r>
      <w:r w:rsidR="009959D1">
        <w:rPr>
          <w:rFonts w:ascii="Arial" w:hAnsi="Arial" w:cs="Arial"/>
          <w:sz w:val="24"/>
          <w:szCs w:val="24"/>
        </w:rPr>
        <w:t xml:space="preserve"> sensitivity</w:t>
      </w:r>
      <w:r w:rsidR="00DE684C">
        <w:rPr>
          <w:rFonts w:ascii="Arial" w:hAnsi="Arial" w:cs="Arial"/>
          <w:sz w:val="24"/>
          <w:szCs w:val="24"/>
        </w:rPr>
        <w:t xml:space="preserve"> to corrosive seawater </w:t>
      </w:r>
      <w:del w:id="602" w:author="Brian P Gaylord" w:date="2023-10-30T18:13:00Z">
        <w:r w:rsidR="00DE684C" w:rsidDel="00C93448">
          <w:rPr>
            <w:rFonts w:ascii="Arial" w:hAnsi="Arial" w:cs="Arial"/>
            <w:sz w:val="24"/>
            <w:szCs w:val="24"/>
          </w:rPr>
          <w:delText xml:space="preserve">also </w:delText>
        </w:r>
      </w:del>
      <w:r w:rsidR="00DE684C">
        <w:rPr>
          <w:rFonts w:ascii="Arial" w:hAnsi="Arial" w:cs="Arial"/>
          <w:sz w:val="24"/>
          <w:szCs w:val="24"/>
        </w:rPr>
        <w:t>manifests under low TA</w:t>
      </w:r>
      <w:ins w:id="603" w:author="Brian P Gaylord" w:date="2023-10-30T18:13:00Z">
        <w:r w:rsidR="00C93448">
          <w:rPr>
            <w:rFonts w:ascii="Arial" w:hAnsi="Arial" w:cs="Arial"/>
            <w:sz w:val="24"/>
            <w:szCs w:val="24"/>
          </w:rPr>
          <w:t xml:space="preserve"> even when pCO</w:t>
        </w:r>
        <w:r w:rsidR="00C93448">
          <w:rPr>
            <w:rFonts w:ascii="Arial" w:hAnsi="Arial" w:cs="Arial"/>
            <w:sz w:val="24"/>
            <w:szCs w:val="24"/>
            <w:vertAlign w:val="subscript"/>
          </w:rPr>
          <w:t>2</w:t>
        </w:r>
        <w:r w:rsidR="00C93448">
          <w:rPr>
            <w:rFonts w:ascii="Arial" w:hAnsi="Arial" w:cs="Arial"/>
            <w:sz w:val="24"/>
            <w:szCs w:val="24"/>
          </w:rPr>
          <w:t xml:space="preserve"> remains at modest levels</w:t>
        </w:r>
      </w:ins>
      <w:r w:rsidR="00DE684C">
        <w:rPr>
          <w:rFonts w:ascii="Arial" w:hAnsi="Arial" w:cs="Arial"/>
          <w:sz w:val="24"/>
          <w:szCs w:val="24"/>
        </w:rPr>
        <w:t>.</w:t>
      </w:r>
    </w:p>
    <w:p w14:paraId="11ECC145" w14:textId="346DF85F" w:rsidR="006049E2" w:rsidRDefault="00BB2AF2" w:rsidP="00F31E9B">
      <w:pPr>
        <w:pStyle w:val="NoSpacing"/>
        <w:ind w:firstLine="720"/>
        <w:rPr>
          <w:rFonts w:ascii="Arial" w:hAnsi="Arial" w:cs="Arial"/>
          <w:sz w:val="24"/>
          <w:szCs w:val="24"/>
        </w:rPr>
      </w:pPr>
      <w:ins w:id="604" w:author="Brian P Gaylord" w:date="2023-10-30T16:29:00Z">
        <w:r>
          <w:rPr>
            <w:rFonts w:ascii="Arial" w:hAnsi="Arial" w:cs="Arial"/>
            <w:sz w:val="24"/>
            <w:szCs w:val="24"/>
          </w:rPr>
          <w:t>As was mentioned</w:t>
        </w:r>
      </w:ins>
      <w:ins w:id="605" w:author="Brian P Gaylord" w:date="2023-10-30T18:13:00Z">
        <w:r w:rsidR="00C93448">
          <w:rPr>
            <w:rFonts w:ascii="Arial" w:hAnsi="Arial" w:cs="Arial"/>
            <w:sz w:val="24"/>
            <w:szCs w:val="24"/>
          </w:rPr>
          <w:t xml:space="preserve"> above</w:t>
        </w:r>
      </w:ins>
      <w:ins w:id="606" w:author="Brian P Gaylord" w:date="2023-10-30T16:29:00Z">
        <w:r>
          <w:rPr>
            <w:rFonts w:ascii="Arial" w:hAnsi="Arial" w:cs="Arial"/>
            <w:sz w:val="24"/>
            <w:szCs w:val="24"/>
          </w:rPr>
          <w:t>, d</w:t>
        </w:r>
      </w:ins>
      <w:del w:id="607" w:author="Brian P Gaylord" w:date="2023-10-30T16:29:00Z">
        <w:r w:rsidR="00AE1B49" w:rsidRPr="003434F7" w:rsidDel="00BB2AF2">
          <w:rPr>
            <w:rFonts w:ascii="Arial" w:hAnsi="Arial" w:cs="Arial"/>
            <w:sz w:val="24"/>
            <w:szCs w:val="24"/>
          </w:rPr>
          <w:delText>D</w:delText>
        </w:r>
      </w:del>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w:t>
      </w:r>
      <w:proofErr w:type="spellStart"/>
      <w:r w:rsidR="00AE1B49" w:rsidRPr="003434F7">
        <w:rPr>
          <w:rFonts w:ascii="Arial" w:hAnsi="Arial" w:cs="Arial"/>
          <w:sz w:val="24"/>
          <w:szCs w:val="24"/>
        </w:rPr>
        <w:t>later</w:t>
      </w:r>
      <w:proofErr w:type="spellEnd"/>
      <w:r w:rsidR="00AE1B49" w:rsidRPr="003434F7">
        <w:rPr>
          <w:rFonts w:ascii="Arial" w:hAnsi="Arial" w:cs="Arial"/>
          <w:sz w:val="24"/>
          <w:szCs w:val="24"/>
        </w:rPr>
        <w:t xml:space="preserve"> </w:t>
      </w:r>
      <w:ins w:id="608" w:author="Brian P Gaylord" w:date="2023-10-30T18:14:00Z">
        <w:r w:rsidR="00C93448">
          <w:rPr>
            <w:rFonts w:ascii="Arial" w:hAnsi="Arial" w:cs="Arial"/>
            <w:sz w:val="24"/>
            <w:szCs w:val="24"/>
          </w:rPr>
          <w:t xml:space="preserve">of the two </w:t>
        </w:r>
      </w:ins>
      <w:ins w:id="609" w:author="Brian P Gaylord" w:date="2023-10-30T16:29:00Z">
        <w:r>
          <w:rPr>
            <w:rFonts w:ascii="Arial" w:hAnsi="Arial" w:cs="Arial"/>
            <w:sz w:val="24"/>
            <w:szCs w:val="24"/>
          </w:rPr>
          <w:t xml:space="preserve">time </w:t>
        </w:r>
      </w:ins>
      <w:r w:rsidR="00AE1B49" w:rsidRPr="003434F7">
        <w:rPr>
          <w:rFonts w:ascii="Arial" w:hAnsi="Arial" w:cs="Arial"/>
          <w:sz w:val="24"/>
          <w:szCs w:val="24"/>
        </w:rPr>
        <w:t>window</w:t>
      </w:r>
      <w:ins w:id="610" w:author="Brian P Gaylord" w:date="2023-10-30T18:14:00Z">
        <w:r w:rsidR="00C93448">
          <w:rPr>
            <w:rFonts w:ascii="Arial" w:hAnsi="Arial" w:cs="Arial"/>
            <w:sz w:val="24"/>
            <w:szCs w:val="24"/>
          </w:rPr>
          <w:t>s</w:t>
        </w:r>
      </w:ins>
      <w:r w:rsidR="00AE1B49" w:rsidRPr="003434F7">
        <w:rPr>
          <w:rFonts w:ascii="Arial" w:hAnsi="Arial" w:cs="Arial"/>
          <w:sz w:val="24"/>
          <w:szCs w:val="24"/>
        </w:rPr>
        <w:t xml:space="preserve"> </w:t>
      </w:r>
      <w:ins w:id="611" w:author="Brian P Gaylord" w:date="2023-10-30T16:29:00Z">
        <w:r>
          <w:rPr>
            <w:rFonts w:ascii="Arial" w:hAnsi="Arial" w:cs="Arial"/>
            <w:sz w:val="24"/>
            <w:szCs w:val="24"/>
          </w:rPr>
          <w:t xml:space="preserve">(days 19-36) </w:t>
        </w:r>
      </w:ins>
      <w:r w:rsidR="00AE1B49" w:rsidRPr="003434F7">
        <w:rPr>
          <w:rFonts w:ascii="Arial" w:hAnsi="Arial" w:cs="Arial"/>
          <w:sz w:val="24"/>
          <w:szCs w:val="24"/>
        </w:rPr>
        <w:t xml:space="preserve">coincided with an observed </w:t>
      </w:r>
      <w:del w:id="612" w:author="Brian P Gaylord" w:date="2023-10-30T16:31:00Z">
        <w:r w:rsidR="00AE1B49" w:rsidRPr="003434F7" w:rsidDel="00BB2AF2">
          <w:rPr>
            <w:rFonts w:ascii="Arial" w:hAnsi="Arial" w:cs="Arial"/>
            <w:sz w:val="24"/>
            <w:szCs w:val="24"/>
          </w:rPr>
          <w:delText>effect of</w:delText>
        </w:r>
      </w:del>
      <w:ins w:id="613" w:author="Brian P Gaylord" w:date="2023-10-30T16:31:00Z">
        <w:r>
          <w:rPr>
            <w:rFonts w:ascii="Arial" w:hAnsi="Arial" w:cs="Arial"/>
            <w:sz w:val="24"/>
            <w:szCs w:val="24"/>
          </w:rPr>
          <w:t>response to</w:t>
        </w:r>
      </w:ins>
      <w:r w:rsidR="00AE1B49" w:rsidRPr="003434F7">
        <w:rPr>
          <w:rFonts w:ascii="Arial" w:hAnsi="Arial" w:cs="Arial"/>
          <w:sz w:val="24"/>
          <w:szCs w:val="24"/>
        </w:rPr>
        <w:t xml:space="preserve"> TA, </w:t>
      </w:r>
      <w:del w:id="614" w:author="Brian P Gaylord" w:date="2023-10-30T16:29:00Z">
        <w:r w:rsidR="00BC4596" w:rsidDel="00BB2AF2">
          <w:rPr>
            <w:rFonts w:ascii="Arial" w:hAnsi="Arial" w:cs="Arial"/>
            <w:sz w:val="24"/>
            <w:szCs w:val="24"/>
          </w:rPr>
          <w:delText>which</w:delText>
        </w:r>
        <w:r w:rsidR="00AE1B49" w:rsidRPr="003434F7" w:rsidDel="00BB2AF2">
          <w:rPr>
            <w:rFonts w:ascii="Arial" w:hAnsi="Arial" w:cs="Arial"/>
            <w:sz w:val="24"/>
            <w:szCs w:val="24"/>
          </w:rPr>
          <w:delText xml:space="preserve"> </w:delText>
        </w:r>
      </w:del>
      <w:ins w:id="615" w:author="Brian P Gaylord" w:date="2023-10-30T16:29:00Z">
        <w:r>
          <w:rPr>
            <w:rFonts w:ascii="Arial" w:hAnsi="Arial" w:cs="Arial"/>
            <w:sz w:val="24"/>
            <w:szCs w:val="24"/>
          </w:rPr>
          <w:t xml:space="preserve">and both </w:t>
        </w:r>
      </w:ins>
      <w:ins w:id="616" w:author="Brian P Gaylord" w:date="2023-10-30T18:14:00Z">
        <w:r w:rsidR="00C93448">
          <w:rPr>
            <w:rFonts w:ascii="Arial" w:hAnsi="Arial" w:cs="Arial"/>
            <w:sz w:val="24"/>
            <w:szCs w:val="24"/>
          </w:rPr>
          <w:t>growth effects and responses to TA</w:t>
        </w:r>
      </w:ins>
      <w:ins w:id="617" w:author="Brian P Gaylord" w:date="2023-10-30T16:29:00Z">
        <w:r w:rsidRPr="003434F7">
          <w:rPr>
            <w:rFonts w:ascii="Arial" w:hAnsi="Arial" w:cs="Arial"/>
            <w:sz w:val="24"/>
            <w:szCs w:val="24"/>
          </w:rPr>
          <w:t xml:space="preserve"> </w:t>
        </w:r>
      </w:ins>
      <w:r w:rsidR="002135C4" w:rsidRPr="003434F7">
        <w:rPr>
          <w:rFonts w:ascii="Arial" w:hAnsi="Arial" w:cs="Arial"/>
          <w:sz w:val="24"/>
          <w:szCs w:val="24"/>
        </w:rPr>
        <w:t xml:space="preserve">could </w:t>
      </w:r>
      <w:del w:id="618" w:author="Brian P Gaylord" w:date="2023-10-30T16:30:00Z">
        <w:r w:rsidR="00016A6C" w:rsidDel="00BB2AF2">
          <w:rPr>
            <w:rFonts w:ascii="Arial" w:hAnsi="Arial" w:cs="Arial"/>
            <w:sz w:val="24"/>
            <w:szCs w:val="24"/>
          </w:rPr>
          <w:delText>result</w:delText>
        </w:r>
        <w:r w:rsidR="00BC76E9" w:rsidDel="00BB2AF2">
          <w:rPr>
            <w:rFonts w:ascii="Arial" w:hAnsi="Arial" w:cs="Arial"/>
            <w:sz w:val="24"/>
            <w:szCs w:val="24"/>
          </w:rPr>
          <w:delText xml:space="preserve"> from</w:delText>
        </w:r>
        <w:r w:rsidR="002135C4" w:rsidRPr="003434F7" w:rsidDel="00BB2AF2">
          <w:rPr>
            <w:rFonts w:ascii="Arial" w:hAnsi="Arial" w:cs="Arial"/>
            <w:sz w:val="24"/>
            <w:szCs w:val="24"/>
          </w:rPr>
          <w:delText xml:space="preserve"> </w:delText>
        </w:r>
        <w:r w:rsidR="00BC4596" w:rsidDel="00BB2AF2">
          <w:rPr>
            <w:rFonts w:ascii="Arial" w:hAnsi="Arial" w:cs="Arial"/>
            <w:sz w:val="24"/>
            <w:szCs w:val="24"/>
          </w:rPr>
          <w:delText xml:space="preserve">physiological </w:delText>
        </w:r>
        <w:r w:rsidR="002135C4" w:rsidRPr="003434F7" w:rsidDel="00BB2AF2">
          <w:rPr>
            <w:rFonts w:ascii="Arial" w:hAnsi="Arial" w:cs="Arial"/>
            <w:sz w:val="24"/>
            <w:szCs w:val="24"/>
          </w:rPr>
          <w:delText>shift</w:delText>
        </w:r>
        <w:r w:rsidR="00BC4596" w:rsidDel="00BB2AF2">
          <w:rPr>
            <w:rFonts w:ascii="Arial" w:hAnsi="Arial" w:cs="Arial"/>
            <w:sz w:val="24"/>
            <w:szCs w:val="24"/>
          </w:rPr>
          <w:delText>s</w:delText>
        </w:r>
        <w:r w:rsidR="002135C4" w:rsidRPr="003434F7" w:rsidDel="00BB2AF2">
          <w:rPr>
            <w:rFonts w:ascii="Arial" w:hAnsi="Arial" w:cs="Arial"/>
            <w:sz w:val="24"/>
            <w:szCs w:val="24"/>
          </w:rPr>
          <w:delText xml:space="preserve"> away from </w:delText>
        </w:r>
        <w:r w:rsidR="003B1C55" w:rsidDel="00BB2AF2">
          <w:rPr>
            <w:rFonts w:ascii="Arial" w:hAnsi="Arial" w:cs="Arial"/>
            <w:sz w:val="24"/>
            <w:szCs w:val="24"/>
          </w:rPr>
          <w:delText>growing shell area</w:delText>
        </w:r>
      </w:del>
      <w:ins w:id="619" w:author="Brian P Gaylord" w:date="2023-10-30T16:30:00Z">
        <w:r>
          <w:rPr>
            <w:rFonts w:ascii="Arial" w:hAnsi="Arial" w:cs="Arial"/>
            <w:sz w:val="24"/>
            <w:szCs w:val="24"/>
          </w:rPr>
          <w:t>have arisen from the oysters diverting energetic resources towards physiological process</w:t>
        </w:r>
      </w:ins>
      <w:ins w:id="620" w:author="Brian P Gaylord" w:date="2023-10-30T16:31:00Z">
        <w:r>
          <w:rPr>
            <w:rFonts w:ascii="Arial" w:hAnsi="Arial" w:cs="Arial"/>
            <w:sz w:val="24"/>
            <w:szCs w:val="24"/>
          </w:rPr>
          <w:t>es</w:t>
        </w:r>
      </w:ins>
      <w:ins w:id="621" w:author="Brian P Gaylord" w:date="2023-10-30T16:30:00Z">
        <w:r>
          <w:rPr>
            <w:rFonts w:ascii="Arial" w:hAnsi="Arial" w:cs="Arial"/>
            <w:sz w:val="24"/>
            <w:szCs w:val="24"/>
          </w:rPr>
          <w:t xml:space="preserve"> other than shell formation</w:t>
        </w:r>
      </w:ins>
      <w:r w:rsidR="000A0748">
        <w:rPr>
          <w:rFonts w:ascii="Arial" w:hAnsi="Arial" w:cs="Arial"/>
          <w:sz w:val="24"/>
          <w:szCs w:val="24"/>
        </w:rPr>
        <w:t>.</w:t>
      </w:r>
      <w:r w:rsidR="00C73278">
        <w:rPr>
          <w:rFonts w:ascii="Arial" w:hAnsi="Arial" w:cs="Arial"/>
          <w:sz w:val="24"/>
          <w:szCs w:val="24"/>
        </w:rPr>
        <w:t xml:space="preserve"> </w:t>
      </w:r>
      <w:ins w:id="622" w:author="Brian P Gaylord" w:date="2023-10-30T16:32:00Z">
        <w:r>
          <w:rPr>
            <w:rFonts w:ascii="Arial" w:hAnsi="Arial" w:cs="Arial"/>
            <w:sz w:val="24"/>
            <w:szCs w:val="24"/>
          </w:rPr>
          <w:t xml:space="preserve">Our data are </w:t>
        </w:r>
      </w:ins>
      <w:ins w:id="623" w:author="Brian P Gaylord" w:date="2023-10-30T16:33:00Z">
        <w:r>
          <w:rPr>
            <w:rFonts w:ascii="Arial" w:hAnsi="Arial" w:cs="Arial"/>
            <w:sz w:val="24"/>
            <w:szCs w:val="24"/>
          </w:rPr>
          <w:t xml:space="preserve">unfortunately </w:t>
        </w:r>
      </w:ins>
      <w:ins w:id="624" w:author="Brian P Gaylord" w:date="2023-10-30T16:32:00Z">
        <w:r>
          <w:rPr>
            <w:rFonts w:ascii="Arial" w:hAnsi="Arial" w:cs="Arial"/>
            <w:sz w:val="24"/>
            <w:szCs w:val="24"/>
          </w:rPr>
          <w:t xml:space="preserve">unable to offer insight into which, if any, alternative processes </w:t>
        </w:r>
        <w:proofErr w:type="gramStart"/>
        <w:r>
          <w:rPr>
            <w:rFonts w:ascii="Arial" w:hAnsi="Arial" w:cs="Arial"/>
            <w:sz w:val="24"/>
            <w:szCs w:val="24"/>
          </w:rPr>
          <w:t>might have been prioritized</w:t>
        </w:r>
        <w:proofErr w:type="gramEnd"/>
        <w:r>
          <w:rPr>
            <w:rFonts w:ascii="Arial" w:hAnsi="Arial" w:cs="Arial"/>
            <w:sz w:val="24"/>
            <w:szCs w:val="24"/>
          </w:rPr>
          <w:t xml:space="preserve">. </w:t>
        </w:r>
      </w:ins>
      <w:ins w:id="625" w:author="Brian P Gaylord" w:date="2023-10-30T16:33:00Z">
        <w:r>
          <w:rPr>
            <w:rFonts w:ascii="Arial" w:hAnsi="Arial" w:cs="Arial"/>
            <w:sz w:val="24"/>
            <w:szCs w:val="24"/>
          </w:rPr>
          <w:t>Follow</w:t>
        </w:r>
      </w:ins>
      <w:ins w:id="626" w:author="Brian P Gaylord" w:date="2023-10-30T16:34:00Z">
        <w:r>
          <w:rPr>
            <w:rFonts w:ascii="Arial" w:hAnsi="Arial" w:cs="Arial"/>
            <w:sz w:val="24"/>
            <w:szCs w:val="24"/>
          </w:rPr>
          <w:t>-</w:t>
        </w:r>
      </w:ins>
      <w:ins w:id="627" w:author="Brian P Gaylord" w:date="2023-10-30T16:33:00Z">
        <w:r>
          <w:rPr>
            <w:rFonts w:ascii="Arial" w:hAnsi="Arial" w:cs="Arial"/>
            <w:sz w:val="24"/>
            <w:szCs w:val="24"/>
          </w:rPr>
          <w:t>up experiments examining these iss</w:t>
        </w:r>
        <w:r w:rsidR="00C93448">
          <w:rPr>
            <w:rFonts w:ascii="Arial" w:hAnsi="Arial" w:cs="Arial"/>
            <w:sz w:val="24"/>
            <w:szCs w:val="24"/>
          </w:rPr>
          <w:t xml:space="preserve">ues could be </w:t>
        </w:r>
      </w:ins>
      <w:ins w:id="628" w:author="Brian P Gaylord" w:date="2023-10-30T18:15:00Z">
        <w:r w:rsidR="00C93448">
          <w:rPr>
            <w:rFonts w:ascii="Arial" w:hAnsi="Arial" w:cs="Arial"/>
            <w:sz w:val="24"/>
            <w:szCs w:val="24"/>
          </w:rPr>
          <w:t>informative</w:t>
        </w:r>
      </w:ins>
      <w:del w:id="629" w:author="Brian P Gaylord" w:date="2023-10-30T16:33:00Z">
        <w:r w:rsidR="00421848" w:rsidDel="00BB2AF2">
          <w:rPr>
            <w:rFonts w:ascii="Arial" w:hAnsi="Arial" w:cs="Arial"/>
            <w:sz w:val="24"/>
            <w:szCs w:val="24"/>
          </w:rPr>
          <w:delText xml:space="preserve">It has been previously demonstrated that many calcifiers are able to overcome </w:delText>
        </w:r>
        <w:r w:rsidR="00C73278" w:rsidDel="00BB2AF2">
          <w:rPr>
            <w:rFonts w:ascii="Arial" w:hAnsi="Arial" w:cs="Arial"/>
            <w:sz w:val="24"/>
            <w:szCs w:val="24"/>
          </w:rPr>
          <w:delText xml:space="preserve">shell </w:delText>
        </w:r>
        <w:r w:rsidR="00421848" w:rsidDel="00BB2AF2">
          <w:rPr>
            <w:rFonts w:ascii="Arial" w:hAnsi="Arial" w:cs="Arial"/>
            <w:sz w:val="24"/>
            <w:szCs w:val="24"/>
          </w:rPr>
          <w:delText xml:space="preserve">dissolution </w:delText>
        </w:r>
        <w:r w:rsidR="00C73278" w:rsidDel="00BB2AF2">
          <w:rPr>
            <w:rFonts w:ascii="Arial" w:hAnsi="Arial" w:cs="Arial"/>
            <w:sz w:val="24"/>
            <w:szCs w:val="24"/>
          </w:rPr>
          <w:delText>from</w:delText>
        </w:r>
        <w:r w:rsidR="00421848" w:rsidDel="00BB2AF2">
          <w:rPr>
            <w:rFonts w:ascii="Arial" w:hAnsi="Arial" w:cs="Arial"/>
            <w:sz w:val="24"/>
            <w:szCs w:val="24"/>
          </w:rPr>
          <w:delText xml:space="preserve"> corrosive seawater </w:delText>
        </w:r>
        <w:r w:rsidR="007367FF" w:rsidDel="00BB2AF2">
          <w:rPr>
            <w:rFonts w:ascii="Arial" w:hAnsi="Arial" w:cs="Arial"/>
            <w:sz w:val="24"/>
            <w:szCs w:val="24"/>
          </w:rPr>
          <w:delText xml:space="preserve">through </w:delText>
        </w:r>
        <w:r w:rsidR="00C73278" w:rsidDel="00BB2AF2">
          <w:rPr>
            <w:rFonts w:ascii="Arial" w:hAnsi="Arial" w:cs="Arial"/>
            <w:sz w:val="24"/>
            <w:szCs w:val="24"/>
          </w:rPr>
          <w:delText>elevating</w:delText>
        </w:r>
        <w:r w:rsidR="007367FF" w:rsidDel="00BB2AF2">
          <w:rPr>
            <w:rFonts w:ascii="Arial" w:hAnsi="Arial" w:cs="Arial"/>
            <w:sz w:val="24"/>
            <w:szCs w:val="24"/>
          </w:rPr>
          <w:delText xml:space="preserve"> biological </w:delText>
        </w:r>
        <w:r w:rsidR="00C73278" w:rsidDel="00BB2AF2">
          <w:rPr>
            <w:rFonts w:ascii="Arial" w:hAnsi="Arial" w:cs="Arial"/>
            <w:sz w:val="24"/>
            <w:szCs w:val="24"/>
          </w:rPr>
          <w:delText>calcification</w:delText>
        </w:r>
        <w:r w:rsidR="00295461" w:rsidDel="00BB2AF2">
          <w:rPr>
            <w:rFonts w:ascii="Arial" w:hAnsi="Arial" w:cs="Arial"/>
            <w:sz w:val="24"/>
            <w:szCs w:val="24"/>
          </w:rPr>
          <w:delText xml:space="preserve"> (cite), in addition to work </w:delText>
        </w:r>
        <w:r w:rsidR="009D4988" w:rsidDel="00BB2AF2">
          <w:rPr>
            <w:rFonts w:ascii="Arial" w:hAnsi="Arial" w:cs="Arial"/>
            <w:sz w:val="24"/>
            <w:szCs w:val="24"/>
          </w:rPr>
          <w:delText xml:space="preserve">emphasizing the importance of </w:delText>
        </w:r>
        <w:r w:rsidR="00295461" w:rsidDel="00BB2AF2">
          <w:rPr>
            <w:rFonts w:ascii="Arial" w:hAnsi="Arial" w:cs="Arial"/>
            <w:sz w:val="24"/>
            <w:szCs w:val="24"/>
          </w:rPr>
          <w:delText>high-food environments</w:delText>
        </w:r>
        <w:r w:rsidR="0003322A" w:rsidDel="00BB2AF2">
          <w:rPr>
            <w:rFonts w:ascii="Arial" w:hAnsi="Arial" w:cs="Arial"/>
            <w:sz w:val="24"/>
            <w:szCs w:val="24"/>
          </w:rPr>
          <w:delText xml:space="preserve"> </w:delText>
        </w:r>
        <w:r w:rsidR="009D4988" w:rsidDel="00BB2AF2">
          <w:rPr>
            <w:rFonts w:ascii="Arial" w:hAnsi="Arial" w:cs="Arial"/>
            <w:sz w:val="24"/>
            <w:szCs w:val="24"/>
          </w:rPr>
          <w:delText xml:space="preserve">in facilitating upregulated activity </w:delText>
        </w:r>
        <w:r w:rsidR="0003322A" w:rsidDel="00BB2AF2">
          <w:rPr>
            <w:rFonts w:ascii="Arial" w:hAnsi="Arial" w:cs="Arial"/>
            <w:sz w:val="24"/>
            <w:szCs w:val="24"/>
          </w:rPr>
          <w:delText>(cite).</w:delText>
        </w:r>
        <w:r w:rsidR="00AF6419" w:rsidDel="00BB2AF2">
          <w:rPr>
            <w:rFonts w:ascii="Arial" w:hAnsi="Arial" w:cs="Arial"/>
            <w:sz w:val="24"/>
            <w:szCs w:val="24"/>
          </w:rPr>
          <w:delText xml:space="preserve"> </w:delText>
        </w:r>
        <w:r w:rsidR="001B635D" w:rsidDel="00BB2AF2">
          <w:rPr>
            <w:rFonts w:ascii="Arial" w:hAnsi="Arial" w:cs="Arial"/>
            <w:sz w:val="24"/>
            <w:szCs w:val="24"/>
          </w:rPr>
          <w:delText>We did not anticipate such a significant shift in activity, where oysters could have been shifting energy away from growing shell area to another process, like growing vertical shell</w:delText>
        </w:r>
        <w:r w:rsidR="00BE1EEB" w:rsidDel="00BB2AF2">
          <w:rPr>
            <w:rFonts w:ascii="Arial" w:hAnsi="Arial" w:cs="Arial"/>
            <w:sz w:val="24"/>
            <w:szCs w:val="24"/>
          </w:rPr>
          <w:delText xml:space="preserve"> (thickness)</w:delText>
        </w:r>
        <w:r w:rsidR="001B635D" w:rsidDel="00BB2AF2">
          <w:rPr>
            <w:rFonts w:ascii="Arial" w:hAnsi="Arial" w:cs="Arial"/>
            <w:sz w:val="24"/>
            <w:szCs w:val="24"/>
          </w:rPr>
          <w:delText xml:space="preserve"> or tissue, however, we </w:delText>
        </w:r>
        <w:r w:rsidR="002B7607" w:rsidDel="00BB2AF2">
          <w:rPr>
            <w:rFonts w:ascii="Arial" w:hAnsi="Arial" w:cs="Arial"/>
            <w:sz w:val="24"/>
            <w:szCs w:val="24"/>
          </w:rPr>
          <w:delText>did not test this explicitly in our experiment</w:delText>
        </w:r>
      </w:del>
      <w:r w:rsidR="002B7607">
        <w:rPr>
          <w:rFonts w:ascii="Arial" w:hAnsi="Arial" w:cs="Arial"/>
          <w:sz w:val="24"/>
          <w:szCs w:val="24"/>
        </w:rPr>
        <w:t>.</w:t>
      </w:r>
    </w:p>
    <w:p w14:paraId="41FD360A" w14:textId="226FD3BF" w:rsidR="00997F17" w:rsidRDefault="00997F17" w:rsidP="00C93BE1">
      <w:pPr>
        <w:pStyle w:val="NoSpacing"/>
        <w:ind w:firstLine="720"/>
        <w:rPr>
          <w:rFonts w:ascii="Arial" w:hAnsi="Arial" w:cs="Arial"/>
          <w:b/>
          <w:bCs/>
          <w:sz w:val="24"/>
          <w:szCs w:val="24"/>
        </w:rPr>
      </w:pPr>
      <w:r>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Pr>
          <w:rFonts w:ascii="Arial" w:hAnsi="Arial" w:cs="Arial"/>
          <w:sz w:val="24"/>
          <w:szCs w:val="24"/>
        </w:rPr>
        <w:t xml:space="preserve">have </w:t>
      </w:r>
      <w:del w:id="630" w:author="Brian P Gaylord" w:date="2023-10-30T18:15:00Z">
        <w:r w:rsidDel="00C93448">
          <w:rPr>
            <w:rFonts w:ascii="Arial" w:hAnsi="Arial" w:cs="Arial"/>
            <w:sz w:val="24"/>
            <w:szCs w:val="24"/>
          </w:rPr>
          <w:delText xml:space="preserve">also </w:delText>
        </w:r>
      </w:del>
      <w:r>
        <w:rPr>
          <w:rFonts w:ascii="Arial" w:hAnsi="Arial" w:cs="Arial"/>
          <w:sz w:val="24"/>
          <w:szCs w:val="24"/>
        </w:rPr>
        <w:t xml:space="preserve">demonstrated </w:t>
      </w:r>
      <w:ins w:id="631" w:author="Brian P Gaylord" w:date="2023-10-30T16:35:00Z">
        <w:r w:rsidR="00BB2AF2">
          <w:rPr>
            <w:rFonts w:ascii="Arial" w:hAnsi="Arial" w:cs="Arial"/>
            <w:sz w:val="24"/>
            <w:szCs w:val="24"/>
          </w:rPr>
          <w:t xml:space="preserve">greater </w:t>
        </w:r>
      </w:ins>
      <w:r>
        <w:rPr>
          <w:rFonts w:ascii="Arial" w:hAnsi="Arial" w:cs="Arial"/>
          <w:sz w:val="24"/>
          <w:szCs w:val="24"/>
        </w:rPr>
        <w:t xml:space="preserve">resistance to dissolution </w:t>
      </w:r>
      <w:del w:id="632" w:author="Brian P Gaylord" w:date="2023-10-30T16:35:00Z">
        <w:r w:rsidDel="00BB2AF2">
          <w:rPr>
            <w:rFonts w:ascii="Arial" w:hAnsi="Arial" w:cs="Arial"/>
            <w:sz w:val="24"/>
            <w:szCs w:val="24"/>
          </w:rPr>
          <w:delText>with</w:delText>
        </w:r>
        <w:r w:rsidR="00AF6419" w:rsidDel="00BB2AF2">
          <w:rPr>
            <w:rFonts w:ascii="Arial" w:hAnsi="Arial" w:cs="Arial"/>
            <w:sz w:val="24"/>
            <w:szCs w:val="24"/>
          </w:rPr>
          <w:delText xml:space="preserve"> </w:delText>
        </w:r>
        <w:r w:rsidR="00E51F8D" w:rsidDel="00BB2AF2">
          <w:rPr>
            <w:rFonts w:ascii="Arial" w:hAnsi="Arial" w:cs="Arial"/>
            <w:sz w:val="24"/>
            <w:szCs w:val="24"/>
          </w:rPr>
          <w:delText xml:space="preserve">the presence of </w:delText>
        </w:r>
      </w:del>
      <w:ins w:id="633" w:author="Brian P Gaylord" w:date="2023-10-30T16:35:00Z">
        <w:r w:rsidR="00BB2AF2">
          <w:rPr>
            <w:rFonts w:ascii="Arial" w:hAnsi="Arial" w:cs="Arial"/>
            <w:sz w:val="24"/>
            <w:szCs w:val="24"/>
          </w:rPr>
          <w:t xml:space="preserve">when </w:t>
        </w:r>
      </w:ins>
      <w:ins w:id="634" w:author="Brian P Gaylord" w:date="2023-10-30T16:37:00Z">
        <w:r w:rsidR="00BB2AF2">
          <w:rPr>
            <w:rFonts w:ascii="Arial" w:hAnsi="Arial" w:cs="Arial"/>
            <w:sz w:val="24"/>
            <w:szCs w:val="24"/>
          </w:rPr>
          <w:t xml:space="preserve">the </w:t>
        </w:r>
      </w:ins>
      <w:ins w:id="635" w:author="Brian P Gaylord" w:date="2023-10-30T18:16:00Z">
        <w:r w:rsidR="00C93448">
          <w:rPr>
            <w:rFonts w:ascii="Arial" w:hAnsi="Arial" w:cs="Arial"/>
            <w:sz w:val="24"/>
            <w:szCs w:val="24"/>
          </w:rPr>
          <w:t xml:space="preserve">shell </w:t>
        </w:r>
      </w:ins>
      <w:proofErr w:type="spellStart"/>
      <w:ins w:id="636" w:author="Brian P Gaylord" w:date="2023-10-30T16:37:00Z">
        <w:r w:rsidR="00BB2AF2">
          <w:rPr>
            <w:rFonts w:ascii="Arial" w:hAnsi="Arial" w:cs="Arial"/>
            <w:sz w:val="24"/>
            <w:szCs w:val="24"/>
          </w:rPr>
          <w:t>periostracum</w:t>
        </w:r>
        <w:proofErr w:type="spellEnd"/>
        <w:r w:rsidR="00BB2AF2">
          <w:rPr>
            <w:rFonts w:ascii="Arial" w:hAnsi="Arial" w:cs="Arial"/>
            <w:sz w:val="24"/>
            <w:szCs w:val="24"/>
          </w:rPr>
          <w:t xml:space="preserve"> (</w:t>
        </w:r>
      </w:ins>
      <w:ins w:id="637" w:author="Brian P Gaylord" w:date="2023-10-30T16:35:00Z">
        <w:r w:rsidR="00BB2AF2">
          <w:rPr>
            <w:rFonts w:ascii="Arial" w:hAnsi="Arial" w:cs="Arial"/>
            <w:sz w:val="24"/>
            <w:szCs w:val="24"/>
          </w:rPr>
          <w:t xml:space="preserve">an </w:t>
        </w:r>
      </w:ins>
      <w:r w:rsidR="00E51F8D">
        <w:rPr>
          <w:rFonts w:ascii="Arial" w:hAnsi="Arial" w:cs="Arial"/>
          <w:sz w:val="24"/>
          <w:szCs w:val="24"/>
        </w:rPr>
        <w:t>organic surface layer</w:t>
      </w:r>
      <w:del w:id="638" w:author="Brian P Gaylord" w:date="2023-10-30T16:36:00Z">
        <w:r w:rsidR="00E51F8D" w:rsidDel="00BB2AF2">
          <w:rPr>
            <w:rFonts w:ascii="Arial" w:hAnsi="Arial" w:cs="Arial"/>
            <w:sz w:val="24"/>
            <w:szCs w:val="24"/>
          </w:rPr>
          <w:delText>s</w:delText>
        </w:r>
      </w:del>
      <w:ins w:id="639" w:author="Brian P Gaylord" w:date="2023-10-30T16:37:00Z">
        <w:r w:rsidR="00BB2AF2">
          <w:rPr>
            <w:rFonts w:ascii="Arial" w:hAnsi="Arial" w:cs="Arial"/>
            <w:sz w:val="24"/>
            <w:szCs w:val="24"/>
          </w:rPr>
          <w:t>)</w:t>
        </w:r>
      </w:ins>
      <w:r w:rsidR="00E51F8D">
        <w:rPr>
          <w:rFonts w:ascii="Arial" w:hAnsi="Arial" w:cs="Arial"/>
          <w:sz w:val="24"/>
          <w:szCs w:val="24"/>
        </w:rPr>
        <w:t xml:space="preserve"> </w:t>
      </w:r>
      <w:ins w:id="640" w:author="Brian P Gaylord" w:date="2023-10-30T16:36:00Z">
        <w:r w:rsidR="00BB2AF2">
          <w:rPr>
            <w:rFonts w:ascii="Arial" w:hAnsi="Arial" w:cs="Arial"/>
            <w:sz w:val="24"/>
            <w:szCs w:val="24"/>
          </w:rPr>
          <w:t xml:space="preserve">is present </w:t>
        </w:r>
      </w:ins>
      <w:r w:rsidR="00E51F8D">
        <w:rPr>
          <w:rFonts w:ascii="Arial" w:hAnsi="Arial" w:cs="Arial"/>
          <w:sz w:val="24"/>
          <w:szCs w:val="24"/>
        </w:rPr>
        <w:t>that minimize</w:t>
      </w:r>
      <w:ins w:id="641" w:author="Brian P Gaylord" w:date="2023-10-30T16:38:00Z">
        <w:r w:rsidR="00BB2AF2">
          <w:rPr>
            <w:rFonts w:ascii="Arial" w:hAnsi="Arial" w:cs="Arial"/>
            <w:sz w:val="24"/>
            <w:szCs w:val="24"/>
          </w:rPr>
          <w:t>s</w:t>
        </w:r>
      </w:ins>
      <w:r w:rsidR="00E51F8D">
        <w:rPr>
          <w:rFonts w:ascii="Arial" w:hAnsi="Arial" w:cs="Arial"/>
          <w:sz w:val="24"/>
          <w:szCs w:val="24"/>
        </w:rPr>
        <w:t xml:space="preserve"> </w:t>
      </w:r>
      <w:ins w:id="642" w:author="Brian P Gaylord" w:date="2023-10-30T16:38:00Z">
        <w:r w:rsidR="00BB2AF2">
          <w:rPr>
            <w:rFonts w:ascii="Arial" w:hAnsi="Arial" w:cs="Arial"/>
            <w:sz w:val="24"/>
            <w:szCs w:val="24"/>
          </w:rPr>
          <w:t xml:space="preserve">shell </w:t>
        </w:r>
      </w:ins>
      <w:r w:rsidR="00E51F8D">
        <w:rPr>
          <w:rFonts w:ascii="Arial" w:hAnsi="Arial" w:cs="Arial"/>
          <w:sz w:val="24"/>
          <w:szCs w:val="24"/>
        </w:rPr>
        <w:t xml:space="preserve">contact </w:t>
      </w:r>
      <w:del w:id="643" w:author="Brian P Gaylord" w:date="2023-10-30T16:38:00Z">
        <w:r w:rsidR="00E51F8D" w:rsidDel="00BB2AF2">
          <w:rPr>
            <w:rFonts w:ascii="Arial" w:hAnsi="Arial" w:cs="Arial"/>
            <w:sz w:val="24"/>
            <w:szCs w:val="24"/>
          </w:rPr>
          <w:delText xml:space="preserve">between </w:delText>
        </w:r>
      </w:del>
      <w:ins w:id="644" w:author="Brian P Gaylord" w:date="2023-10-30T16:38:00Z">
        <w:r w:rsidR="00BB2AF2">
          <w:rPr>
            <w:rFonts w:ascii="Arial" w:hAnsi="Arial" w:cs="Arial"/>
            <w:sz w:val="24"/>
            <w:szCs w:val="24"/>
          </w:rPr>
          <w:t xml:space="preserve">with the overlying </w:t>
        </w:r>
      </w:ins>
      <w:r w:rsidR="00E51F8D">
        <w:rPr>
          <w:rFonts w:ascii="Arial" w:hAnsi="Arial" w:cs="Arial"/>
          <w:sz w:val="24"/>
          <w:szCs w:val="24"/>
        </w:rPr>
        <w:t xml:space="preserve">seawater </w:t>
      </w:r>
      <w:del w:id="645" w:author="Brian P Gaylord" w:date="2023-10-30T16:38:00Z">
        <w:r w:rsidR="00E51F8D" w:rsidDel="00BB2AF2">
          <w:rPr>
            <w:rFonts w:ascii="Arial" w:hAnsi="Arial" w:cs="Arial"/>
            <w:sz w:val="24"/>
            <w:szCs w:val="24"/>
          </w:rPr>
          <w:delText xml:space="preserve">and underlying shell </w:delText>
        </w:r>
      </w:del>
      <w:r w:rsidR="00E51F8D">
        <w:rPr>
          <w:rFonts w:ascii="Arial" w:hAnsi="Arial" w:cs="Arial"/>
          <w:sz w:val="24"/>
          <w:szCs w:val="24"/>
        </w:rPr>
        <w:t xml:space="preserve">(cite). </w:t>
      </w:r>
      <w:del w:id="646" w:author="Brian P Gaylord" w:date="2023-10-30T16:38:00Z">
        <w:r w:rsidDel="00BB2AF2">
          <w:rPr>
            <w:rFonts w:ascii="Arial" w:hAnsi="Arial" w:cs="Arial"/>
            <w:sz w:val="24"/>
            <w:szCs w:val="24"/>
          </w:rPr>
          <w:delText xml:space="preserve">One example is the periostracum, an organic layer that is deposited </w:delText>
        </w:r>
        <w:r w:rsidR="00512CEF" w:rsidDel="00BB2AF2">
          <w:rPr>
            <w:rFonts w:ascii="Arial" w:hAnsi="Arial" w:cs="Arial"/>
            <w:sz w:val="24"/>
            <w:szCs w:val="24"/>
          </w:rPr>
          <w:delText>prior to later shell growth in</w:delText>
        </w:r>
        <w:r w:rsidDel="00BB2AF2">
          <w:rPr>
            <w:rFonts w:ascii="Arial" w:hAnsi="Arial" w:cs="Arial"/>
            <w:sz w:val="24"/>
            <w:szCs w:val="24"/>
          </w:rPr>
          <w:delText xml:space="preserve"> many molluscs, including</w:delText>
        </w:r>
        <w:r w:rsidR="00512CEF" w:rsidDel="00BB2AF2">
          <w:rPr>
            <w:rFonts w:ascii="Arial" w:hAnsi="Arial" w:cs="Arial"/>
            <w:sz w:val="24"/>
            <w:szCs w:val="24"/>
          </w:rPr>
          <w:delText xml:space="preserve"> </w:delText>
        </w:r>
      </w:del>
      <w:r w:rsidR="00512CEF">
        <w:rPr>
          <w:rFonts w:ascii="Arial" w:hAnsi="Arial" w:cs="Arial"/>
          <w:i/>
          <w:iCs/>
          <w:sz w:val="24"/>
          <w:szCs w:val="24"/>
        </w:rPr>
        <w:t xml:space="preserve">C. </w:t>
      </w:r>
      <w:proofErr w:type="spellStart"/>
      <w:r w:rsidR="00512CEF">
        <w:rPr>
          <w:rFonts w:ascii="Arial" w:hAnsi="Arial" w:cs="Arial"/>
          <w:i/>
          <w:iCs/>
          <w:sz w:val="24"/>
          <w:szCs w:val="24"/>
        </w:rPr>
        <w:t>virginica</w:t>
      </w:r>
      <w:proofErr w:type="spellEnd"/>
      <w:r w:rsidR="00512CEF">
        <w:rPr>
          <w:rFonts w:ascii="Arial" w:hAnsi="Arial" w:cs="Arial"/>
          <w:i/>
          <w:iCs/>
          <w:sz w:val="24"/>
          <w:szCs w:val="24"/>
        </w:rPr>
        <w:t xml:space="preserve"> </w:t>
      </w:r>
      <w:r w:rsidR="00512CEF">
        <w:rPr>
          <w:rFonts w:ascii="Arial" w:hAnsi="Arial" w:cs="Arial"/>
          <w:sz w:val="24"/>
          <w:szCs w:val="24"/>
        </w:rPr>
        <w:t xml:space="preserve">oysters </w:t>
      </w:r>
      <w:ins w:id="647" w:author="Brian P Gaylord" w:date="2023-10-30T16:39:00Z">
        <w:r w:rsidR="00BB2AF2">
          <w:rPr>
            <w:rFonts w:ascii="Arial" w:hAnsi="Arial" w:cs="Arial"/>
            <w:sz w:val="24"/>
            <w:szCs w:val="24"/>
          </w:rPr>
          <w:t xml:space="preserve">produce a </w:t>
        </w:r>
        <w:proofErr w:type="spellStart"/>
        <w:r w:rsidR="00BB2AF2">
          <w:rPr>
            <w:rFonts w:ascii="Arial" w:hAnsi="Arial" w:cs="Arial"/>
            <w:sz w:val="24"/>
            <w:szCs w:val="24"/>
          </w:rPr>
          <w:t>periostracum</w:t>
        </w:r>
      </w:ins>
      <w:proofErr w:type="spellEnd"/>
      <w:r>
        <w:rPr>
          <w:rFonts w:ascii="Arial" w:hAnsi="Arial" w:cs="Arial"/>
          <w:sz w:val="24"/>
          <w:szCs w:val="24"/>
        </w:rPr>
        <w:t xml:space="preserve">. Although </w:t>
      </w:r>
      <w:r w:rsidR="00E51F8D">
        <w:rPr>
          <w:rFonts w:ascii="Arial" w:hAnsi="Arial" w:cs="Arial"/>
          <w:sz w:val="24"/>
          <w:szCs w:val="24"/>
        </w:rPr>
        <w:t xml:space="preserve">little </w:t>
      </w:r>
      <w:proofErr w:type="gramStart"/>
      <w:r w:rsidR="00512CEF">
        <w:rPr>
          <w:rFonts w:ascii="Arial" w:hAnsi="Arial" w:cs="Arial"/>
          <w:sz w:val="24"/>
          <w:szCs w:val="24"/>
        </w:rPr>
        <w:t>is known</w:t>
      </w:r>
      <w:proofErr w:type="gramEnd"/>
      <w:r w:rsidR="00512CEF">
        <w:rPr>
          <w:rFonts w:ascii="Arial" w:hAnsi="Arial" w:cs="Arial"/>
          <w:sz w:val="24"/>
          <w:szCs w:val="24"/>
        </w:rPr>
        <w:t xml:space="preserve"> about the</w:t>
      </w:r>
      <w:r w:rsidR="00E51F8D">
        <w:rPr>
          <w:rFonts w:ascii="Arial" w:hAnsi="Arial" w:cs="Arial"/>
          <w:sz w:val="24"/>
          <w:szCs w:val="24"/>
        </w:rPr>
        <w:t xml:space="preserve"> </w:t>
      </w:r>
      <w:r>
        <w:rPr>
          <w:rFonts w:ascii="Arial" w:hAnsi="Arial" w:cs="Arial"/>
          <w:sz w:val="24"/>
          <w:szCs w:val="24"/>
        </w:rPr>
        <w:t>effect</w:t>
      </w:r>
      <w:r w:rsidR="00E51F8D">
        <w:rPr>
          <w:rFonts w:ascii="Arial" w:hAnsi="Arial" w:cs="Arial"/>
          <w:sz w:val="24"/>
          <w:szCs w:val="24"/>
        </w:rPr>
        <w:t xml:space="preserve"> of </w:t>
      </w:r>
      <w:ins w:id="648" w:author="Brian P Gaylord" w:date="2023-10-30T18:16:00Z">
        <w:r w:rsidR="00C93448">
          <w:rPr>
            <w:rFonts w:ascii="Arial" w:hAnsi="Arial" w:cs="Arial"/>
            <w:sz w:val="24"/>
            <w:szCs w:val="24"/>
          </w:rPr>
          <w:t xml:space="preserve">the </w:t>
        </w:r>
      </w:ins>
      <w:proofErr w:type="spellStart"/>
      <w:r>
        <w:rPr>
          <w:rFonts w:ascii="Arial" w:hAnsi="Arial" w:cs="Arial"/>
          <w:sz w:val="24"/>
          <w:szCs w:val="24"/>
        </w:rPr>
        <w:t>periostracum</w:t>
      </w:r>
      <w:proofErr w:type="spellEnd"/>
      <w:r w:rsidR="00E51F8D">
        <w:rPr>
          <w:rFonts w:ascii="Arial" w:hAnsi="Arial" w:cs="Arial"/>
          <w:sz w:val="24"/>
          <w:szCs w:val="24"/>
        </w:rPr>
        <w:t xml:space="preserve"> on oyster shells, </w:t>
      </w:r>
      <w:del w:id="649" w:author="Brian P Gaylord" w:date="2023-10-30T16:34:00Z">
        <w:r w:rsidR="00512CEF" w:rsidDel="00BB2AF2">
          <w:rPr>
            <w:rFonts w:ascii="Arial" w:hAnsi="Arial" w:cs="Arial"/>
            <w:sz w:val="24"/>
            <w:szCs w:val="24"/>
          </w:rPr>
          <w:delText xml:space="preserve">prior </w:delText>
        </w:r>
      </w:del>
      <w:r w:rsidR="00512CEF">
        <w:rPr>
          <w:rFonts w:ascii="Arial" w:hAnsi="Arial" w:cs="Arial"/>
          <w:sz w:val="24"/>
          <w:szCs w:val="24"/>
        </w:rPr>
        <w:t xml:space="preserve">work </w:t>
      </w:r>
      <w:ins w:id="650" w:author="Brian P Gaylord" w:date="2023-10-30T16:39:00Z">
        <w:r w:rsidR="00BB2AF2">
          <w:rPr>
            <w:rFonts w:ascii="Arial" w:hAnsi="Arial" w:cs="Arial"/>
            <w:sz w:val="24"/>
            <w:szCs w:val="24"/>
          </w:rPr>
          <w:t>by us with mussels</w:t>
        </w:r>
      </w:ins>
      <w:ins w:id="651" w:author="Brian P Gaylord" w:date="2023-10-30T16:41:00Z">
        <w:r w:rsidR="009C2FF2">
          <w:rPr>
            <w:rFonts w:ascii="Arial" w:hAnsi="Arial" w:cs="Arial"/>
            <w:sz w:val="24"/>
            <w:szCs w:val="24"/>
          </w:rPr>
          <w:t xml:space="preserve"> </w:t>
        </w:r>
      </w:ins>
      <w:r w:rsidR="00512CEF">
        <w:rPr>
          <w:rFonts w:ascii="Arial" w:hAnsi="Arial" w:cs="Arial"/>
          <w:sz w:val="24"/>
          <w:szCs w:val="24"/>
        </w:rPr>
        <w:t>has</w:t>
      </w:r>
      <w:r w:rsidR="00E51F8D">
        <w:rPr>
          <w:rFonts w:ascii="Arial" w:hAnsi="Arial" w:cs="Arial"/>
          <w:sz w:val="24"/>
          <w:szCs w:val="24"/>
        </w:rPr>
        <w:t xml:space="preserve"> </w:t>
      </w:r>
      <w:del w:id="652" w:author="Brian P Gaylord" w:date="2023-10-30T16:41:00Z">
        <w:r w:rsidR="00512CEF" w:rsidDel="009C2FF2">
          <w:rPr>
            <w:rFonts w:ascii="Arial" w:hAnsi="Arial" w:cs="Arial"/>
            <w:sz w:val="24"/>
            <w:szCs w:val="24"/>
          </w:rPr>
          <w:delText xml:space="preserve">quantified </w:delText>
        </w:r>
      </w:del>
      <w:ins w:id="653" w:author="Brian P Gaylord" w:date="2023-10-30T16:41:00Z">
        <w:r w:rsidR="009C2FF2">
          <w:rPr>
            <w:rFonts w:ascii="Arial" w:hAnsi="Arial" w:cs="Arial"/>
            <w:sz w:val="24"/>
            <w:szCs w:val="24"/>
          </w:rPr>
          <w:t xml:space="preserve">demonstrated </w:t>
        </w:r>
      </w:ins>
      <w:r w:rsidR="00512CEF">
        <w:rPr>
          <w:rFonts w:ascii="Arial" w:hAnsi="Arial" w:cs="Arial"/>
          <w:sz w:val="24"/>
          <w:szCs w:val="24"/>
        </w:rPr>
        <w:t>a</w:t>
      </w:r>
      <w:r w:rsidR="00C84F1B">
        <w:rPr>
          <w:rFonts w:ascii="Arial" w:hAnsi="Arial" w:cs="Arial"/>
          <w:sz w:val="24"/>
          <w:szCs w:val="24"/>
        </w:rPr>
        <w:t xml:space="preserve"> significant reduction in shell dissolution when </w:t>
      </w:r>
      <w:ins w:id="654" w:author="Brian P Gaylord" w:date="2023-10-30T16:35:00Z">
        <w:r w:rsidR="00BB2AF2">
          <w:rPr>
            <w:rFonts w:ascii="Arial" w:hAnsi="Arial" w:cs="Arial"/>
            <w:sz w:val="24"/>
            <w:szCs w:val="24"/>
          </w:rPr>
          <w:t xml:space="preserve">this organic layer is </w:t>
        </w:r>
      </w:ins>
      <w:r w:rsidR="00C84F1B">
        <w:rPr>
          <w:rFonts w:ascii="Arial" w:hAnsi="Arial" w:cs="Arial"/>
          <w:sz w:val="24"/>
          <w:szCs w:val="24"/>
        </w:rPr>
        <w:t>present (</w:t>
      </w:r>
      <w:del w:id="655" w:author="Brian P Gaylord" w:date="2023-10-30T16:34:00Z">
        <w:r w:rsidR="00C84F1B" w:rsidDel="00BB2AF2">
          <w:rPr>
            <w:rFonts w:ascii="Arial" w:hAnsi="Arial" w:cs="Arial"/>
            <w:sz w:val="24"/>
            <w:szCs w:val="24"/>
          </w:rPr>
          <w:delText>ptero paper</w:delText>
        </w:r>
      </w:del>
      <w:ins w:id="656" w:author="Brian P Gaylord" w:date="2023-10-30T16:34:00Z">
        <w:r w:rsidR="00BB2AF2">
          <w:rPr>
            <w:rFonts w:ascii="Arial" w:hAnsi="Arial" w:cs="Arial"/>
            <w:sz w:val="24"/>
            <w:szCs w:val="24"/>
          </w:rPr>
          <w:t>see Chapter 1</w:t>
        </w:r>
      </w:ins>
      <w:r w:rsidR="00C84F1B">
        <w:rPr>
          <w:rFonts w:ascii="Arial" w:hAnsi="Arial" w:cs="Arial"/>
          <w:sz w:val="24"/>
          <w:szCs w:val="24"/>
        </w:rPr>
        <w:t>)</w:t>
      </w:r>
      <w:del w:id="657" w:author="Brian P Gaylord" w:date="2023-10-30T16:35:00Z">
        <w:r w:rsidR="00C84F1B" w:rsidDel="00BB2AF2">
          <w:rPr>
            <w:rFonts w:ascii="Arial" w:hAnsi="Arial" w:cs="Arial"/>
            <w:sz w:val="24"/>
            <w:szCs w:val="24"/>
          </w:rPr>
          <w:delText>.</w:delText>
        </w:r>
      </w:del>
      <w:r w:rsidR="00512CEF">
        <w:rPr>
          <w:rFonts w:ascii="Arial" w:hAnsi="Arial" w:cs="Arial"/>
          <w:sz w:val="24"/>
          <w:szCs w:val="24"/>
        </w:rPr>
        <w:t xml:space="preserve">. </w:t>
      </w:r>
      <w:ins w:id="658" w:author="Brian P Gaylord" w:date="2023-10-30T16:39:00Z">
        <w:r w:rsidR="009C2FF2">
          <w:rPr>
            <w:rFonts w:ascii="Arial" w:hAnsi="Arial" w:cs="Arial"/>
            <w:sz w:val="24"/>
            <w:szCs w:val="24"/>
          </w:rPr>
          <w:t xml:space="preserve">Although the </w:t>
        </w:r>
        <w:proofErr w:type="spellStart"/>
        <w:r w:rsidR="009C2FF2">
          <w:rPr>
            <w:rFonts w:ascii="Arial" w:hAnsi="Arial" w:cs="Arial"/>
            <w:sz w:val="24"/>
            <w:szCs w:val="24"/>
          </w:rPr>
          <w:t>periostracum</w:t>
        </w:r>
        <w:proofErr w:type="spellEnd"/>
        <w:r w:rsidR="009C2FF2">
          <w:rPr>
            <w:rFonts w:ascii="Arial" w:hAnsi="Arial" w:cs="Arial"/>
            <w:sz w:val="24"/>
            <w:szCs w:val="24"/>
          </w:rPr>
          <w:t xml:space="preserve"> of </w:t>
        </w:r>
      </w:ins>
      <w:ins w:id="659" w:author="Brian P Gaylord" w:date="2023-10-30T16:40:00Z">
        <w:r w:rsidR="009C2FF2">
          <w:rPr>
            <w:rFonts w:ascii="Arial" w:hAnsi="Arial" w:cs="Arial"/>
            <w:sz w:val="24"/>
            <w:szCs w:val="24"/>
          </w:rPr>
          <w:t>Eastern oysters appears superficially rougher and thinner than in other bivalves,</w:t>
        </w:r>
      </w:ins>
      <w:del w:id="660" w:author="Brian P Gaylord" w:date="2023-10-30T16:40:00Z">
        <w:r w:rsidR="003B7583" w:rsidDel="009C2FF2">
          <w:rPr>
            <w:rFonts w:ascii="Arial" w:hAnsi="Arial" w:cs="Arial"/>
            <w:sz w:val="24"/>
            <w:szCs w:val="24"/>
          </w:rPr>
          <w:delText>Indeed,</w:delText>
        </w:r>
      </w:del>
      <w:r w:rsidR="003B7583">
        <w:rPr>
          <w:rFonts w:ascii="Arial" w:hAnsi="Arial" w:cs="Arial"/>
          <w:sz w:val="24"/>
          <w:szCs w:val="24"/>
        </w:rPr>
        <w:t xml:space="preserve"> </w:t>
      </w:r>
      <w:proofErr w:type="spellStart"/>
      <w:r w:rsidR="00512CEF">
        <w:rPr>
          <w:rFonts w:ascii="Arial" w:hAnsi="Arial" w:cs="Arial"/>
          <w:sz w:val="24"/>
          <w:szCs w:val="24"/>
        </w:rPr>
        <w:t>Zuykov</w:t>
      </w:r>
      <w:proofErr w:type="spellEnd"/>
      <w:r w:rsidR="00512CEF">
        <w:rPr>
          <w:rFonts w:ascii="Arial" w:hAnsi="Arial" w:cs="Arial"/>
          <w:sz w:val="24"/>
          <w:szCs w:val="24"/>
        </w:rPr>
        <w:t xml:space="preserve"> et al (2012) measured low porosity</w:t>
      </w:r>
      <w:ins w:id="661" w:author="Brian P Gaylord" w:date="2023-10-30T16:41:00Z">
        <w:r w:rsidR="009C2FF2">
          <w:rPr>
            <w:rFonts w:ascii="Arial" w:hAnsi="Arial" w:cs="Arial"/>
            <w:sz w:val="24"/>
            <w:szCs w:val="24"/>
          </w:rPr>
          <w:t xml:space="preserve"> in this covering</w:t>
        </w:r>
      </w:ins>
      <w:ins w:id="662" w:author="Brian P Gaylord" w:date="2023-10-30T16:40:00Z">
        <w:r w:rsidR="009C2FF2">
          <w:rPr>
            <w:rFonts w:ascii="Arial" w:hAnsi="Arial" w:cs="Arial"/>
            <w:sz w:val="24"/>
            <w:szCs w:val="24"/>
          </w:rPr>
          <w:t>, suggesting it may indeed retard contact of seawater with vulnerable nacre beneath it</w:t>
        </w:r>
      </w:ins>
      <w:del w:id="663" w:author="Brian P Gaylord" w:date="2023-10-30T16:40:00Z">
        <w:r w:rsidR="00512CEF" w:rsidDel="009C2FF2">
          <w:rPr>
            <w:rFonts w:ascii="Arial" w:hAnsi="Arial" w:cs="Arial"/>
            <w:sz w:val="24"/>
            <w:szCs w:val="24"/>
          </w:rPr>
          <w:delText xml:space="preserve"> of the periostracum in </w:delText>
        </w:r>
        <w:r w:rsidR="00512CEF" w:rsidDel="009C2FF2">
          <w:rPr>
            <w:rFonts w:ascii="Arial" w:hAnsi="Arial" w:cs="Arial"/>
            <w:i/>
            <w:iCs/>
            <w:sz w:val="24"/>
            <w:szCs w:val="24"/>
          </w:rPr>
          <w:delText xml:space="preserve">C. </w:delText>
        </w:r>
        <w:r w:rsidR="00512CEF" w:rsidRPr="00043E85" w:rsidDel="009C2FF2">
          <w:rPr>
            <w:rFonts w:ascii="Arial" w:hAnsi="Arial" w:cs="Arial"/>
            <w:sz w:val="24"/>
            <w:szCs w:val="24"/>
          </w:rPr>
          <w:delText>virginica</w:delText>
        </w:r>
        <w:r w:rsidR="00512CEF" w:rsidDel="009C2FF2">
          <w:rPr>
            <w:rFonts w:ascii="Arial" w:hAnsi="Arial" w:cs="Arial"/>
            <w:sz w:val="24"/>
            <w:szCs w:val="24"/>
          </w:rPr>
          <w:delText xml:space="preserve">, even though the layer appeared rough and was thinner than </w:delText>
        </w:r>
        <w:r w:rsidR="00C84F1B" w:rsidDel="009C2FF2">
          <w:rPr>
            <w:rFonts w:ascii="Arial" w:hAnsi="Arial" w:cs="Arial"/>
            <w:sz w:val="24"/>
            <w:szCs w:val="24"/>
          </w:rPr>
          <w:delText xml:space="preserve">in </w:delText>
        </w:r>
        <w:r w:rsidR="00512CEF" w:rsidDel="009C2FF2">
          <w:rPr>
            <w:rFonts w:ascii="Arial" w:hAnsi="Arial" w:cs="Arial"/>
            <w:sz w:val="24"/>
            <w:szCs w:val="24"/>
          </w:rPr>
          <w:delText>other bivalves</w:delText>
        </w:r>
      </w:del>
      <w:del w:id="664" w:author="Brian P Gaylord" w:date="2023-10-30T16:41:00Z">
        <w:r w:rsidR="00512CEF" w:rsidDel="009C2FF2">
          <w:rPr>
            <w:rFonts w:ascii="Arial" w:hAnsi="Arial" w:cs="Arial"/>
            <w:sz w:val="24"/>
            <w:szCs w:val="24"/>
          </w:rPr>
          <w:delText xml:space="preserve">. This may indicate </w:delText>
        </w:r>
        <w:r w:rsidR="00C84F1B" w:rsidDel="009C2FF2">
          <w:rPr>
            <w:rFonts w:ascii="Arial" w:hAnsi="Arial" w:cs="Arial"/>
            <w:sz w:val="24"/>
            <w:szCs w:val="24"/>
          </w:rPr>
          <w:delText xml:space="preserve">that </w:delText>
        </w:r>
        <w:r w:rsidR="003B7583" w:rsidDel="009C2FF2">
          <w:rPr>
            <w:rFonts w:ascii="Arial" w:hAnsi="Arial" w:cs="Arial"/>
            <w:sz w:val="24"/>
            <w:szCs w:val="24"/>
          </w:rPr>
          <w:delText xml:space="preserve">the periostracum in </w:delText>
        </w:r>
        <w:r w:rsidR="00C84F1B" w:rsidDel="009C2FF2">
          <w:rPr>
            <w:rFonts w:ascii="Arial" w:hAnsi="Arial" w:cs="Arial"/>
            <w:sz w:val="24"/>
            <w:szCs w:val="24"/>
          </w:rPr>
          <w:delText xml:space="preserve">oysters </w:delText>
        </w:r>
        <w:r w:rsidR="003B7583" w:rsidDel="009C2FF2">
          <w:rPr>
            <w:rFonts w:ascii="Arial" w:hAnsi="Arial" w:cs="Arial"/>
            <w:sz w:val="24"/>
            <w:szCs w:val="24"/>
          </w:rPr>
          <w:delText>may also protect shell from seawater contact</w:delText>
        </w:r>
      </w:del>
      <w:r w:rsidR="003B7583">
        <w:rPr>
          <w:rFonts w:ascii="Arial" w:hAnsi="Arial" w:cs="Arial"/>
          <w:sz w:val="24"/>
          <w:szCs w:val="24"/>
        </w:rPr>
        <w:t>.</w:t>
      </w:r>
      <w:r>
        <w:rPr>
          <w:rFonts w:ascii="Arial" w:hAnsi="Arial" w:cs="Arial"/>
          <w:sz w:val="24"/>
          <w:szCs w:val="24"/>
        </w:rPr>
        <w:t xml:space="preserve"> </w:t>
      </w:r>
      <w:ins w:id="665" w:author="Brian P Gaylord" w:date="2023-10-30T16:42:00Z">
        <w:r w:rsidR="009C2FF2">
          <w:rPr>
            <w:rFonts w:ascii="Arial" w:hAnsi="Arial" w:cs="Arial"/>
            <w:sz w:val="24"/>
            <w:szCs w:val="24"/>
          </w:rPr>
          <w:t>In our study, although w</w:t>
        </w:r>
      </w:ins>
      <w:del w:id="666" w:author="Brian P Gaylord" w:date="2023-10-30T16:42:00Z">
        <w:r w:rsidDel="009C2FF2">
          <w:rPr>
            <w:rFonts w:ascii="Arial" w:hAnsi="Arial" w:cs="Arial"/>
            <w:sz w:val="24"/>
            <w:szCs w:val="24"/>
          </w:rPr>
          <w:delText>W</w:delText>
        </w:r>
      </w:del>
      <w:r>
        <w:rPr>
          <w:rFonts w:ascii="Arial" w:hAnsi="Arial" w:cs="Arial"/>
          <w:sz w:val="24"/>
          <w:szCs w:val="24"/>
        </w:rPr>
        <w:t xml:space="preserve">e did not measure </w:t>
      </w:r>
      <w:del w:id="667" w:author="Brian P Gaylord" w:date="2023-10-30T16:42:00Z">
        <w:r w:rsidDel="009C2FF2">
          <w:rPr>
            <w:rFonts w:ascii="Arial" w:hAnsi="Arial" w:cs="Arial"/>
            <w:sz w:val="24"/>
            <w:szCs w:val="24"/>
          </w:rPr>
          <w:delText xml:space="preserve">the extent of </w:delText>
        </w:r>
      </w:del>
      <w:proofErr w:type="spellStart"/>
      <w:r>
        <w:rPr>
          <w:rFonts w:ascii="Arial" w:hAnsi="Arial" w:cs="Arial"/>
          <w:sz w:val="24"/>
          <w:szCs w:val="24"/>
        </w:rPr>
        <w:t>periostracum</w:t>
      </w:r>
      <w:proofErr w:type="spellEnd"/>
      <w:r>
        <w:rPr>
          <w:rFonts w:ascii="Arial" w:hAnsi="Arial" w:cs="Arial"/>
          <w:sz w:val="24"/>
          <w:szCs w:val="24"/>
        </w:rPr>
        <w:t xml:space="preserve"> coverage</w:t>
      </w:r>
      <w:ins w:id="668" w:author="Brian P Gaylord" w:date="2023-10-30T16:42:00Z">
        <w:r w:rsidR="009C2FF2">
          <w:rPr>
            <w:rFonts w:ascii="Arial" w:hAnsi="Arial" w:cs="Arial"/>
            <w:sz w:val="24"/>
            <w:szCs w:val="24"/>
          </w:rPr>
          <w:t>,</w:t>
        </w:r>
      </w:ins>
      <w:r>
        <w:rPr>
          <w:rFonts w:ascii="Arial" w:hAnsi="Arial" w:cs="Arial"/>
          <w:sz w:val="24"/>
          <w:szCs w:val="24"/>
        </w:rPr>
        <w:t xml:space="preserve"> </w:t>
      </w:r>
      <w:del w:id="669" w:author="Brian P Gaylord" w:date="2023-10-30T16:42:00Z">
        <w:r w:rsidDel="009C2FF2">
          <w:rPr>
            <w:rFonts w:ascii="Arial" w:hAnsi="Arial" w:cs="Arial"/>
            <w:sz w:val="24"/>
            <w:szCs w:val="24"/>
          </w:rPr>
          <w:delText xml:space="preserve">in our </w:delText>
        </w:r>
        <w:r w:rsidR="00E80C00" w:rsidDel="009C2FF2">
          <w:rPr>
            <w:rFonts w:ascii="Arial" w:hAnsi="Arial" w:cs="Arial"/>
            <w:sz w:val="24"/>
            <w:szCs w:val="24"/>
          </w:rPr>
          <w:delText>oysters but</w:delText>
        </w:r>
      </w:del>
      <w:ins w:id="670" w:author="Brian P Gaylord" w:date="2023-10-30T16:42:00Z">
        <w:r w:rsidR="009C2FF2">
          <w:rPr>
            <w:rFonts w:ascii="Arial" w:hAnsi="Arial" w:cs="Arial"/>
            <w:sz w:val="24"/>
            <w:szCs w:val="24"/>
          </w:rPr>
          <w:t>we</w:t>
        </w:r>
      </w:ins>
      <w:r>
        <w:rPr>
          <w:rFonts w:ascii="Arial" w:hAnsi="Arial" w:cs="Arial"/>
          <w:sz w:val="24"/>
          <w:szCs w:val="24"/>
        </w:rPr>
        <w:t xml:space="preserve"> did not</w:t>
      </w:r>
      <w:r w:rsidR="00E80C00">
        <w:rPr>
          <w:rFonts w:ascii="Arial" w:hAnsi="Arial" w:cs="Arial"/>
          <w:sz w:val="24"/>
          <w:szCs w:val="24"/>
        </w:rPr>
        <w:t>e</w:t>
      </w:r>
      <w:r>
        <w:rPr>
          <w:rFonts w:ascii="Arial" w:hAnsi="Arial" w:cs="Arial"/>
          <w:sz w:val="24"/>
          <w:szCs w:val="24"/>
        </w:rPr>
        <w:t xml:space="preserve"> a</w:t>
      </w:r>
      <w:ins w:id="671" w:author="Brian P Gaylord" w:date="2023-10-30T16:42:00Z">
        <w:r w:rsidR="009C2FF2">
          <w:rPr>
            <w:rFonts w:ascii="Arial" w:hAnsi="Arial" w:cs="Arial"/>
            <w:sz w:val="24"/>
            <w:szCs w:val="24"/>
          </w:rPr>
          <w:t xml:space="preserve"> strong </w:t>
        </w:r>
      </w:ins>
      <w:del w:id="672" w:author="Brian P Gaylord" w:date="2023-10-30T16:42:00Z">
        <w:r w:rsidDel="009C2FF2">
          <w:rPr>
            <w:rFonts w:ascii="Arial" w:hAnsi="Arial" w:cs="Arial"/>
            <w:sz w:val="24"/>
            <w:szCs w:val="24"/>
          </w:rPr>
          <w:delText xml:space="preserve">n extreme </w:delText>
        </w:r>
      </w:del>
      <w:r>
        <w:rPr>
          <w:rFonts w:ascii="Arial" w:hAnsi="Arial" w:cs="Arial"/>
          <w:sz w:val="24"/>
          <w:szCs w:val="24"/>
        </w:rPr>
        <w:lastRenderedPageBreak/>
        <w:t xml:space="preserve">discoloration in the shells through time as a function of TA condition (Fig </w:t>
      </w:r>
      <w:r w:rsidR="003B7583">
        <w:rPr>
          <w:rFonts w:ascii="Arial" w:hAnsi="Arial" w:cs="Arial"/>
          <w:sz w:val="24"/>
          <w:szCs w:val="24"/>
        </w:rPr>
        <w:t>7</w:t>
      </w:r>
      <w:r>
        <w:rPr>
          <w:rFonts w:ascii="Arial" w:hAnsi="Arial" w:cs="Arial"/>
          <w:sz w:val="24"/>
          <w:szCs w:val="24"/>
        </w:rPr>
        <w:t xml:space="preserve">). </w:t>
      </w:r>
      <w:ins w:id="673" w:author="Brian P Gaylord" w:date="2023-10-30T16:42:00Z">
        <w:r w:rsidR="009C2FF2">
          <w:rPr>
            <w:rFonts w:ascii="Arial" w:hAnsi="Arial" w:cs="Arial"/>
            <w:sz w:val="24"/>
            <w:szCs w:val="24"/>
          </w:rPr>
          <w:t>Such b</w:t>
        </w:r>
      </w:ins>
      <w:del w:id="674" w:author="Brian P Gaylord" w:date="2023-10-30T16:42:00Z">
        <w:r w:rsidR="003E47B6" w:rsidDel="009C2FF2">
          <w:rPr>
            <w:rFonts w:ascii="Arial" w:hAnsi="Arial" w:cs="Arial"/>
            <w:sz w:val="24"/>
            <w:szCs w:val="24"/>
          </w:rPr>
          <w:delText>B</w:delText>
        </w:r>
      </w:del>
      <w:r>
        <w:rPr>
          <w:rFonts w:ascii="Arial" w:hAnsi="Arial" w:cs="Arial"/>
          <w:sz w:val="24"/>
          <w:szCs w:val="24"/>
        </w:rPr>
        <w:t xml:space="preserve">leaching of the </w:t>
      </w:r>
      <w:ins w:id="675" w:author="Brian P Gaylord" w:date="2023-10-30T16:43:00Z">
        <w:r w:rsidR="009C2FF2">
          <w:rPr>
            <w:rFonts w:ascii="Arial" w:hAnsi="Arial" w:cs="Arial"/>
            <w:sz w:val="24"/>
            <w:szCs w:val="24"/>
          </w:rPr>
          <w:t xml:space="preserve">shell </w:t>
        </w:r>
      </w:ins>
      <w:r>
        <w:rPr>
          <w:rFonts w:ascii="Arial" w:hAnsi="Arial" w:cs="Arial"/>
          <w:sz w:val="24"/>
          <w:szCs w:val="24"/>
        </w:rPr>
        <w:t xml:space="preserve">exterior </w:t>
      </w:r>
      <w:del w:id="676" w:author="Brian P Gaylord" w:date="2023-10-30T16:43:00Z">
        <w:r w:rsidDel="009C2FF2">
          <w:rPr>
            <w:rFonts w:ascii="Arial" w:hAnsi="Arial" w:cs="Arial"/>
            <w:sz w:val="24"/>
            <w:szCs w:val="24"/>
          </w:rPr>
          <w:delText xml:space="preserve">of the shell </w:delText>
        </w:r>
      </w:del>
      <w:r w:rsidR="003356D0">
        <w:rPr>
          <w:rFonts w:ascii="Arial" w:hAnsi="Arial" w:cs="Arial"/>
          <w:sz w:val="24"/>
          <w:szCs w:val="24"/>
        </w:rPr>
        <w:t>may</w:t>
      </w:r>
      <w:r>
        <w:rPr>
          <w:rFonts w:ascii="Arial" w:hAnsi="Arial" w:cs="Arial"/>
          <w:sz w:val="24"/>
          <w:szCs w:val="24"/>
        </w:rPr>
        <w:t xml:space="preserve"> indicate </w:t>
      </w:r>
      <w:del w:id="677" w:author="Brian P Gaylord" w:date="2023-10-30T16:43:00Z">
        <w:r w:rsidDel="009C2FF2">
          <w:rPr>
            <w:rFonts w:ascii="Arial" w:hAnsi="Arial" w:cs="Arial"/>
            <w:sz w:val="24"/>
            <w:szCs w:val="24"/>
          </w:rPr>
          <w:delText xml:space="preserve">the </w:delText>
        </w:r>
      </w:del>
      <w:proofErr w:type="spellStart"/>
      <w:ins w:id="678" w:author="Brian P Gaylord" w:date="2023-10-30T16:43:00Z">
        <w:r w:rsidR="009C2FF2">
          <w:rPr>
            <w:rFonts w:ascii="Arial" w:hAnsi="Arial" w:cs="Arial"/>
            <w:sz w:val="24"/>
            <w:szCs w:val="24"/>
          </w:rPr>
          <w:t>periostracum</w:t>
        </w:r>
        <w:proofErr w:type="spellEnd"/>
        <w:r w:rsidR="009C2FF2">
          <w:rPr>
            <w:rFonts w:ascii="Arial" w:hAnsi="Arial" w:cs="Arial"/>
            <w:sz w:val="24"/>
            <w:szCs w:val="24"/>
          </w:rPr>
          <w:t xml:space="preserve"> </w:t>
        </w:r>
      </w:ins>
      <w:r>
        <w:rPr>
          <w:rFonts w:ascii="Arial" w:hAnsi="Arial" w:cs="Arial"/>
          <w:sz w:val="24"/>
          <w:szCs w:val="24"/>
        </w:rPr>
        <w:t xml:space="preserve">loss </w:t>
      </w:r>
      <w:del w:id="679" w:author="Brian P Gaylord" w:date="2023-10-30T18:17:00Z">
        <w:r w:rsidDel="00C93448">
          <w:rPr>
            <w:rFonts w:ascii="Arial" w:hAnsi="Arial" w:cs="Arial"/>
            <w:sz w:val="24"/>
            <w:szCs w:val="24"/>
          </w:rPr>
          <w:delText xml:space="preserve">of this layer </w:delText>
        </w:r>
      </w:del>
      <w:r>
        <w:rPr>
          <w:rFonts w:ascii="Arial" w:hAnsi="Arial" w:cs="Arial"/>
          <w:sz w:val="24"/>
          <w:szCs w:val="24"/>
        </w:rPr>
        <w:t xml:space="preserve">and </w:t>
      </w:r>
      <w:ins w:id="680" w:author="Brian P Gaylord" w:date="2023-10-30T16:43:00Z">
        <w:r w:rsidR="009C2FF2">
          <w:rPr>
            <w:rFonts w:ascii="Arial" w:hAnsi="Arial" w:cs="Arial"/>
            <w:sz w:val="24"/>
            <w:szCs w:val="24"/>
          </w:rPr>
          <w:t xml:space="preserve">potentially even </w:t>
        </w:r>
      </w:ins>
      <w:r>
        <w:rPr>
          <w:rFonts w:ascii="Arial" w:hAnsi="Arial" w:cs="Arial"/>
          <w:sz w:val="24"/>
          <w:szCs w:val="24"/>
        </w:rPr>
        <w:t>subsequent dissolution of surface shell</w:t>
      </w:r>
      <w:del w:id="681" w:author="Brian P Gaylord" w:date="2023-10-30T18:17:00Z">
        <w:r w:rsidR="00512CEF" w:rsidDel="00C93448">
          <w:rPr>
            <w:rFonts w:ascii="Arial" w:hAnsi="Arial" w:cs="Arial"/>
            <w:sz w:val="24"/>
            <w:szCs w:val="24"/>
          </w:rPr>
          <w:delText>,</w:delText>
        </w:r>
      </w:del>
      <w:del w:id="682" w:author="Brian P Gaylord" w:date="2023-10-30T16:43:00Z">
        <w:r w:rsidR="00512CEF" w:rsidDel="009C2FF2">
          <w:rPr>
            <w:rFonts w:ascii="Arial" w:hAnsi="Arial" w:cs="Arial"/>
            <w:sz w:val="24"/>
            <w:szCs w:val="24"/>
          </w:rPr>
          <w:delText xml:space="preserve"> </w:delText>
        </w:r>
        <w:r w:rsidR="007F7DA4" w:rsidDel="009C2FF2">
          <w:rPr>
            <w:rFonts w:ascii="Arial" w:hAnsi="Arial" w:cs="Arial"/>
            <w:sz w:val="24"/>
            <w:szCs w:val="24"/>
          </w:rPr>
          <w:delText xml:space="preserve">which could have implications for interactions with shell-boring polychates </w:delText>
        </w:r>
        <w:r w:rsidR="007F7DA4" w:rsidDel="009C2FF2">
          <w:rPr>
            <w:rFonts w:ascii="Arial" w:hAnsi="Arial" w:cs="Arial"/>
            <w:sz w:val="24"/>
            <w:szCs w:val="24"/>
          </w:rPr>
          <w:fldChar w:fldCharType="begin"/>
        </w:r>
        <w:r w:rsidR="007F7DA4" w:rsidDel="009C2FF2">
          <w:rPr>
            <w:rFonts w:ascii="Arial" w:hAnsi="Arial" w:cs="Arial"/>
            <w:sz w:val="24"/>
            <w:szCs w:val="24"/>
          </w:rPr>
          <w:delInstrText xml:space="preserve"> ADDIN ZOTERO_ITEM CSL_CITATION {"citationID":"oX4o47Wx","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delInstrText>
        </w:r>
        <w:r w:rsidR="007F7DA4" w:rsidDel="009C2FF2">
          <w:rPr>
            <w:rFonts w:ascii="Arial" w:hAnsi="Arial" w:cs="Arial"/>
            <w:sz w:val="24"/>
            <w:szCs w:val="24"/>
          </w:rPr>
          <w:fldChar w:fldCharType="separate"/>
        </w:r>
        <w:r w:rsidR="007F7DA4" w:rsidRPr="007F7DA4" w:rsidDel="009C2FF2">
          <w:rPr>
            <w:rFonts w:ascii="Arial" w:hAnsi="Arial" w:cs="Arial"/>
            <w:sz w:val="24"/>
          </w:rPr>
          <w:delText>(Martinelli et al. 2020)</w:delText>
        </w:r>
        <w:r w:rsidR="007F7DA4" w:rsidDel="009C2FF2">
          <w:rPr>
            <w:rFonts w:ascii="Arial" w:hAnsi="Arial" w:cs="Arial"/>
            <w:sz w:val="24"/>
            <w:szCs w:val="24"/>
          </w:rPr>
          <w:fldChar w:fldCharType="end"/>
        </w:r>
      </w:del>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del w:id="683" w:author="Brian P Gaylord" w:date="2023-10-30T16:44:00Z">
        <w:r w:rsidR="004827DA" w:rsidDel="009C2FF2">
          <w:rPr>
            <w:rFonts w:ascii="Arial" w:hAnsi="Arial" w:cs="Arial"/>
            <w:sz w:val="24"/>
            <w:szCs w:val="24"/>
          </w:rPr>
          <w:delText>measuring changes in activity level</w:delText>
        </w:r>
        <w:r w:rsidR="00260645" w:rsidDel="009C2FF2">
          <w:rPr>
            <w:rFonts w:ascii="Arial" w:hAnsi="Arial" w:cs="Arial"/>
            <w:sz w:val="24"/>
            <w:szCs w:val="24"/>
          </w:rPr>
          <w:delText xml:space="preserve"> of other processes</w:delText>
        </w:r>
        <w:r w:rsidR="004827DA" w:rsidDel="009C2FF2">
          <w:rPr>
            <w:rFonts w:ascii="Arial" w:hAnsi="Arial" w:cs="Arial"/>
            <w:sz w:val="24"/>
            <w:szCs w:val="24"/>
          </w:rPr>
          <w:delText xml:space="preserve"> through time in conjunction with s</w:delText>
        </w:r>
        <w:r w:rsidR="00260645" w:rsidDel="009C2FF2">
          <w:rPr>
            <w:rFonts w:ascii="Arial" w:hAnsi="Arial" w:cs="Arial"/>
            <w:sz w:val="24"/>
            <w:szCs w:val="24"/>
          </w:rPr>
          <w:delText>urface properties of the shell in</w:delText>
        </w:r>
        <w:r w:rsidR="004827DA" w:rsidDel="009C2FF2">
          <w:rPr>
            <w:rFonts w:ascii="Arial" w:hAnsi="Arial" w:cs="Arial"/>
            <w:sz w:val="24"/>
            <w:szCs w:val="24"/>
          </w:rPr>
          <w:delText xml:space="preserve"> order to </w:delText>
        </w:r>
        <w:r w:rsidR="00260645" w:rsidDel="009C2FF2">
          <w:rPr>
            <w:rFonts w:ascii="Arial" w:hAnsi="Arial" w:cs="Arial"/>
            <w:sz w:val="24"/>
            <w:szCs w:val="24"/>
          </w:rPr>
          <w:delText>better understand the extent to which these factors separately control shell growth</w:delText>
        </w:r>
      </w:del>
      <w:ins w:id="684" w:author="Brian P Gaylord" w:date="2023-10-30T16:44:00Z">
        <w:r w:rsidR="009C2FF2">
          <w:rPr>
            <w:rFonts w:ascii="Arial" w:hAnsi="Arial" w:cs="Arial"/>
            <w:sz w:val="24"/>
            <w:szCs w:val="24"/>
          </w:rPr>
          <w:t xml:space="preserve">closer attention to the </w:t>
        </w:r>
        <w:proofErr w:type="spellStart"/>
        <w:r w:rsidR="009C2FF2">
          <w:rPr>
            <w:rFonts w:ascii="Arial" w:hAnsi="Arial" w:cs="Arial"/>
            <w:sz w:val="24"/>
            <w:szCs w:val="24"/>
          </w:rPr>
          <w:t>periostracum</w:t>
        </w:r>
        <w:proofErr w:type="spellEnd"/>
        <w:r w:rsidR="009C2FF2">
          <w:rPr>
            <w:rFonts w:ascii="Arial" w:hAnsi="Arial" w:cs="Arial"/>
            <w:sz w:val="24"/>
            <w:szCs w:val="24"/>
          </w:rPr>
          <w:t xml:space="preserve"> and its interaction with </w:t>
        </w:r>
      </w:ins>
      <w:ins w:id="685" w:author="Brian P Gaylord" w:date="2023-10-30T18:17:00Z">
        <w:r w:rsidR="00C93448">
          <w:rPr>
            <w:rFonts w:ascii="Arial" w:hAnsi="Arial" w:cs="Arial"/>
            <w:sz w:val="24"/>
            <w:szCs w:val="24"/>
          </w:rPr>
          <w:t xml:space="preserve">seawater </w:t>
        </w:r>
      </w:ins>
      <w:ins w:id="686" w:author="Brian P Gaylord" w:date="2023-10-30T16:44:00Z">
        <w:r w:rsidR="009C2FF2">
          <w:rPr>
            <w:rFonts w:ascii="Arial" w:hAnsi="Arial" w:cs="Arial"/>
            <w:sz w:val="24"/>
            <w:szCs w:val="24"/>
          </w:rPr>
          <w:t>TA</w:t>
        </w:r>
      </w:ins>
      <w:r w:rsidR="00260645">
        <w:rPr>
          <w:rFonts w:ascii="Arial" w:hAnsi="Arial" w:cs="Arial"/>
          <w:sz w:val="24"/>
          <w:szCs w:val="24"/>
        </w:rPr>
        <w:t>.</w:t>
      </w:r>
    </w:p>
    <w:p w14:paraId="41739A82" w14:textId="54B992F1" w:rsidR="00F14E5D" w:rsidRDefault="003F332F" w:rsidP="00A55B02">
      <w:pPr>
        <w:pStyle w:val="NoSpacing"/>
        <w:ind w:firstLine="720"/>
        <w:rPr>
          <w:rFonts w:ascii="Arial" w:hAnsi="Arial" w:cs="Arial"/>
          <w:sz w:val="24"/>
          <w:szCs w:val="24"/>
        </w:rPr>
      </w:pPr>
      <w:r w:rsidRPr="003F332F">
        <w:t xml:space="preserve"> </w:t>
      </w: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F02594">
        <w:rPr>
          <w:rFonts w:ascii="Arial" w:hAnsi="Arial" w:cs="Arial"/>
          <w:sz w:val="24"/>
          <w:szCs w:val="24"/>
        </w:rPr>
        <w:t xml:space="preserve"> However, given that we were </w:t>
      </w:r>
      <w:ins w:id="687" w:author="Brian P Gaylord" w:date="2023-10-30T16:45:00Z">
        <w:r w:rsidR="00B06990">
          <w:rPr>
            <w:rFonts w:ascii="Arial" w:hAnsi="Arial" w:cs="Arial"/>
            <w:sz w:val="24"/>
            <w:szCs w:val="24"/>
          </w:rPr>
          <w:t xml:space="preserve">only </w:t>
        </w:r>
      </w:ins>
      <w:del w:id="688" w:author="Brian P Gaylord" w:date="2023-10-30T16:45:00Z">
        <w:r w:rsidR="00F02594" w:rsidDel="00B06990">
          <w:rPr>
            <w:rFonts w:ascii="Arial" w:hAnsi="Arial" w:cs="Arial"/>
            <w:sz w:val="24"/>
            <w:szCs w:val="24"/>
          </w:rPr>
          <w:delText>unable to</w:delText>
        </w:r>
      </w:del>
      <w:ins w:id="689" w:author="Brian P Gaylord" w:date="2023-10-30T16:45:00Z">
        <w:r w:rsidR="00B06990">
          <w:rPr>
            <w:rFonts w:ascii="Arial" w:hAnsi="Arial" w:cs="Arial"/>
            <w:sz w:val="24"/>
            <w:szCs w:val="24"/>
          </w:rPr>
          <w:t>able to assess</w:t>
        </w:r>
      </w:ins>
      <w:del w:id="690" w:author="Brian P Gaylord" w:date="2023-10-30T16:45:00Z">
        <w:r w:rsidR="00F02594" w:rsidDel="00B06990">
          <w:rPr>
            <w:rFonts w:ascii="Arial" w:hAnsi="Arial" w:cs="Arial"/>
            <w:sz w:val="24"/>
            <w:szCs w:val="24"/>
          </w:rPr>
          <w:delText xml:space="preserve"> measure</w:delText>
        </w:r>
      </w:del>
      <w:ins w:id="691" w:author="Brian P Gaylord" w:date="2023-10-30T16:45:00Z">
        <w:r w:rsidR="00B06990">
          <w:rPr>
            <w:rFonts w:ascii="Arial" w:hAnsi="Arial" w:cs="Arial"/>
            <w:sz w:val="24"/>
            <w:szCs w:val="24"/>
          </w:rPr>
          <w:t xml:space="preserve"> shell</w:t>
        </w:r>
      </w:ins>
      <w:r w:rsidR="00F02594">
        <w:rPr>
          <w:rFonts w:ascii="Arial" w:hAnsi="Arial" w:cs="Arial"/>
          <w:sz w:val="24"/>
          <w:szCs w:val="24"/>
        </w:rPr>
        <w:t xml:space="preserve"> thickness and condition index </w:t>
      </w:r>
      <w:del w:id="692" w:author="Brian P Gaylord" w:date="2023-10-30T16:45:00Z">
        <w:r w:rsidR="00F02594" w:rsidDel="00B06990">
          <w:rPr>
            <w:rFonts w:ascii="Arial" w:hAnsi="Arial" w:cs="Arial"/>
            <w:sz w:val="24"/>
            <w:szCs w:val="24"/>
          </w:rPr>
          <w:delText>through time</w:delText>
        </w:r>
      </w:del>
      <w:ins w:id="693" w:author="Brian P Gaylord" w:date="2023-10-30T16:45:00Z">
        <w:r w:rsidR="00B06990">
          <w:rPr>
            <w:rFonts w:ascii="Arial" w:hAnsi="Arial" w:cs="Arial"/>
            <w:sz w:val="24"/>
            <w:szCs w:val="24"/>
          </w:rPr>
          <w:t>at the start and end of the experiment, and not at intermediate time points</w:t>
        </w:r>
      </w:ins>
      <w:r w:rsidR="00F02594">
        <w:rPr>
          <w:rFonts w:ascii="Arial" w:hAnsi="Arial" w:cs="Arial"/>
          <w:sz w:val="24"/>
          <w:szCs w:val="24"/>
        </w:rPr>
        <w:t xml:space="preserve">, </w:t>
      </w:r>
      <w:proofErr w:type="gramStart"/>
      <w:r w:rsidR="00F02594">
        <w:rPr>
          <w:rFonts w:ascii="Arial" w:hAnsi="Arial" w:cs="Arial"/>
          <w:sz w:val="24"/>
          <w:szCs w:val="24"/>
        </w:rPr>
        <w:t xml:space="preserve">there are multiple scenarios that </w:t>
      </w:r>
      <w:r w:rsidR="003268DB">
        <w:rPr>
          <w:rFonts w:ascii="Arial" w:hAnsi="Arial" w:cs="Arial"/>
          <w:sz w:val="24"/>
          <w:szCs w:val="24"/>
        </w:rPr>
        <w:t xml:space="preserve">could </w:t>
      </w:r>
      <w:del w:id="694" w:author="Brian P Gaylord" w:date="2023-10-30T16:46:00Z">
        <w:r w:rsidR="003268DB" w:rsidDel="00B06990">
          <w:rPr>
            <w:rFonts w:ascii="Arial" w:hAnsi="Arial" w:cs="Arial"/>
            <w:sz w:val="24"/>
            <w:szCs w:val="24"/>
          </w:rPr>
          <w:delText xml:space="preserve">have occurred between the two </w:delText>
        </w:r>
      </w:del>
      <w:del w:id="695" w:author="Brian P Gaylord" w:date="2023-10-30T16:45:00Z">
        <w:r w:rsidR="003268DB" w:rsidDel="00B06990">
          <w:rPr>
            <w:rFonts w:ascii="Arial" w:hAnsi="Arial" w:cs="Arial"/>
            <w:sz w:val="24"/>
            <w:szCs w:val="24"/>
          </w:rPr>
          <w:delText xml:space="preserve">time </w:delText>
        </w:r>
      </w:del>
      <w:del w:id="696" w:author="Brian P Gaylord" w:date="2023-10-30T16:46:00Z">
        <w:r w:rsidR="003268DB" w:rsidDel="00B06990">
          <w:rPr>
            <w:rFonts w:ascii="Arial" w:hAnsi="Arial" w:cs="Arial"/>
            <w:sz w:val="24"/>
            <w:szCs w:val="24"/>
          </w:rPr>
          <w:delText>windows, to end up with a similar</w:delText>
        </w:r>
      </w:del>
      <w:ins w:id="697" w:author="Brian P Gaylord" w:date="2023-10-30T16:48:00Z">
        <w:r w:rsidR="00B06990">
          <w:rPr>
            <w:rFonts w:ascii="Arial" w:hAnsi="Arial" w:cs="Arial"/>
            <w:sz w:val="24"/>
            <w:szCs w:val="24"/>
          </w:rPr>
          <w:t>have led</w:t>
        </w:r>
      </w:ins>
      <w:ins w:id="698" w:author="Brian P Gaylord" w:date="2023-10-30T16:46:00Z">
        <w:r w:rsidR="00B06990">
          <w:rPr>
            <w:rFonts w:ascii="Arial" w:hAnsi="Arial" w:cs="Arial"/>
            <w:sz w:val="24"/>
            <w:szCs w:val="24"/>
          </w:rPr>
          <w:t xml:space="preserve"> to the same</w:t>
        </w:r>
      </w:ins>
      <w:r w:rsidR="003268DB">
        <w:rPr>
          <w:rFonts w:ascii="Arial" w:hAnsi="Arial" w:cs="Arial"/>
          <w:sz w:val="24"/>
          <w:szCs w:val="24"/>
        </w:rPr>
        <w:t xml:space="preserve"> </w:t>
      </w:r>
      <w:del w:id="699" w:author="Brian P Gaylord" w:date="2023-10-30T16:46:00Z">
        <w:r w:rsidR="003268DB" w:rsidDel="00B06990">
          <w:rPr>
            <w:rFonts w:ascii="Arial" w:hAnsi="Arial" w:cs="Arial"/>
            <w:sz w:val="24"/>
            <w:szCs w:val="24"/>
          </w:rPr>
          <w:delText xml:space="preserve">net </w:delText>
        </w:r>
      </w:del>
      <w:r w:rsidR="003268DB">
        <w:rPr>
          <w:rFonts w:ascii="Arial" w:hAnsi="Arial" w:cs="Arial"/>
          <w:sz w:val="24"/>
          <w:szCs w:val="24"/>
        </w:rPr>
        <w:t>result</w:t>
      </w:r>
      <w:proofErr w:type="gramEnd"/>
      <w:r w:rsidR="00F02594">
        <w:rPr>
          <w:rFonts w:ascii="Arial" w:hAnsi="Arial" w:cs="Arial"/>
          <w:sz w:val="24"/>
          <w:szCs w:val="24"/>
        </w:rPr>
        <w:t xml:space="preserve">. </w:t>
      </w:r>
      <w:ins w:id="700" w:author="Brian P Gaylord" w:date="2023-10-30T16:48:00Z">
        <w:r w:rsidR="00B06990">
          <w:rPr>
            <w:rFonts w:ascii="Arial" w:hAnsi="Arial" w:cs="Arial"/>
            <w:sz w:val="24"/>
            <w:szCs w:val="24"/>
          </w:rPr>
          <w:t>For example, it is theoretically possible that oysters first directed resources toward expanding the surface area of their shell</w:t>
        </w:r>
      </w:ins>
      <w:ins w:id="701" w:author="Brian P Gaylord" w:date="2023-10-30T16:49:00Z">
        <w:r w:rsidR="00B06990">
          <w:rPr>
            <w:rFonts w:ascii="Arial" w:hAnsi="Arial" w:cs="Arial"/>
            <w:sz w:val="24"/>
            <w:szCs w:val="24"/>
          </w:rPr>
          <w:t xml:space="preserve">s, at the expense of shell thickness </w:t>
        </w:r>
      </w:ins>
      <w:ins w:id="702" w:author="Brian P Gaylord" w:date="2023-10-30T16:51:00Z">
        <w:r w:rsidR="00707A04">
          <w:rPr>
            <w:rFonts w:ascii="Arial" w:hAnsi="Arial" w:cs="Arial"/>
            <w:sz w:val="24"/>
            <w:szCs w:val="24"/>
          </w:rPr>
          <w:t>and</w:t>
        </w:r>
      </w:ins>
      <w:ins w:id="703" w:author="Brian P Gaylord" w:date="2023-10-30T16:49:00Z">
        <w:r w:rsidR="00B06990">
          <w:rPr>
            <w:rFonts w:ascii="Arial" w:hAnsi="Arial" w:cs="Arial"/>
            <w:sz w:val="24"/>
            <w:szCs w:val="24"/>
          </w:rPr>
          <w:t xml:space="preserve"> condition index. Then, once </w:t>
        </w:r>
      </w:ins>
      <w:ins w:id="704" w:author="Brian P Gaylord" w:date="2023-10-30T18:18:00Z">
        <w:r w:rsidR="00C93448">
          <w:rPr>
            <w:rFonts w:ascii="Arial" w:hAnsi="Arial" w:cs="Arial"/>
            <w:sz w:val="24"/>
            <w:szCs w:val="24"/>
          </w:rPr>
          <w:t>larger</w:t>
        </w:r>
      </w:ins>
      <w:ins w:id="705" w:author="Brian P Gaylord" w:date="2023-10-30T16:50:00Z">
        <w:r w:rsidR="00B06990">
          <w:rPr>
            <w:rFonts w:ascii="Arial" w:hAnsi="Arial" w:cs="Arial"/>
            <w:sz w:val="24"/>
            <w:szCs w:val="24"/>
          </w:rPr>
          <w:t xml:space="preserve"> in shell area</w:t>
        </w:r>
      </w:ins>
      <w:ins w:id="706" w:author="Brian P Gaylord" w:date="2023-10-30T16:49:00Z">
        <w:r w:rsidR="00B06990">
          <w:rPr>
            <w:rFonts w:ascii="Arial" w:hAnsi="Arial" w:cs="Arial"/>
            <w:sz w:val="24"/>
            <w:szCs w:val="24"/>
          </w:rPr>
          <w:t xml:space="preserve">, the oysters </w:t>
        </w:r>
      </w:ins>
      <w:ins w:id="707" w:author="Brian P Gaylord" w:date="2023-10-30T16:50:00Z">
        <w:r w:rsidR="00B06990">
          <w:rPr>
            <w:rFonts w:ascii="Arial" w:hAnsi="Arial" w:cs="Arial"/>
            <w:sz w:val="24"/>
            <w:szCs w:val="24"/>
          </w:rPr>
          <w:t xml:space="preserve">could have </w:t>
        </w:r>
      </w:ins>
      <w:ins w:id="708" w:author="Brian P Gaylord" w:date="2023-10-30T16:49:00Z">
        <w:r w:rsidR="00B06990">
          <w:rPr>
            <w:rFonts w:ascii="Arial" w:hAnsi="Arial" w:cs="Arial"/>
            <w:sz w:val="24"/>
            <w:szCs w:val="24"/>
          </w:rPr>
          <w:t>redirected resources toward</w:t>
        </w:r>
      </w:ins>
      <w:ins w:id="709" w:author="Brian P Gaylord" w:date="2023-10-30T16:50:00Z">
        <w:r w:rsidR="00B06990">
          <w:rPr>
            <w:rFonts w:ascii="Arial" w:hAnsi="Arial" w:cs="Arial"/>
            <w:sz w:val="24"/>
            <w:szCs w:val="24"/>
          </w:rPr>
          <w:t xml:space="preserve"> thickening their shells and bolstering the</w:t>
        </w:r>
      </w:ins>
      <w:ins w:id="710" w:author="Brian P Gaylord" w:date="2023-10-30T18:18:00Z">
        <w:r w:rsidR="00C93448">
          <w:rPr>
            <w:rFonts w:ascii="Arial" w:hAnsi="Arial" w:cs="Arial"/>
            <w:sz w:val="24"/>
            <w:szCs w:val="24"/>
          </w:rPr>
          <w:t>ir</w:t>
        </w:r>
      </w:ins>
      <w:ins w:id="711" w:author="Brian P Gaylord" w:date="2023-10-30T16:50:00Z">
        <w:r w:rsidR="00B06990">
          <w:rPr>
            <w:rFonts w:ascii="Arial" w:hAnsi="Arial" w:cs="Arial"/>
            <w:sz w:val="24"/>
            <w:szCs w:val="24"/>
          </w:rPr>
          <w:t xml:space="preserve"> tissue mass. </w:t>
        </w:r>
      </w:ins>
      <w:ins w:id="712" w:author="Brian P Gaylord" w:date="2023-10-30T16:51:00Z">
        <w:r w:rsidR="00707A04">
          <w:rPr>
            <w:rFonts w:ascii="Arial" w:hAnsi="Arial" w:cs="Arial"/>
            <w:sz w:val="24"/>
            <w:szCs w:val="24"/>
          </w:rPr>
          <w:t xml:space="preserve">Such a </w:t>
        </w:r>
      </w:ins>
      <w:ins w:id="713" w:author="Brian P Gaylord" w:date="2023-10-30T18:18:00Z">
        <w:r w:rsidR="00C93448">
          <w:rPr>
            <w:rFonts w:ascii="Arial" w:hAnsi="Arial" w:cs="Arial"/>
            <w:sz w:val="24"/>
            <w:szCs w:val="24"/>
          </w:rPr>
          <w:t>mode</w:t>
        </w:r>
      </w:ins>
      <w:ins w:id="714" w:author="Brian P Gaylord" w:date="2023-10-30T16:51:00Z">
        <w:r w:rsidR="00707A04">
          <w:rPr>
            <w:rFonts w:ascii="Arial" w:hAnsi="Arial" w:cs="Arial"/>
            <w:sz w:val="24"/>
            <w:szCs w:val="24"/>
          </w:rPr>
          <w:t xml:space="preserve"> of </w:t>
        </w:r>
      </w:ins>
      <w:ins w:id="715" w:author="Brian P Gaylord" w:date="2023-10-30T16:52:00Z">
        <w:r w:rsidR="00707A04">
          <w:rPr>
            <w:rFonts w:ascii="Arial" w:hAnsi="Arial" w:cs="Arial"/>
            <w:sz w:val="24"/>
            <w:szCs w:val="24"/>
          </w:rPr>
          <w:t>response</w:t>
        </w:r>
      </w:ins>
      <w:ins w:id="716" w:author="Brian P Gaylord" w:date="2023-10-30T16:51:00Z">
        <w:r w:rsidR="00707A04">
          <w:rPr>
            <w:rFonts w:ascii="Arial" w:hAnsi="Arial" w:cs="Arial"/>
            <w:sz w:val="24"/>
            <w:szCs w:val="24"/>
          </w:rPr>
          <w:t xml:space="preserve"> would not be discernible in our data. </w:t>
        </w:r>
      </w:ins>
      <w:ins w:id="717" w:author="Brian P Gaylord" w:date="2023-10-30T18:18:00Z">
        <w:r w:rsidR="00C93448">
          <w:rPr>
            <w:rFonts w:ascii="Arial" w:hAnsi="Arial" w:cs="Arial"/>
            <w:sz w:val="24"/>
            <w:szCs w:val="24"/>
          </w:rPr>
          <w:t>This scenario</w:t>
        </w:r>
      </w:ins>
      <w:ins w:id="718" w:author="Brian P Gaylord" w:date="2023-10-30T16:52:00Z">
        <w:r w:rsidR="00707A04">
          <w:rPr>
            <w:rFonts w:ascii="Arial" w:hAnsi="Arial" w:cs="Arial"/>
            <w:sz w:val="24"/>
            <w:szCs w:val="24"/>
          </w:rPr>
          <w:t xml:space="preserve"> </w:t>
        </w:r>
      </w:ins>
      <w:ins w:id="719" w:author="Brian P Gaylord" w:date="2023-10-30T18:19:00Z">
        <w:r w:rsidR="00C93448">
          <w:rPr>
            <w:rFonts w:ascii="Arial" w:hAnsi="Arial" w:cs="Arial"/>
            <w:sz w:val="24"/>
            <w:szCs w:val="24"/>
          </w:rPr>
          <w:t>may be somewhat un</w:t>
        </w:r>
      </w:ins>
      <w:ins w:id="720" w:author="Brian P Gaylord" w:date="2023-10-30T16:52:00Z">
        <w:r w:rsidR="00707A04">
          <w:rPr>
            <w:rFonts w:ascii="Arial" w:hAnsi="Arial" w:cs="Arial"/>
            <w:sz w:val="24"/>
            <w:szCs w:val="24"/>
          </w:rPr>
          <w:t xml:space="preserve">likely given that other </w:t>
        </w:r>
      </w:ins>
      <w:ins w:id="721" w:author="Brian P Gaylord" w:date="2023-10-30T16:53:00Z">
        <w:r w:rsidR="00707A04">
          <w:rPr>
            <w:rFonts w:ascii="Arial" w:hAnsi="Arial" w:cs="Arial"/>
            <w:sz w:val="24"/>
            <w:szCs w:val="24"/>
          </w:rPr>
          <w:t xml:space="preserve">oyster </w:t>
        </w:r>
      </w:ins>
      <w:ins w:id="722" w:author="Brian P Gaylord" w:date="2023-10-30T16:52:00Z">
        <w:r w:rsidR="00707A04">
          <w:rPr>
            <w:rFonts w:ascii="Arial" w:hAnsi="Arial" w:cs="Arial"/>
            <w:sz w:val="24"/>
            <w:szCs w:val="24"/>
          </w:rPr>
          <w:t>studies</w:t>
        </w:r>
      </w:ins>
      <w:ins w:id="723" w:author="Brian P Gaylord" w:date="2023-10-30T16:53:00Z">
        <w:r w:rsidR="00707A04">
          <w:rPr>
            <w:rFonts w:ascii="Arial" w:hAnsi="Arial" w:cs="Arial"/>
            <w:sz w:val="24"/>
            <w:szCs w:val="24"/>
          </w:rPr>
          <w:t xml:space="preserve"> have shown increases in both </w:t>
        </w:r>
      </w:ins>
      <w:del w:id="724" w:author="Brian P Gaylord" w:date="2023-10-30T16:53:00Z">
        <w:r w:rsidR="00F02594" w:rsidDel="00707A04">
          <w:rPr>
            <w:rFonts w:ascii="Arial" w:hAnsi="Arial" w:cs="Arial"/>
            <w:sz w:val="24"/>
            <w:szCs w:val="24"/>
          </w:rPr>
          <w:delText xml:space="preserve">The first, </w:delText>
        </w:r>
      </w:del>
      <w:del w:id="725" w:author="Brian P Gaylord" w:date="2023-10-30T16:46:00Z">
        <w:r w:rsidR="00F02594" w:rsidDel="00B06990">
          <w:rPr>
            <w:rFonts w:ascii="Arial" w:hAnsi="Arial" w:cs="Arial"/>
            <w:sz w:val="24"/>
            <w:szCs w:val="24"/>
          </w:rPr>
          <w:delText xml:space="preserve">recognizes other work that has </w:delText>
        </w:r>
        <w:r w:rsidR="00B71CC3" w:rsidDel="00B06990">
          <w:rPr>
            <w:rFonts w:ascii="Arial" w:hAnsi="Arial" w:cs="Arial"/>
            <w:sz w:val="24"/>
            <w:szCs w:val="24"/>
          </w:rPr>
          <w:delText>demonstrated that</w:delText>
        </w:r>
        <w:r w:rsidR="00F02594" w:rsidDel="00B06990">
          <w:rPr>
            <w:rFonts w:ascii="Arial" w:hAnsi="Arial" w:cs="Arial"/>
            <w:sz w:val="24"/>
            <w:szCs w:val="24"/>
          </w:rPr>
          <w:delText xml:space="preserve"> an </w:delText>
        </w:r>
        <w:r w:rsidR="005119E1" w:rsidDel="00B06990">
          <w:rPr>
            <w:rFonts w:ascii="Arial" w:hAnsi="Arial" w:cs="Arial"/>
            <w:sz w:val="24"/>
            <w:szCs w:val="24"/>
          </w:rPr>
          <w:delText>increased energetic cost to maintenance</w:delText>
        </w:r>
        <w:r w:rsidR="00F02594" w:rsidDel="00B06990">
          <w:rPr>
            <w:rFonts w:ascii="Arial" w:hAnsi="Arial" w:cs="Arial"/>
            <w:sz w:val="24"/>
            <w:szCs w:val="24"/>
          </w:rPr>
          <w:delText xml:space="preserve"> in corrosive seawater</w:delText>
        </w:r>
        <w:r w:rsidR="005119E1" w:rsidDel="00B06990">
          <w:rPr>
            <w:rFonts w:ascii="Arial" w:hAnsi="Arial" w:cs="Arial"/>
            <w:sz w:val="24"/>
            <w:szCs w:val="24"/>
          </w:rPr>
          <w:delText xml:space="preserve"> can result in</w:delText>
        </w:r>
      </w:del>
      <w:del w:id="726" w:author="Brian P Gaylord" w:date="2023-10-30T16:53:00Z">
        <w:r w:rsidR="005119E1" w:rsidDel="00707A04">
          <w:rPr>
            <w:rFonts w:ascii="Arial" w:hAnsi="Arial" w:cs="Arial"/>
            <w:sz w:val="24"/>
            <w:szCs w:val="24"/>
          </w:rPr>
          <w:delText xml:space="preserve"> trade-offs in energy allocat</w:delText>
        </w:r>
      </w:del>
      <w:del w:id="727" w:author="Brian P Gaylord" w:date="2023-10-30T16:47:00Z">
        <w:r w:rsidR="005119E1" w:rsidDel="00B06990">
          <w:rPr>
            <w:rFonts w:ascii="Arial" w:hAnsi="Arial" w:cs="Arial"/>
            <w:sz w:val="24"/>
            <w:szCs w:val="24"/>
          </w:rPr>
          <w:delText>ed</w:delText>
        </w:r>
      </w:del>
      <w:del w:id="728" w:author="Brian P Gaylord" w:date="2023-10-30T16:53:00Z">
        <w:r w:rsidR="005119E1" w:rsidDel="00707A04">
          <w:rPr>
            <w:rFonts w:ascii="Arial" w:hAnsi="Arial" w:cs="Arial"/>
            <w:sz w:val="24"/>
            <w:szCs w:val="24"/>
          </w:rPr>
          <w:delText xml:space="preserve"> to </w:delText>
        </w:r>
      </w:del>
      <w:del w:id="729" w:author="Brian P Gaylord" w:date="2023-10-30T16:47:00Z">
        <w:r w:rsidR="005119E1" w:rsidDel="00B06990">
          <w:rPr>
            <w:rFonts w:ascii="Arial" w:hAnsi="Arial" w:cs="Arial"/>
            <w:sz w:val="24"/>
            <w:szCs w:val="24"/>
          </w:rPr>
          <w:delText xml:space="preserve">various </w:delText>
        </w:r>
      </w:del>
      <w:del w:id="730" w:author="Brian P Gaylord" w:date="2023-10-30T16:53:00Z">
        <w:r w:rsidR="005119E1" w:rsidDel="00707A04">
          <w:rPr>
            <w:rFonts w:ascii="Arial" w:hAnsi="Arial" w:cs="Arial"/>
            <w:sz w:val="24"/>
            <w:szCs w:val="24"/>
          </w:rPr>
          <w:delText>processes (cite)</w:delText>
        </w:r>
        <w:r w:rsidR="00F02594" w:rsidDel="00707A04">
          <w:rPr>
            <w:rFonts w:ascii="Arial" w:hAnsi="Arial" w:cs="Arial"/>
            <w:sz w:val="24"/>
            <w:szCs w:val="24"/>
          </w:rPr>
          <w:delText>. Although we were unable to verify this through sampling, in this scenario, oysters may have initially exhibited shell thinning or less tissue growth, that was mitigated in the later period</w:delText>
        </w:r>
        <w:r w:rsidR="00B71CC3" w:rsidDel="00707A04">
          <w:rPr>
            <w:rFonts w:ascii="Arial" w:hAnsi="Arial" w:cs="Arial"/>
            <w:sz w:val="24"/>
            <w:szCs w:val="24"/>
          </w:rPr>
          <w:delText xml:space="preserve"> when oysters shifted energy away from shell growth</w:delText>
        </w:r>
        <w:r w:rsidR="00F02594" w:rsidDel="00707A04">
          <w:rPr>
            <w:rFonts w:ascii="Arial" w:hAnsi="Arial" w:cs="Arial"/>
            <w:sz w:val="24"/>
            <w:szCs w:val="24"/>
          </w:rPr>
          <w:delText>.</w:delText>
        </w:r>
        <w:r w:rsidR="00A96AAA" w:rsidDel="00707A04">
          <w:rPr>
            <w:rFonts w:ascii="Arial" w:hAnsi="Arial" w:cs="Arial"/>
            <w:sz w:val="24"/>
            <w:szCs w:val="24"/>
          </w:rPr>
          <w:delText xml:space="preserve"> The contrast</w:delText>
        </w:r>
        <w:r w:rsidR="00B71CC3" w:rsidDel="00707A04">
          <w:rPr>
            <w:rFonts w:ascii="Arial" w:hAnsi="Arial" w:cs="Arial"/>
            <w:sz w:val="24"/>
            <w:szCs w:val="24"/>
          </w:rPr>
          <w:delText xml:space="preserve"> is </w:delText>
        </w:r>
        <w:r w:rsidR="00A96AAA" w:rsidDel="00707A04">
          <w:rPr>
            <w:rFonts w:ascii="Arial" w:hAnsi="Arial" w:cs="Arial"/>
            <w:sz w:val="24"/>
            <w:szCs w:val="24"/>
          </w:rPr>
          <w:delText>that oyster</w:delText>
        </w:r>
        <w:r w:rsidR="00B71CC3" w:rsidDel="00707A04">
          <w:rPr>
            <w:rFonts w:ascii="Arial" w:hAnsi="Arial" w:cs="Arial"/>
            <w:sz w:val="24"/>
            <w:szCs w:val="24"/>
          </w:rPr>
          <w:delText xml:space="preserve"> </w:delText>
        </w:r>
      </w:del>
      <w:r w:rsidR="00A96AAA">
        <w:rPr>
          <w:rFonts w:ascii="Arial" w:hAnsi="Arial" w:cs="Arial"/>
          <w:sz w:val="24"/>
          <w:szCs w:val="24"/>
        </w:rPr>
        <w:t>shell thickness and condition index</w:t>
      </w:r>
      <w:r w:rsidR="00B71CC3">
        <w:rPr>
          <w:rFonts w:ascii="Arial" w:hAnsi="Arial" w:cs="Arial"/>
          <w:sz w:val="24"/>
          <w:szCs w:val="24"/>
        </w:rPr>
        <w:t xml:space="preserve"> </w:t>
      </w:r>
      <w:del w:id="731" w:author="Brian P Gaylord" w:date="2023-10-30T16:53:00Z">
        <w:r w:rsidR="00B71CC3" w:rsidDel="00707A04">
          <w:rPr>
            <w:rFonts w:ascii="Arial" w:hAnsi="Arial" w:cs="Arial"/>
            <w:sz w:val="24"/>
            <w:szCs w:val="24"/>
          </w:rPr>
          <w:delText>did not change</w:delText>
        </w:r>
        <w:r w:rsidR="00A96AAA" w:rsidDel="00707A04">
          <w:rPr>
            <w:rFonts w:ascii="Arial" w:hAnsi="Arial" w:cs="Arial"/>
            <w:sz w:val="24"/>
            <w:szCs w:val="24"/>
          </w:rPr>
          <w:delText xml:space="preserve"> through time,</w:delText>
        </w:r>
        <w:r w:rsidR="00B71CC3" w:rsidDel="00707A04">
          <w:rPr>
            <w:rFonts w:ascii="Arial" w:hAnsi="Arial" w:cs="Arial"/>
            <w:sz w:val="24"/>
            <w:szCs w:val="24"/>
          </w:rPr>
          <w:delText xml:space="preserve"> which</w:delText>
        </w:r>
        <w:r w:rsidR="00E9120D" w:rsidDel="00707A04">
          <w:rPr>
            <w:rFonts w:ascii="Arial" w:hAnsi="Arial" w:cs="Arial"/>
            <w:sz w:val="24"/>
            <w:szCs w:val="24"/>
          </w:rPr>
          <w:delText xml:space="preserve"> has been shown in other marine calcifiers </w:delText>
        </w:r>
      </w:del>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cite).</w:t>
      </w:r>
      <w:r w:rsidR="006130A3">
        <w:rPr>
          <w:rFonts w:ascii="Arial" w:hAnsi="Arial" w:cs="Arial"/>
          <w:sz w:val="24"/>
          <w:szCs w:val="24"/>
        </w:rPr>
        <w:t xml:space="preserve"> Future </w:t>
      </w:r>
      <w:del w:id="732" w:author="Brian P Gaylord" w:date="2023-10-30T16:54:00Z">
        <w:r w:rsidR="006130A3" w:rsidDel="00707A04">
          <w:rPr>
            <w:rFonts w:ascii="Arial" w:hAnsi="Arial" w:cs="Arial"/>
            <w:sz w:val="24"/>
            <w:szCs w:val="24"/>
          </w:rPr>
          <w:delText xml:space="preserve">studies </w:delText>
        </w:r>
      </w:del>
      <w:ins w:id="733" w:author="Brian P Gaylord" w:date="2023-10-30T16:54:00Z">
        <w:r w:rsidR="00707A04">
          <w:rPr>
            <w:rFonts w:ascii="Arial" w:hAnsi="Arial" w:cs="Arial"/>
            <w:sz w:val="24"/>
            <w:szCs w:val="24"/>
          </w:rPr>
          <w:t xml:space="preserve">research </w:t>
        </w:r>
      </w:ins>
      <w:r w:rsidR="006130A3">
        <w:rPr>
          <w:rFonts w:ascii="Arial" w:hAnsi="Arial" w:cs="Arial"/>
          <w:sz w:val="24"/>
          <w:szCs w:val="24"/>
        </w:rPr>
        <w:t xml:space="preserve">that </w:t>
      </w:r>
      <w:del w:id="734" w:author="Brian P Gaylord" w:date="2023-10-30T16:54:00Z">
        <w:r w:rsidR="006130A3" w:rsidDel="00707A04">
          <w:rPr>
            <w:rFonts w:ascii="Arial" w:hAnsi="Arial" w:cs="Arial"/>
            <w:sz w:val="24"/>
            <w:szCs w:val="24"/>
          </w:rPr>
          <w:delText xml:space="preserve">are able to </w:delText>
        </w:r>
      </w:del>
      <w:r w:rsidR="006130A3">
        <w:rPr>
          <w:rFonts w:ascii="Arial" w:hAnsi="Arial" w:cs="Arial"/>
          <w:sz w:val="24"/>
          <w:szCs w:val="24"/>
        </w:rPr>
        <w:t>decouple</w:t>
      </w:r>
      <w:ins w:id="735" w:author="Brian P Gaylord" w:date="2023-10-30T16:54:00Z">
        <w:r w:rsidR="00707A04">
          <w:rPr>
            <w:rFonts w:ascii="Arial" w:hAnsi="Arial" w:cs="Arial"/>
            <w:sz w:val="24"/>
            <w:szCs w:val="24"/>
          </w:rPr>
          <w:t>s</w:t>
        </w:r>
      </w:ins>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453AF281" w14:textId="01562E54" w:rsidR="00717E96" w:rsidRDefault="00467756" w:rsidP="00164E67">
      <w:pPr>
        <w:pStyle w:val="NoSpacing"/>
        <w:rPr>
          <w:rFonts w:ascii="Arial" w:hAnsi="Arial" w:cs="Arial"/>
          <w:sz w:val="24"/>
          <w:szCs w:val="24"/>
        </w:rPr>
      </w:pPr>
      <w:r>
        <w:rPr>
          <w:rFonts w:ascii="Arial" w:hAnsi="Arial" w:cs="Arial"/>
          <w:sz w:val="24"/>
          <w:szCs w:val="24"/>
        </w:rPr>
        <w:tab/>
      </w:r>
      <w:del w:id="736" w:author="Brian P Gaylord" w:date="2023-10-30T18:19:00Z">
        <w:r w:rsidR="00043E85" w:rsidRPr="004F7781" w:rsidDel="00C93448">
          <w:rPr>
            <w:rFonts w:ascii="Arial" w:hAnsi="Arial" w:cs="Arial"/>
            <w:sz w:val="24"/>
            <w:szCs w:val="24"/>
          </w:rPr>
          <w:delText xml:space="preserve">While </w:delText>
        </w:r>
      </w:del>
      <w:ins w:id="737" w:author="Brian P Gaylord" w:date="2023-10-30T18:19:00Z">
        <w:r w:rsidR="00C93448">
          <w:rPr>
            <w:rFonts w:ascii="Arial" w:hAnsi="Arial" w:cs="Arial"/>
            <w:sz w:val="24"/>
            <w:szCs w:val="24"/>
          </w:rPr>
          <w:t>Although</w:t>
        </w:r>
        <w:r w:rsidR="00C93448" w:rsidRPr="004F7781">
          <w:rPr>
            <w:rFonts w:ascii="Arial" w:hAnsi="Arial" w:cs="Arial"/>
            <w:sz w:val="24"/>
            <w:szCs w:val="24"/>
          </w:rPr>
          <w:t xml:space="preserve"> </w:t>
        </w:r>
      </w:ins>
      <w:r w:rsidR="00043E85" w:rsidRPr="004F7781">
        <w:rPr>
          <w:rFonts w:ascii="Arial" w:hAnsi="Arial" w:cs="Arial"/>
          <w:sz w:val="24"/>
          <w:szCs w:val="24"/>
        </w:rPr>
        <w:t>we observed no adverse impacts on shell growth with a salinity reduction to 27, it is worth considering that more severe declines in salinity</w:t>
      </w:r>
      <w:ins w:id="738" w:author="Brian P Gaylord" w:date="2023-10-30T16:54:00Z">
        <w:r w:rsidR="00707A04">
          <w:rPr>
            <w:rFonts w:ascii="Arial" w:hAnsi="Arial" w:cs="Arial"/>
            <w:sz w:val="24"/>
            <w:szCs w:val="24"/>
          </w:rPr>
          <w:t>,</w:t>
        </w:r>
      </w:ins>
      <w:r w:rsidR="00043E85" w:rsidRPr="004F7781">
        <w:rPr>
          <w:rFonts w:ascii="Arial" w:hAnsi="Arial" w:cs="Arial"/>
          <w:sz w:val="24"/>
          <w:szCs w:val="24"/>
        </w:rPr>
        <w:t xml:space="preserve"> coinciding with forecasted extreme precipitation events, could interact </w:t>
      </w:r>
      <w:ins w:id="739" w:author="Brian P Gaylord" w:date="2023-10-30T18:19:00Z">
        <w:r w:rsidR="00C93448">
          <w:rPr>
            <w:rFonts w:ascii="Arial" w:hAnsi="Arial" w:cs="Arial"/>
            <w:sz w:val="24"/>
            <w:szCs w:val="24"/>
          </w:rPr>
          <w:t xml:space="preserve">differently </w:t>
        </w:r>
      </w:ins>
      <w:r w:rsidR="00043E85" w:rsidRPr="004F7781">
        <w:rPr>
          <w:rFonts w:ascii="Arial" w:hAnsi="Arial" w:cs="Arial"/>
          <w:sz w:val="24"/>
          <w:szCs w:val="24"/>
        </w:rPr>
        <w:t xml:space="preserve">with </w:t>
      </w:r>
      <w:del w:id="740" w:author="Brian P Gaylord" w:date="2023-10-30T18:19:00Z">
        <w:r w:rsidR="00043E85" w:rsidRPr="004F7781" w:rsidDel="00C93448">
          <w:rPr>
            <w:rFonts w:ascii="Arial" w:hAnsi="Arial" w:cs="Arial"/>
            <w:sz w:val="24"/>
            <w:szCs w:val="24"/>
          </w:rPr>
          <w:delText xml:space="preserve">the </w:delText>
        </w:r>
      </w:del>
      <w:r w:rsidR="00043E85" w:rsidRPr="004F7781">
        <w:rPr>
          <w:rFonts w:ascii="Arial" w:hAnsi="Arial" w:cs="Arial"/>
          <w:sz w:val="24"/>
          <w:szCs w:val="24"/>
        </w:rPr>
        <w:t>effects of TA</w:t>
      </w:r>
      <w:del w:id="741" w:author="Brian P Gaylord" w:date="2023-10-30T18:19:00Z">
        <w:r w:rsidR="00043E85" w:rsidRPr="004F7781" w:rsidDel="00CD6A09">
          <w:rPr>
            <w:rFonts w:ascii="Arial" w:hAnsi="Arial" w:cs="Arial"/>
            <w:sz w:val="24"/>
            <w:szCs w:val="24"/>
          </w:rPr>
          <w:delText xml:space="preserve"> in a different manner</w:delText>
        </w:r>
      </w:del>
      <w:r w:rsidR="00043E85" w:rsidRPr="004F7781">
        <w:rPr>
          <w:rFonts w:ascii="Arial" w:hAnsi="Arial" w:cs="Arial"/>
          <w:sz w:val="24"/>
          <w:szCs w:val="24"/>
        </w:rPr>
        <w:t>.</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w:t>
      </w:r>
      <w:ins w:id="742" w:author="Brian P Gaylord" w:date="2023-10-30T16:54:00Z">
        <w:r w:rsidR="00707A04">
          <w:rPr>
            <w:rFonts w:ascii="Arial" w:hAnsi="Arial" w:cs="Arial"/>
            <w:sz w:val="24"/>
            <w:szCs w:val="24"/>
          </w:rPr>
          <w:t>s</w:t>
        </w:r>
      </w:ins>
      <w:r w:rsidR="006F0012">
        <w:rPr>
          <w:rFonts w:ascii="Arial" w:hAnsi="Arial" w:cs="Arial"/>
          <w:sz w:val="24"/>
          <w:szCs w:val="24"/>
        </w:rPr>
        <w:t xml:space="preserve"> of the </w:t>
      </w:r>
      <w:proofErr w:type="gramStart"/>
      <w:r w:rsidR="006F0012">
        <w:rPr>
          <w:rFonts w:ascii="Arial" w:hAnsi="Arial" w:cs="Arial"/>
          <w:sz w:val="24"/>
          <w:szCs w:val="24"/>
        </w:rPr>
        <w:t>United</w:t>
      </w:r>
      <w:proofErr w:type="gramEnd"/>
      <w:r w:rsidR="006F0012">
        <w:rPr>
          <w:rFonts w:ascii="Arial" w:hAnsi="Arial" w:cs="Arial"/>
          <w:sz w:val="24"/>
          <w:szCs w:val="24"/>
        </w:rPr>
        <w:t xml:space="preserve">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w:t>
      </w:r>
      <w:del w:id="743" w:author="Brian P Gaylord" w:date="2023-10-30T16:54:00Z">
        <w:r w:rsidR="005A26C9" w:rsidDel="00707A04">
          <w:rPr>
            <w:rFonts w:ascii="Arial" w:hAnsi="Arial" w:cs="Arial"/>
            <w:sz w:val="24"/>
            <w:szCs w:val="24"/>
          </w:rPr>
          <w:delText xml:space="preserve">coastal </w:delText>
        </w:r>
      </w:del>
      <w:r w:rsidR="005A26C9">
        <w:rPr>
          <w:rFonts w:ascii="Arial" w:hAnsi="Arial" w:cs="Arial"/>
          <w:sz w:val="24"/>
          <w:szCs w:val="24"/>
        </w:rPr>
        <w:t xml:space="preserve">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hurricanes are becoming </w:t>
      </w:r>
      <w:commentRangeStart w:id="744"/>
      <w:r w:rsidR="006F0012">
        <w:rPr>
          <w:rFonts w:ascii="Arial" w:hAnsi="Arial" w:cs="Arial"/>
          <w:sz w:val="24"/>
          <w:szCs w:val="24"/>
        </w:rPr>
        <w:t xml:space="preserve">more frequent </w:t>
      </w:r>
      <w:commentRangeEnd w:id="744"/>
      <w:r w:rsidR="00707A04">
        <w:rPr>
          <w:rStyle w:val="CommentReference"/>
        </w:rPr>
        <w:commentReference w:id="744"/>
      </w:r>
      <w:r w:rsidR="006F0012">
        <w:rPr>
          <w:rFonts w:ascii="Arial" w:hAnsi="Arial" w:cs="Arial"/>
          <w:sz w:val="24"/>
          <w:szCs w:val="24"/>
        </w:rPr>
        <w:t>and severe (cite)</w:t>
      </w:r>
      <w:r w:rsidR="005A26C9">
        <w:rPr>
          <w:rFonts w:ascii="Arial" w:hAnsi="Arial" w:cs="Arial"/>
          <w:sz w:val="24"/>
          <w:szCs w:val="24"/>
        </w:rPr>
        <w:t xml:space="preserve">. </w:t>
      </w:r>
      <w:del w:id="746" w:author="Brian P Gaylord" w:date="2023-10-30T16:55:00Z">
        <w:r w:rsidR="006B4A70" w:rsidDel="00707A04">
          <w:rPr>
            <w:rFonts w:ascii="Arial" w:hAnsi="Arial" w:cs="Arial"/>
            <w:sz w:val="24"/>
            <w:szCs w:val="24"/>
          </w:rPr>
          <w:delText>In fact,</w:delText>
        </w:r>
      </w:del>
      <w:ins w:id="747" w:author="Brian P Gaylord" w:date="2023-10-30T16:55:00Z">
        <w:r w:rsidR="00707A04">
          <w:rPr>
            <w:rFonts w:ascii="Arial" w:hAnsi="Arial" w:cs="Arial"/>
            <w:sz w:val="24"/>
            <w:szCs w:val="24"/>
          </w:rPr>
          <w:t xml:space="preserve">Even </w:t>
        </w:r>
      </w:ins>
      <w:ins w:id="748" w:author="Brian P Gaylord" w:date="2023-10-30T18:20:00Z">
        <w:r w:rsidR="00CD6A09">
          <w:rPr>
            <w:rFonts w:ascii="Arial" w:hAnsi="Arial" w:cs="Arial"/>
            <w:sz w:val="24"/>
            <w:szCs w:val="24"/>
          </w:rPr>
          <w:t>along the U.S. West Coast where</w:t>
        </w:r>
      </w:ins>
      <w:ins w:id="749" w:author="Brian P Gaylord" w:date="2023-10-30T16:55:00Z">
        <w:r w:rsidR="00707A04">
          <w:rPr>
            <w:rFonts w:ascii="Arial" w:hAnsi="Arial" w:cs="Arial"/>
            <w:sz w:val="24"/>
            <w:szCs w:val="24"/>
          </w:rPr>
          <w:t xml:space="preserve"> hurricanes</w:t>
        </w:r>
      </w:ins>
      <w:ins w:id="750" w:author="Brian P Gaylord" w:date="2023-10-30T18:20:00Z">
        <w:r w:rsidR="00CD6A09">
          <w:rPr>
            <w:rFonts w:ascii="Arial" w:hAnsi="Arial" w:cs="Arial"/>
            <w:sz w:val="24"/>
            <w:szCs w:val="24"/>
          </w:rPr>
          <w:t xml:space="preserve"> are rarer</w:t>
        </w:r>
      </w:ins>
      <w:ins w:id="751" w:author="Brian P Gaylord" w:date="2023-10-30T16:55:00Z">
        <w:r w:rsidR="00707A04">
          <w:rPr>
            <w:rFonts w:ascii="Arial" w:hAnsi="Arial" w:cs="Arial"/>
            <w:sz w:val="24"/>
            <w:szCs w:val="24"/>
          </w:rPr>
          <w:t>,</w:t>
        </w:r>
      </w:ins>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del w:id="752" w:author="Brian P Gaylord" w:date="2023-10-30T18:20:00Z">
        <w:r w:rsidR="005A26C9" w:rsidDel="00CD6A09">
          <w:rPr>
            <w:rFonts w:ascii="Arial" w:hAnsi="Arial" w:cs="Arial"/>
            <w:sz w:val="24"/>
            <w:szCs w:val="24"/>
          </w:rPr>
          <w:delText xml:space="preserve">along the US West </w:delText>
        </w:r>
      </w:del>
      <w:r w:rsidR="005A26C9">
        <w:rPr>
          <w:rFonts w:ascii="Arial" w:hAnsi="Arial" w:cs="Arial"/>
          <w:sz w:val="24"/>
          <w:szCs w:val="24"/>
        </w:rPr>
        <w:t xml:space="preserve">have </w:t>
      </w:r>
      <w:del w:id="753" w:author="Brian P Gaylord" w:date="2023-10-30T18:20:00Z">
        <w:r w:rsidR="004F7781" w:rsidDel="00CD6A09">
          <w:rPr>
            <w:rFonts w:ascii="Arial" w:hAnsi="Arial" w:cs="Arial"/>
            <w:sz w:val="24"/>
            <w:szCs w:val="24"/>
          </w:rPr>
          <w:delText xml:space="preserve">already </w:delText>
        </w:r>
      </w:del>
      <w:r w:rsidR="005A26C9">
        <w:rPr>
          <w:rFonts w:ascii="Arial" w:hAnsi="Arial" w:cs="Arial"/>
          <w:sz w:val="24"/>
          <w:szCs w:val="24"/>
        </w:rPr>
        <w:t xml:space="preserve">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 xml:space="preserve">may be able to tolerate declines in salinity better than other related species (cit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ins w:id="754" w:author="Brian P Gaylord" w:date="2023-10-30T16:56:00Z">
        <w:r w:rsidR="00707A04">
          <w:rPr>
            <w:rFonts w:ascii="Arial" w:hAnsi="Arial" w:cs="Arial"/>
            <w:sz w:val="24"/>
            <w:szCs w:val="24"/>
          </w:rPr>
          <w:t>le</w:t>
        </w:r>
      </w:ins>
      <w:r w:rsidR="005A26C9">
        <w:rPr>
          <w:rFonts w:ascii="Arial" w:hAnsi="Arial" w:cs="Arial"/>
          <w:sz w:val="24"/>
          <w:szCs w:val="24"/>
        </w:rPr>
        <w:t xml:space="preserve"> shifts in TA </w:t>
      </w:r>
      <w:del w:id="755" w:author="Brian P Gaylord" w:date="2023-10-30T16:56:00Z">
        <w:r w:rsidR="00C111EC" w:rsidDel="00707A04">
          <w:rPr>
            <w:rFonts w:ascii="Arial" w:hAnsi="Arial" w:cs="Arial"/>
            <w:sz w:val="24"/>
            <w:szCs w:val="24"/>
          </w:rPr>
          <w:delText xml:space="preserve">in </w:delText>
        </w:r>
      </w:del>
      <w:ins w:id="756" w:author="Brian P Gaylord" w:date="2023-10-30T16:56:00Z">
        <w:r w:rsidR="00707A04">
          <w:rPr>
            <w:rFonts w:ascii="Arial" w:hAnsi="Arial" w:cs="Arial"/>
            <w:sz w:val="24"/>
            <w:szCs w:val="24"/>
          </w:rPr>
          <w:t xml:space="preserve">when coupled with </w:t>
        </w:r>
      </w:ins>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del w:id="757" w:author="Brian P Gaylord" w:date="2023-10-30T18:21:00Z">
        <w:r w:rsidR="00F6344C" w:rsidDel="00CD6A09">
          <w:rPr>
            <w:rFonts w:ascii="Arial" w:hAnsi="Arial" w:cs="Arial"/>
            <w:sz w:val="24"/>
            <w:szCs w:val="24"/>
          </w:rPr>
          <w:delText xml:space="preserve">as </w:delText>
        </w:r>
      </w:del>
      <w:ins w:id="758" w:author="Brian P Gaylord" w:date="2023-10-30T18:21:00Z">
        <w:r w:rsidR="00CD6A09">
          <w:rPr>
            <w:rFonts w:ascii="Arial" w:hAnsi="Arial" w:cs="Arial"/>
            <w:sz w:val="24"/>
            <w:szCs w:val="24"/>
          </w:rPr>
          <w:t>in</w:t>
        </w:r>
      </w:ins>
      <w:r w:rsidR="00F6344C">
        <w:rPr>
          <w:rFonts w:ascii="Arial" w:hAnsi="Arial" w:cs="Arial"/>
          <w:sz w:val="24"/>
          <w:szCs w:val="24"/>
        </w:rPr>
        <w:t xml:space="preserve">to whether lower salinities </w:t>
      </w:r>
      <w:del w:id="759" w:author="Brian P Gaylord" w:date="2023-10-30T16:57:00Z">
        <w:r w:rsidR="00F6344C" w:rsidDel="00707A04">
          <w:rPr>
            <w:rFonts w:ascii="Arial" w:hAnsi="Arial" w:cs="Arial"/>
            <w:sz w:val="24"/>
            <w:szCs w:val="24"/>
          </w:rPr>
          <w:delText xml:space="preserve">would </w:delText>
        </w:r>
      </w:del>
      <w:ins w:id="760" w:author="Brian P Gaylord" w:date="2023-10-30T16:57:00Z">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ins>
      <w:del w:id="761" w:author="Brian P Gaylord" w:date="2023-10-30T16:56:00Z">
        <w:r w:rsidR="00F6344C" w:rsidDel="00707A04">
          <w:rPr>
            <w:rFonts w:ascii="Arial" w:hAnsi="Arial" w:cs="Arial"/>
            <w:sz w:val="24"/>
            <w:szCs w:val="24"/>
          </w:rPr>
          <w:delText xml:space="preserve">have a similar negligible </w:delText>
        </w:r>
      </w:del>
      <w:r w:rsidR="00F6344C">
        <w:rPr>
          <w:rFonts w:ascii="Arial" w:hAnsi="Arial" w:cs="Arial"/>
          <w:sz w:val="24"/>
          <w:szCs w:val="24"/>
        </w:rPr>
        <w:t>interact</w:t>
      </w:r>
      <w:ins w:id="762" w:author="Brian P Gaylord" w:date="2023-10-30T16:56:00Z">
        <w:r w:rsidR="00707A04">
          <w:rPr>
            <w:rFonts w:ascii="Arial" w:hAnsi="Arial" w:cs="Arial"/>
            <w:sz w:val="24"/>
            <w:szCs w:val="24"/>
          </w:rPr>
          <w:t xml:space="preserve"> more strongly </w:t>
        </w:r>
      </w:ins>
      <w:del w:id="763" w:author="Brian P Gaylord" w:date="2023-10-30T16:56:00Z">
        <w:r w:rsidR="00F6344C" w:rsidDel="00707A04">
          <w:rPr>
            <w:rFonts w:ascii="Arial" w:hAnsi="Arial" w:cs="Arial"/>
            <w:sz w:val="24"/>
            <w:szCs w:val="24"/>
          </w:rPr>
          <w:delText>ion</w:delText>
        </w:r>
      </w:del>
      <w:r w:rsidR="00E12D2A">
        <w:rPr>
          <w:rFonts w:ascii="Arial" w:hAnsi="Arial" w:cs="Arial"/>
          <w:sz w:val="24"/>
          <w:szCs w:val="24"/>
        </w:rPr>
        <w:t xml:space="preserve"> with variable TA</w:t>
      </w:r>
      <w:r w:rsidR="00F6344C">
        <w:rPr>
          <w:rFonts w:ascii="Arial" w:hAnsi="Arial" w:cs="Arial"/>
          <w:sz w:val="24"/>
          <w:szCs w:val="24"/>
        </w:rPr>
        <w:t xml:space="preserve"> </w:t>
      </w:r>
      <w:del w:id="764" w:author="Brian P Gaylord" w:date="2023-10-30T16:57:00Z">
        <w:r w:rsidR="00E12D2A" w:rsidDel="00707A04">
          <w:rPr>
            <w:rFonts w:ascii="Arial" w:hAnsi="Arial" w:cs="Arial"/>
            <w:sz w:val="24"/>
            <w:szCs w:val="24"/>
          </w:rPr>
          <w:delText>on</w:delText>
        </w:r>
        <w:r w:rsidR="00F6344C" w:rsidDel="00707A04">
          <w:rPr>
            <w:rFonts w:ascii="Arial" w:hAnsi="Arial" w:cs="Arial"/>
            <w:sz w:val="24"/>
            <w:szCs w:val="24"/>
          </w:rPr>
          <w:delText xml:space="preserve"> shell growth</w:delText>
        </w:r>
      </w:del>
      <w:ins w:id="765" w:author="Brian P Gaylord" w:date="2023-10-30T16:57:00Z">
        <w:r w:rsidR="00707A04">
          <w:rPr>
            <w:rFonts w:ascii="Arial" w:hAnsi="Arial" w:cs="Arial"/>
            <w:sz w:val="24"/>
            <w:szCs w:val="24"/>
          </w:rPr>
          <w:t>than observed in our study</w:t>
        </w:r>
      </w:ins>
      <w:r w:rsidR="005A26C9">
        <w:rPr>
          <w:rFonts w:ascii="Arial" w:hAnsi="Arial" w:cs="Arial"/>
          <w:sz w:val="24"/>
          <w:szCs w:val="24"/>
        </w:rPr>
        <w:t>.</w:t>
      </w:r>
      <w:r w:rsidR="00A77B6F">
        <w:rPr>
          <w:rFonts w:ascii="Arial" w:hAnsi="Arial" w:cs="Arial"/>
          <w:sz w:val="24"/>
          <w:szCs w:val="24"/>
        </w:rPr>
        <w:t xml:space="preserve"> </w:t>
      </w:r>
      <w:r w:rsidR="00F96BAA">
        <w:rPr>
          <w:rFonts w:ascii="Arial" w:hAnsi="Arial" w:cs="Arial"/>
          <w:sz w:val="24"/>
          <w:szCs w:val="24"/>
        </w:rPr>
        <w:t xml:space="preserve"> </w:t>
      </w:r>
    </w:p>
    <w:p w14:paraId="5EB7B9BA" w14:textId="17871227" w:rsidR="002B54AB" w:rsidRDefault="00C97385" w:rsidP="00CE2C02">
      <w:pPr>
        <w:pStyle w:val="NoSpacing"/>
        <w:ind w:firstLine="720"/>
        <w:rPr>
          <w:ins w:id="766" w:author="Brian P Gaylord" w:date="2023-10-30T16:59:00Z"/>
          <w:rFonts w:ascii="Arial" w:hAnsi="Arial" w:cs="Arial"/>
          <w:sz w:val="24"/>
          <w:szCs w:val="24"/>
        </w:rPr>
      </w:pPr>
      <w:r w:rsidRPr="004F7781">
        <w:rPr>
          <w:rFonts w:ascii="Arial" w:hAnsi="Arial" w:cs="Arial"/>
          <w:sz w:val="24"/>
          <w:szCs w:val="24"/>
        </w:rPr>
        <w:lastRenderedPageBreak/>
        <w:t xml:space="preserve">Understanding the trajectory and character of growth responses of </w:t>
      </w:r>
      <w:ins w:id="767" w:author="Brian P Gaylord" w:date="2023-10-30T16:57:00Z">
        <w:r w:rsidR="00707A04">
          <w:rPr>
            <w:rFonts w:ascii="Arial" w:hAnsi="Arial" w:cs="Arial"/>
            <w:sz w:val="24"/>
            <w:szCs w:val="24"/>
          </w:rPr>
          <w:t xml:space="preserve">coastal and </w:t>
        </w:r>
      </w:ins>
      <w:r w:rsidRPr="004F7781">
        <w:rPr>
          <w:rFonts w:ascii="Arial" w:hAnsi="Arial" w:cs="Arial"/>
          <w:sz w:val="24"/>
          <w:szCs w:val="24"/>
        </w:rPr>
        <w:t xml:space="preserve">estuarine </w:t>
      </w:r>
      <w:proofErr w:type="spellStart"/>
      <w:r w:rsidRPr="004F7781">
        <w:rPr>
          <w:rFonts w:ascii="Arial" w:hAnsi="Arial" w:cs="Arial"/>
          <w:sz w:val="24"/>
          <w:szCs w:val="24"/>
        </w:rPr>
        <w:t>calcifiers</w:t>
      </w:r>
      <w:proofErr w:type="spellEnd"/>
      <w:r w:rsidRPr="004F7781">
        <w:rPr>
          <w:rFonts w:ascii="Arial" w:hAnsi="Arial" w:cs="Arial"/>
          <w:sz w:val="24"/>
          <w:szCs w:val="24"/>
        </w:rPr>
        <w:t xml:space="preserve"> to changes in TA and salinity remains an area for future exploration. Our results illustrate </w:t>
      </w:r>
      <w:proofErr w:type="gramStart"/>
      <w:r w:rsidRPr="004F7781">
        <w:rPr>
          <w:rFonts w:ascii="Arial" w:hAnsi="Arial" w:cs="Arial"/>
          <w:sz w:val="24"/>
          <w:szCs w:val="24"/>
        </w:rPr>
        <w:t xml:space="preserve">that </w:t>
      </w:r>
      <w:del w:id="768" w:author="Brian P Gaylord" w:date="2023-10-30T16:59:00Z">
        <w:r w:rsidRPr="004F7781" w:rsidDel="00707A04">
          <w:rPr>
            <w:rFonts w:ascii="Arial" w:hAnsi="Arial" w:cs="Arial"/>
            <w:sz w:val="24"/>
            <w:szCs w:val="24"/>
          </w:rPr>
          <w:delText xml:space="preserve">the </w:delText>
        </w:r>
      </w:del>
      <w:r w:rsidRPr="004F7781">
        <w:rPr>
          <w:rFonts w:ascii="Arial" w:hAnsi="Arial" w:cs="Arial"/>
          <w:sz w:val="24"/>
          <w:szCs w:val="24"/>
        </w:rPr>
        <w:t>effect</w:t>
      </w:r>
      <w:ins w:id="769" w:author="Brian P Gaylord" w:date="2023-10-30T16:59:00Z">
        <w:r w:rsidR="00707A04">
          <w:rPr>
            <w:rFonts w:ascii="Arial" w:hAnsi="Arial" w:cs="Arial"/>
            <w:sz w:val="24"/>
            <w:szCs w:val="24"/>
          </w:rPr>
          <w:t>s</w:t>
        </w:r>
      </w:ins>
      <w:proofErr w:type="gramEnd"/>
      <w:r w:rsidRPr="004F7781">
        <w:rPr>
          <w:rFonts w:ascii="Arial" w:hAnsi="Arial" w:cs="Arial"/>
          <w:sz w:val="24"/>
          <w:szCs w:val="24"/>
        </w:rPr>
        <w:t xml:space="preserve"> of TA on oyster shell growth </w:t>
      </w:r>
      <w:ins w:id="770" w:author="Brian P Gaylord" w:date="2023-10-30T16:57:00Z">
        <w:r w:rsidR="00707A04">
          <w:rPr>
            <w:rFonts w:ascii="Arial" w:hAnsi="Arial" w:cs="Arial"/>
            <w:sz w:val="24"/>
            <w:szCs w:val="24"/>
          </w:rPr>
          <w:t xml:space="preserve">manifest in a complex manner </w:t>
        </w:r>
      </w:ins>
      <w:ins w:id="771" w:author="Brian P Gaylord" w:date="2023-10-30T16:58:00Z">
        <w:r w:rsidR="00707A04">
          <w:rPr>
            <w:rFonts w:ascii="Arial" w:hAnsi="Arial" w:cs="Arial"/>
            <w:sz w:val="24"/>
            <w:szCs w:val="24"/>
          </w:rPr>
          <w:t xml:space="preserve">that can change over time and likely operate in tandem with other environmental stressors. </w:t>
        </w:r>
      </w:ins>
      <w:del w:id="772" w:author="Brian P Gaylord" w:date="2023-10-30T16:59:00Z">
        <w:r w:rsidRPr="004F7781" w:rsidDel="00707A04">
          <w:rPr>
            <w:rFonts w:ascii="Arial" w:hAnsi="Arial" w:cs="Arial"/>
            <w:sz w:val="24"/>
            <w:szCs w:val="24"/>
          </w:rPr>
          <w:delText>is initially negligible, highlighting their quick potential to acclimate, and overcome sometimes corrosive, new condition</w:delText>
        </w:r>
        <w:r w:rsidR="00D81038" w:rsidRPr="004F7781" w:rsidDel="00707A04">
          <w:rPr>
            <w:rFonts w:ascii="Arial" w:hAnsi="Arial" w:cs="Arial"/>
            <w:sz w:val="24"/>
            <w:szCs w:val="24"/>
          </w:rPr>
          <w:delText>s. Moreover, our work shows</w:delText>
        </w:r>
        <w:r w:rsidRPr="004F7781" w:rsidDel="00707A04">
          <w:rPr>
            <w:rFonts w:ascii="Arial" w:hAnsi="Arial" w:cs="Arial"/>
            <w:sz w:val="24"/>
            <w:szCs w:val="24"/>
          </w:rPr>
          <w:delText xml:space="preserve"> lower shell building activity </w:delText>
        </w:r>
        <w:r w:rsidR="00D81038" w:rsidRPr="004F7781" w:rsidDel="00707A04">
          <w:rPr>
            <w:rFonts w:ascii="Arial" w:hAnsi="Arial" w:cs="Arial"/>
            <w:sz w:val="24"/>
            <w:szCs w:val="24"/>
          </w:rPr>
          <w:delText xml:space="preserve">in the later window </w:delText>
        </w:r>
        <w:r w:rsidRPr="004F7781" w:rsidDel="00707A04">
          <w:rPr>
            <w:rFonts w:ascii="Arial" w:hAnsi="Arial" w:cs="Arial"/>
            <w:sz w:val="24"/>
            <w:szCs w:val="24"/>
          </w:rPr>
          <w:delText>correspond</w:delText>
        </w:r>
        <w:r w:rsidR="00D81038" w:rsidRPr="004F7781" w:rsidDel="00707A04">
          <w:rPr>
            <w:rFonts w:ascii="Arial" w:hAnsi="Arial" w:cs="Arial"/>
            <w:sz w:val="24"/>
            <w:szCs w:val="24"/>
          </w:rPr>
          <w:delText>ing</w:delText>
        </w:r>
        <w:r w:rsidRPr="004F7781" w:rsidDel="00707A04">
          <w:rPr>
            <w:rFonts w:ascii="Arial" w:hAnsi="Arial" w:cs="Arial"/>
            <w:sz w:val="24"/>
            <w:szCs w:val="24"/>
          </w:rPr>
          <w:delText xml:space="preserve"> with a positive effect of TA</w:delText>
        </w:r>
        <w:r w:rsidR="00D81038" w:rsidRPr="004F7781" w:rsidDel="00707A04">
          <w:rPr>
            <w:rFonts w:ascii="Arial" w:hAnsi="Arial" w:cs="Arial"/>
            <w:sz w:val="24"/>
            <w:szCs w:val="24"/>
          </w:rPr>
          <w:delText xml:space="preserve">. </w:delText>
        </w:r>
      </w:del>
      <w:r w:rsidR="00D81038" w:rsidRPr="004F7781">
        <w:rPr>
          <w:rFonts w:ascii="Arial" w:hAnsi="Arial" w:cs="Arial"/>
          <w:sz w:val="24"/>
          <w:szCs w:val="24"/>
        </w:rPr>
        <w:t xml:space="preserve">As more extreme changes to conditions continue to </w:t>
      </w:r>
      <w:del w:id="773" w:author="Brian P Gaylord" w:date="2023-10-30T18:21:00Z">
        <w:r w:rsidR="00D81038" w:rsidRPr="004F7781" w:rsidDel="00CD6A09">
          <w:rPr>
            <w:rFonts w:ascii="Arial" w:hAnsi="Arial" w:cs="Arial"/>
            <w:sz w:val="24"/>
            <w:szCs w:val="24"/>
          </w:rPr>
          <w:delText>manifest</w:delText>
        </w:r>
      </w:del>
      <w:ins w:id="774" w:author="Brian P Gaylord" w:date="2023-10-30T18:21:00Z">
        <w:r w:rsidR="00CD6A09">
          <w:rPr>
            <w:rFonts w:ascii="Arial" w:hAnsi="Arial" w:cs="Arial"/>
            <w:sz w:val="24"/>
            <w:szCs w:val="24"/>
          </w:rPr>
          <w:t>emerge</w:t>
        </w:r>
      </w:ins>
      <w:r w:rsidR="00D81038" w:rsidRPr="004F7781">
        <w:rPr>
          <w:rFonts w:ascii="Arial" w:hAnsi="Arial" w:cs="Arial"/>
          <w:sz w:val="24"/>
          <w:szCs w:val="24"/>
        </w:rPr>
        <w:t xml:space="preserve">, it will </w:t>
      </w:r>
      <w:del w:id="775" w:author="Brian P Gaylord" w:date="2023-10-30T18:21:00Z">
        <w:r w:rsidR="00D81038" w:rsidRPr="004F7781" w:rsidDel="00CD6A09">
          <w:rPr>
            <w:rFonts w:ascii="Arial" w:hAnsi="Arial" w:cs="Arial"/>
            <w:sz w:val="24"/>
            <w:szCs w:val="24"/>
          </w:rPr>
          <w:delText xml:space="preserve">likely </w:delText>
        </w:r>
      </w:del>
      <w:r w:rsidR="00D81038" w:rsidRPr="004F7781">
        <w:rPr>
          <w:rFonts w:ascii="Arial" w:hAnsi="Arial" w:cs="Arial"/>
          <w:sz w:val="24"/>
          <w:szCs w:val="24"/>
        </w:rPr>
        <w:t>be</w:t>
      </w:r>
      <w:ins w:id="776" w:author="Brian P Gaylord" w:date="2023-10-30T16:59:00Z">
        <w:r w:rsidR="00707A04">
          <w:rPr>
            <w:rFonts w:ascii="Arial" w:hAnsi="Arial" w:cs="Arial"/>
            <w:sz w:val="24"/>
            <w:szCs w:val="24"/>
          </w:rPr>
          <w:t>come</w:t>
        </w:r>
      </w:ins>
      <w:r w:rsidR="00D81038" w:rsidRPr="004F7781">
        <w:rPr>
          <w:rFonts w:ascii="Arial" w:hAnsi="Arial" w:cs="Arial"/>
          <w:sz w:val="24"/>
          <w:szCs w:val="24"/>
        </w:rPr>
        <w:t xml:space="preserve"> </w:t>
      </w:r>
      <w:del w:id="777" w:author="Brian P Gaylord" w:date="2023-10-30T16:59:00Z">
        <w:r w:rsidR="00D81038" w:rsidRPr="004F7781" w:rsidDel="00707A04">
          <w:rPr>
            <w:rFonts w:ascii="Arial" w:hAnsi="Arial" w:cs="Arial"/>
            <w:sz w:val="24"/>
            <w:szCs w:val="24"/>
          </w:rPr>
          <w:delText xml:space="preserve">more </w:delText>
        </w:r>
      </w:del>
      <w:ins w:id="778" w:author="Brian P Gaylord" w:date="2023-10-30T16:59:00Z">
        <w:r w:rsidR="00707A04">
          <w:rPr>
            <w:rFonts w:ascii="Arial" w:hAnsi="Arial" w:cs="Arial"/>
            <w:sz w:val="24"/>
            <w:szCs w:val="24"/>
          </w:rPr>
          <w:t>increasingly</w:t>
        </w:r>
        <w:r w:rsidR="00707A04" w:rsidRPr="004F7781">
          <w:rPr>
            <w:rFonts w:ascii="Arial" w:hAnsi="Arial" w:cs="Arial"/>
            <w:sz w:val="24"/>
            <w:szCs w:val="24"/>
          </w:rPr>
          <w:t xml:space="preserve"> </w:t>
        </w:r>
      </w:ins>
      <w:r w:rsidR="00D81038" w:rsidRPr="004F7781">
        <w:rPr>
          <w:rFonts w:ascii="Arial" w:hAnsi="Arial" w:cs="Arial"/>
          <w:sz w:val="24"/>
          <w:szCs w:val="24"/>
        </w:rPr>
        <w:t xml:space="preserve">important to understand how growth in </w:t>
      </w:r>
      <w:del w:id="779" w:author="Brian P Gaylord" w:date="2023-10-30T16:59:00Z">
        <w:r w:rsidR="00D81038" w:rsidRPr="004F7781" w:rsidDel="00707A04">
          <w:rPr>
            <w:rFonts w:ascii="Arial" w:hAnsi="Arial" w:cs="Arial"/>
            <w:sz w:val="24"/>
            <w:szCs w:val="24"/>
          </w:rPr>
          <w:delText xml:space="preserve">other </w:delText>
        </w:r>
      </w:del>
      <w:ins w:id="780" w:author="Brian P Gaylord" w:date="2023-10-30T16:59:00Z">
        <w:r w:rsidR="00707A04">
          <w:rPr>
            <w:rFonts w:ascii="Arial" w:hAnsi="Arial" w:cs="Arial"/>
            <w:sz w:val="24"/>
            <w:szCs w:val="24"/>
          </w:rPr>
          <w:t>oysters and other</w:t>
        </w:r>
        <w:r w:rsidR="00707A04" w:rsidRPr="004F7781">
          <w:rPr>
            <w:rFonts w:ascii="Arial" w:hAnsi="Arial" w:cs="Arial"/>
            <w:sz w:val="24"/>
            <w:szCs w:val="24"/>
          </w:rPr>
          <w:t xml:space="preserve"> </w:t>
        </w:r>
      </w:ins>
      <w:proofErr w:type="spellStart"/>
      <w:r w:rsidR="00D81038" w:rsidRPr="004F7781">
        <w:rPr>
          <w:rFonts w:ascii="Arial" w:hAnsi="Arial" w:cs="Arial"/>
          <w:sz w:val="24"/>
          <w:szCs w:val="24"/>
        </w:rPr>
        <w:t>calcifiers</w:t>
      </w:r>
      <w:proofErr w:type="spellEnd"/>
      <w:r w:rsidR="00D81038" w:rsidRPr="004F7781">
        <w:rPr>
          <w:rFonts w:ascii="Arial" w:hAnsi="Arial" w:cs="Arial"/>
          <w:sz w:val="24"/>
          <w:szCs w:val="24"/>
        </w:rPr>
        <w:t xml:space="preserve"> responds to </w:t>
      </w:r>
      <w:del w:id="781" w:author="Brian P Gaylord" w:date="2023-10-30T17:00:00Z">
        <w:r w:rsidR="00D81038" w:rsidRPr="004F7781" w:rsidDel="00707A04">
          <w:rPr>
            <w:rFonts w:ascii="Arial" w:hAnsi="Arial" w:cs="Arial"/>
            <w:sz w:val="24"/>
            <w:szCs w:val="24"/>
          </w:rPr>
          <w:delText>changes in seawater conditions</w:delText>
        </w:r>
      </w:del>
      <w:ins w:id="782" w:author="Brian P Gaylord" w:date="2023-10-30T17:00:00Z">
        <w:r w:rsidR="00707A04">
          <w:rPr>
            <w:rFonts w:ascii="Arial" w:hAnsi="Arial" w:cs="Arial"/>
            <w:sz w:val="24"/>
            <w:szCs w:val="24"/>
          </w:rPr>
          <w:t>ongoing and future shifts</w:t>
        </w:r>
      </w:ins>
      <w:del w:id="783" w:author="Brian P Gaylord" w:date="2023-10-30T17:00:00Z">
        <w:r w:rsidR="00D81038" w:rsidRPr="004F7781" w:rsidDel="00707A04">
          <w:rPr>
            <w:rFonts w:ascii="Arial" w:hAnsi="Arial" w:cs="Arial"/>
            <w:sz w:val="24"/>
            <w:szCs w:val="24"/>
          </w:rPr>
          <w:delText xml:space="preserve"> through time</w:delText>
        </w:r>
      </w:del>
      <w:r w:rsidR="00D81038" w:rsidRPr="004F7781">
        <w:rPr>
          <w:rFonts w:ascii="Arial" w:hAnsi="Arial" w:cs="Arial"/>
          <w:sz w:val="24"/>
          <w:szCs w:val="24"/>
        </w:rPr>
        <w:t>.</w:t>
      </w:r>
    </w:p>
    <w:p w14:paraId="475A1E6E" w14:textId="77777777" w:rsidR="00707A04" w:rsidRDefault="00707A04" w:rsidP="00CE2C02">
      <w:pPr>
        <w:pStyle w:val="NoSpacing"/>
        <w:ind w:firstLine="720"/>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784"/>
      <w:r>
        <w:rPr>
          <w:rFonts w:ascii="Arial" w:hAnsi="Arial" w:cs="Arial"/>
          <w:b/>
          <w:bCs/>
          <w:i/>
          <w:iCs/>
          <w:sz w:val="28"/>
          <w:szCs w:val="28"/>
        </w:rPr>
        <w:t>Tables</w:t>
      </w:r>
      <w:commentRangeEnd w:id="784"/>
      <w:r w:rsidR="00B33015">
        <w:rPr>
          <w:rStyle w:val="CommentReference"/>
        </w:rPr>
        <w:commentReference w:id="784"/>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65E7A5A6" w14:textId="6881048F" w:rsidR="00DA21E9"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sidR="00C1705C">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sidR="004246FA">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sidR="0093605F">
        <w:rPr>
          <w:rFonts w:ascii="Arial" w:hAnsi="Arial" w:cs="Arial"/>
          <w:color w:val="000000" w:themeColor="text1"/>
          <w:kern w:val="24"/>
        </w:rPr>
        <w:t xml:space="preserve"> independent effects of </w:t>
      </w:r>
      <w:r w:rsidR="009648BF">
        <w:rPr>
          <w:rFonts w:ascii="Arial" w:hAnsi="Arial" w:cs="Arial"/>
          <w:color w:val="000000" w:themeColor="text1"/>
          <w:kern w:val="24"/>
        </w:rPr>
        <w:t>total alkalinity (</w:t>
      </w:r>
      <w:r w:rsidR="001A5A04">
        <w:rPr>
          <w:rFonts w:ascii="Arial" w:hAnsi="Arial" w:cs="Arial"/>
          <w:color w:val="000000" w:themeColor="text1"/>
          <w:kern w:val="24"/>
        </w:rPr>
        <w:t>TA</w:t>
      </w:r>
      <w:r w:rsidR="009648BF">
        <w:rPr>
          <w:rFonts w:ascii="Arial" w:hAnsi="Arial" w:cs="Arial"/>
          <w:color w:val="000000" w:themeColor="text1"/>
          <w:kern w:val="24"/>
        </w:rPr>
        <w:t>), salinity (</w:t>
      </w:r>
      <w:r w:rsidR="001951E8">
        <w:rPr>
          <w:rFonts w:ascii="Arial" w:hAnsi="Arial" w:cs="Arial"/>
          <w:color w:val="000000" w:themeColor="text1"/>
          <w:kern w:val="24"/>
        </w:rPr>
        <w:t>factor</w:t>
      </w:r>
      <w:r w:rsidR="009648BF">
        <w:rPr>
          <w:rFonts w:ascii="Arial" w:hAnsi="Arial" w:cs="Arial"/>
          <w:color w:val="000000" w:themeColor="text1"/>
          <w:kern w:val="24"/>
        </w:rPr>
        <w:t>, 2 levels)</w:t>
      </w:r>
      <w:r w:rsidR="00261049">
        <w:rPr>
          <w:rFonts w:ascii="Arial" w:hAnsi="Arial" w:cs="Arial"/>
          <w:color w:val="000000" w:themeColor="text1"/>
          <w:kern w:val="24"/>
        </w:rPr>
        <w:t xml:space="preserve"> and</w:t>
      </w:r>
      <w:r w:rsidR="009648BF">
        <w:rPr>
          <w:rFonts w:ascii="Arial" w:hAnsi="Arial" w:cs="Arial"/>
          <w:color w:val="000000" w:themeColor="text1"/>
          <w:kern w:val="24"/>
        </w:rPr>
        <w:t xml:space="preserve"> size </w:t>
      </w:r>
      <w:r w:rsidR="007D23EC">
        <w:rPr>
          <w:rFonts w:ascii="Arial" w:hAnsi="Arial" w:cs="Arial"/>
          <w:color w:val="000000" w:themeColor="text1"/>
          <w:kern w:val="24"/>
        </w:rPr>
        <w:t>at start of window (</w:t>
      </w:r>
      <w:r w:rsidR="00D67E4B">
        <w:rPr>
          <w:rFonts w:ascii="Arial" w:hAnsi="Arial" w:cs="Arial"/>
          <w:color w:val="000000" w:themeColor="text1"/>
          <w:kern w:val="24"/>
        </w:rPr>
        <w:t>mm</w:t>
      </w:r>
      <w:r w:rsidR="00D67E4B">
        <w:rPr>
          <w:rFonts w:ascii="Arial" w:hAnsi="Arial" w:cs="Arial"/>
          <w:color w:val="000000" w:themeColor="text1"/>
          <w:vertAlign w:val="superscript"/>
        </w:rPr>
        <w:t>2</w:t>
      </w:r>
      <w:r w:rsidR="007D23EC">
        <w:rPr>
          <w:rFonts w:ascii="Arial" w:hAnsi="Arial" w:cs="Arial"/>
          <w:color w:val="000000" w:themeColor="text1"/>
          <w:kern w:val="24"/>
        </w:rPr>
        <w:t>)</w:t>
      </w:r>
      <w:r w:rsidRPr="00B20949">
        <w:rPr>
          <w:rFonts w:ascii="Arial" w:hAnsi="Arial" w:cs="Arial"/>
          <w:color w:val="000000" w:themeColor="text1"/>
          <w:kern w:val="24"/>
        </w:rPr>
        <w:t xml:space="preserve"> </w:t>
      </w:r>
      <w:r w:rsidR="00CA6757">
        <w:rPr>
          <w:rFonts w:ascii="Arial" w:hAnsi="Arial" w:cs="Arial"/>
          <w:color w:val="000000" w:themeColor="text1"/>
          <w:kern w:val="24"/>
        </w:rPr>
        <w:t>and their interaction with time window (</w:t>
      </w:r>
      <w:r w:rsidR="001951E8">
        <w:rPr>
          <w:rFonts w:ascii="Arial" w:hAnsi="Arial" w:cs="Arial"/>
          <w:color w:val="000000" w:themeColor="text1"/>
          <w:kern w:val="24"/>
        </w:rPr>
        <w:t>factor</w:t>
      </w:r>
      <w:r w:rsidR="00CA6757">
        <w:rPr>
          <w:rFonts w:ascii="Arial" w:hAnsi="Arial" w:cs="Arial"/>
          <w:color w:val="000000" w:themeColor="text1"/>
          <w:kern w:val="24"/>
        </w:rPr>
        <w:t xml:space="preserve">, 2 levels) on growth in shell area </w:t>
      </w:r>
      <w:r w:rsidR="00CA6757" w:rsidRPr="00B20949">
        <w:rPr>
          <w:rFonts w:ascii="Arial" w:hAnsi="Arial" w:cs="Arial"/>
          <w:color w:val="000000" w:themeColor="text1"/>
          <w:kern w:val="24"/>
        </w:rPr>
        <w:t>(</w:t>
      </w:r>
      <w:r w:rsidR="00CA6757">
        <w:rPr>
          <w:rFonts w:ascii="Arial" w:hAnsi="Arial" w:cs="Arial"/>
          <w:color w:val="000000" w:themeColor="text1"/>
        </w:rPr>
        <w:t>mm</w:t>
      </w:r>
      <w:r w:rsidR="00CA6757">
        <w:rPr>
          <w:rFonts w:ascii="Arial" w:hAnsi="Arial" w:cs="Arial"/>
          <w:color w:val="000000" w:themeColor="text1"/>
          <w:vertAlign w:val="superscript"/>
        </w:rPr>
        <w:t>2</w:t>
      </w:r>
      <w:r w:rsidR="00CA6757" w:rsidRPr="00B20949">
        <w:rPr>
          <w:rFonts w:ascii="Arial" w:hAnsi="Arial" w:cs="Arial"/>
          <w:color w:val="000000" w:themeColor="text1"/>
          <w:kern w:val="24"/>
        </w:rPr>
        <w:t>)</w:t>
      </w:r>
      <w:r w:rsidR="00CA6757">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00DA21E9">
        <w:rPr>
          <w:rFonts w:ascii="Arial" w:hAnsi="Arial" w:cs="Arial"/>
          <w:color w:val="000000" w:themeColor="text1"/>
          <w:kern w:val="24"/>
        </w:rPr>
        <w:t>.</w:t>
      </w:r>
      <w:r w:rsidRPr="00B20949">
        <w:rPr>
          <w:rFonts w:ascii="Arial" w:hAnsi="Arial" w:cs="Arial"/>
          <w:color w:val="000000" w:themeColor="text1"/>
          <w:kern w:val="24"/>
        </w:rPr>
        <w:t xml:space="preserve"> L-Ratios</w:t>
      </w:r>
      <w:r w:rsidR="008E60D6">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sidR="00DA21E9">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w:t>
      </w:r>
      <w:r w:rsidR="002F04F0">
        <w:rPr>
          <w:rFonts w:ascii="Arial" w:hAnsi="Arial" w:cs="Arial"/>
          <w:color w:val="000000" w:themeColor="text1"/>
          <w:kern w:val="24"/>
        </w:rPr>
        <w:t xml:space="preserve">total alkalinity </w:t>
      </w:r>
      <w:r>
        <w:rPr>
          <w:rFonts w:ascii="Arial" w:hAnsi="Arial" w:cs="Arial"/>
          <w:color w:val="000000" w:themeColor="text1"/>
          <w:kern w:val="24"/>
        </w:rPr>
        <w:t xml:space="preserve">+ </w:t>
      </w:r>
      <w:r w:rsidR="001951E8">
        <w:rPr>
          <w:rFonts w:ascii="Arial" w:hAnsi="Arial" w:cs="Arial"/>
          <w:color w:val="000000" w:themeColor="text1"/>
          <w:kern w:val="24"/>
        </w:rPr>
        <w:t>factor(</w:t>
      </w:r>
      <w:r>
        <w:rPr>
          <w:rFonts w:ascii="Arial" w:hAnsi="Arial" w:cs="Arial"/>
          <w:color w:val="000000" w:themeColor="text1"/>
          <w:kern w:val="24"/>
        </w:rPr>
        <w:t>salinity</w:t>
      </w:r>
      <w:r w:rsidR="001951E8">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kern w:val="24"/>
        </w:rPr>
        <w:t xml:space="preserve"> </w:t>
      </w:r>
      <w:r w:rsidR="001951E8">
        <w:rPr>
          <w:rFonts w:ascii="Arial" w:hAnsi="Arial" w:cs="Arial"/>
          <w:color w:val="000000" w:themeColor="text1"/>
          <w:kern w:val="24"/>
        </w:rPr>
        <w:t>factor</w:t>
      </w:r>
      <w:r w:rsidRPr="00B20949">
        <w:rPr>
          <w:rFonts w:ascii="Arial" w:hAnsi="Arial" w:cs="Arial"/>
          <w:color w:val="000000" w:themeColor="text1"/>
          <w:kern w:val="24"/>
        </w:rPr>
        <w:t>(</w:t>
      </w:r>
      <w:r>
        <w:rPr>
          <w:rFonts w:ascii="Arial" w:hAnsi="Arial" w:cs="Arial"/>
          <w:color w:val="000000" w:themeColor="text1"/>
          <w:kern w:val="24"/>
        </w:rPr>
        <w:t xml:space="preserve">time </w:t>
      </w:r>
      <w:r w:rsidR="001951E8">
        <w:rPr>
          <w:rFonts w:ascii="Arial" w:hAnsi="Arial" w:cs="Arial"/>
          <w:color w:val="000000" w:themeColor="text1"/>
          <w:kern w:val="24"/>
        </w:rPr>
        <w:t>window</w:t>
      </w:r>
      <w:r>
        <w:rPr>
          <w:rFonts w:ascii="Arial" w:hAnsi="Arial" w:cs="Arial"/>
          <w:color w:val="000000" w:themeColor="text1"/>
          <w:kern w:val="24"/>
        </w:rPr>
        <w:t>)</w:t>
      </w:r>
      <w:r w:rsidR="00DA21E9">
        <w:rPr>
          <w:rFonts w:ascii="Arial" w:hAnsi="Arial" w:cs="Arial"/>
          <w:color w:val="000000" w:themeColor="text1"/>
          <w:kern w:val="24"/>
        </w:rPr>
        <w:t xml:space="preserve"> + initial size</w:t>
      </w:r>
      <w:r>
        <w:rPr>
          <w:rFonts w:ascii="Arial" w:hAnsi="Arial" w:cs="Arial"/>
          <w:color w:val="000000" w:themeColor="text1"/>
          <w:kern w:val="24"/>
        </w:rPr>
        <w:t xml:space="preserve"> + interaction (TA: time </w:t>
      </w:r>
      <w:r w:rsidR="005C3571">
        <w:rPr>
          <w:rFonts w:ascii="Arial" w:hAnsi="Arial" w:cs="Arial"/>
          <w:color w:val="000000" w:themeColor="text1"/>
          <w:kern w:val="24"/>
        </w:rPr>
        <w:t>window</w:t>
      </w:r>
      <w:r>
        <w:rPr>
          <w:rFonts w:ascii="Arial" w:hAnsi="Arial" w:cs="Arial"/>
          <w:color w:val="000000" w:themeColor="text1"/>
          <w:kern w:val="24"/>
        </w:rPr>
        <w:t>) + interaction (</w:t>
      </w:r>
      <w:r w:rsidR="005C3571">
        <w:rPr>
          <w:rFonts w:ascii="Arial" w:hAnsi="Arial" w:cs="Arial"/>
          <w:color w:val="000000" w:themeColor="text1"/>
          <w:kern w:val="24"/>
        </w:rPr>
        <w:t>salinity</w:t>
      </w:r>
      <w:r>
        <w:rPr>
          <w:rFonts w:ascii="Arial" w:hAnsi="Arial" w:cs="Arial"/>
          <w:color w:val="000000" w:themeColor="text1"/>
          <w:kern w:val="24"/>
        </w:rPr>
        <w:t xml:space="preserve"> + time </w:t>
      </w:r>
      <w:r w:rsidR="005C3571">
        <w:rPr>
          <w:rFonts w:ascii="Arial" w:hAnsi="Arial" w:cs="Arial"/>
          <w:color w:val="000000" w:themeColor="text1"/>
          <w:kern w:val="24"/>
        </w:rPr>
        <w:t>window</w:t>
      </w:r>
      <w:r>
        <w:rPr>
          <w:rFonts w:ascii="Arial" w:hAnsi="Arial" w:cs="Arial"/>
          <w:color w:val="000000" w:themeColor="text1"/>
          <w:kern w:val="24"/>
        </w:rPr>
        <w:t xml:space="preserve">) + </w:t>
      </w:r>
      <w:r w:rsidR="00DA21E9">
        <w:rPr>
          <w:rFonts w:ascii="Arial" w:hAnsi="Arial" w:cs="Arial"/>
          <w:color w:val="000000" w:themeColor="text1"/>
          <w:kern w:val="24"/>
        </w:rPr>
        <w:t>random intercept</w:t>
      </w:r>
      <w:r>
        <w:rPr>
          <w:rFonts w:ascii="Arial" w:hAnsi="Arial" w:cs="Arial"/>
          <w:color w:val="000000" w:themeColor="text1"/>
          <w:kern w:val="24"/>
        </w:rPr>
        <w:t>(</w:t>
      </w:r>
      <w:r w:rsidR="00062229">
        <w:rPr>
          <w:rFonts w:ascii="Arial" w:hAnsi="Arial" w:cs="Arial"/>
          <w:color w:val="000000" w:themeColor="text1"/>
          <w:kern w:val="24"/>
        </w:rPr>
        <w:t>individual</w:t>
      </w:r>
      <w:r>
        <w:rPr>
          <w:rFonts w:ascii="Arial" w:hAnsi="Arial" w:cs="Arial"/>
          <w:color w:val="000000" w:themeColor="text1"/>
          <w:kern w:val="24"/>
        </w:rPr>
        <w:t>)</w:t>
      </w:r>
      <w:r w:rsidR="00062229">
        <w:rPr>
          <w:rFonts w:ascii="Arial" w:hAnsi="Arial" w:cs="Arial"/>
          <w:color w:val="000000" w:themeColor="text1"/>
          <w:kern w:val="24"/>
        </w:rPr>
        <w:t xml:space="preserve"> + random intercept(culture chamber)</w:t>
      </w:r>
      <w:r w:rsidRPr="00B20949">
        <w:rPr>
          <w:rFonts w:ascii="Arial" w:hAnsi="Arial" w:cs="Arial"/>
          <w:color w:val="000000" w:themeColor="text1"/>
          <w:kern w:val="24"/>
        </w:rPr>
        <w:t xml:space="preserve">, accounted for ~ </w:t>
      </w:r>
      <w:r w:rsidR="00BF0B85" w:rsidRPr="00AD5A24">
        <w:rPr>
          <w:rFonts w:ascii="Arial" w:hAnsi="Arial" w:cs="Arial"/>
          <w:b/>
          <w:bCs/>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r w:rsidR="00DA21E9">
        <w:rPr>
          <w:rFonts w:ascii="Arial" w:hAnsi="Arial" w:cs="Arial"/>
          <w:color w:val="000000" w:themeColor="text1"/>
          <w:kern w:val="24"/>
        </w:rPr>
        <w:t>In</w:t>
      </w:r>
      <w:r w:rsidR="003F3F41">
        <w:rPr>
          <w:rFonts w:ascii="Arial" w:hAnsi="Arial" w:cs="Arial"/>
          <w:color w:val="000000" w:themeColor="text1"/>
          <w:kern w:val="24"/>
        </w:rPr>
        <w:t xml:space="preserve"> model estimates below, </w:t>
      </w:r>
      <w:r w:rsidR="00DA21E9">
        <w:rPr>
          <w:rFonts w:ascii="Arial" w:hAnsi="Arial" w:cs="Arial"/>
          <w:color w:val="000000" w:themeColor="text1"/>
          <w:kern w:val="24"/>
        </w:rPr>
        <w:t xml:space="preserve">the intercept refers to the effect of ambient salinity, whereas </w:t>
      </w:r>
      <w:r w:rsidR="003C237E">
        <w:rPr>
          <w:rFonts w:ascii="Arial" w:hAnsi="Arial" w:cs="Arial"/>
          <w:color w:val="000000" w:themeColor="text1"/>
          <w:kern w:val="24"/>
        </w:rPr>
        <w:t>the s</w:t>
      </w:r>
      <w:r w:rsidR="00DA21E9">
        <w:rPr>
          <w:rFonts w:ascii="Arial" w:hAnsi="Arial" w:cs="Arial"/>
          <w:color w:val="000000" w:themeColor="text1"/>
          <w:kern w:val="24"/>
        </w:rPr>
        <w:t>alinity</w:t>
      </w:r>
      <w:r w:rsidR="003C237E">
        <w:rPr>
          <w:rFonts w:ascii="Arial" w:hAnsi="Arial" w:cs="Arial"/>
          <w:color w:val="000000" w:themeColor="text1"/>
          <w:kern w:val="24"/>
        </w:rPr>
        <w:t xml:space="preserve"> term</w:t>
      </w:r>
      <w:r w:rsidR="00DA21E9">
        <w:rPr>
          <w:rFonts w:ascii="Arial" w:hAnsi="Arial" w:cs="Arial"/>
          <w:color w:val="000000" w:themeColor="text1"/>
          <w:kern w:val="24"/>
        </w:rPr>
        <w:t xml:space="preserve"> </w:t>
      </w:r>
      <w:r w:rsidR="003C237E">
        <w:rPr>
          <w:rFonts w:ascii="Arial" w:hAnsi="Arial" w:cs="Arial"/>
          <w:color w:val="000000" w:themeColor="text1"/>
          <w:kern w:val="24"/>
        </w:rPr>
        <w:t xml:space="preserve">refers to </w:t>
      </w:r>
      <w:r w:rsidR="00DA21E9">
        <w:rPr>
          <w:rFonts w:ascii="Arial" w:hAnsi="Arial" w:cs="Arial"/>
          <w:color w:val="000000" w:themeColor="text1"/>
          <w:kern w:val="24"/>
        </w:rPr>
        <w:t xml:space="preserve">the effect of low </w:t>
      </w:r>
      <w:r w:rsidR="003C237E">
        <w:rPr>
          <w:rFonts w:ascii="Arial" w:hAnsi="Arial" w:cs="Arial"/>
          <w:color w:val="000000" w:themeColor="text1"/>
          <w:kern w:val="24"/>
        </w:rPr>
        <w:t>salinity</w:t>
      </w:r>
      <w:r w:rsidR="00DA21E9">
        <w:rPr>
          <w:rFonts w:ascii="Arial" w:hAnsi="Arial" w:cs="Arial"/>
          <w:color w:val="000000" w:themeColor="text1"/>
          <w:kern w:val="24"/>
        </w:rPr>
        <w:t xml:space="preserve">, </w:t>
      </w:r>
      <w:r w:rsidR="003C237E">
        <w:rPr>
          <w:rFonts w:ascii="Arial" w:hAnsi="Arial" w:cs="Arial"/>
          <w:color w:val="000000" w:themeColor="text1"/>
          <w:kern w:val="24"/>
        </w:rPr>
        <w:t xml:space="preserve">both </w:t>
      </w:r>
      <w:r w:rsidR="00DA21E9">
        <w:rPr>
          <w:rFonts w:ascii="Arial" w:hAnsi="Arial" w:cs="Arial"/>
          <w:color w:val="000000" w:themeColor="text1"/>
          <w:kern w:val="24"/>
        </w:rPr>
        <w:t xml:space="preserve">in the earlier </w:t>
      </w:r>
      <w:r w:rsidR="003C237E">
        <w:rPr>
          <w:rFonts w:ascii="Arial" w:hAnsi="Arial" w:cs="Arial"/>
          <w:color w:val="000000" w:themeColor="text1"/>
          <w:kern w:val="24"/>
        </w:rPr>
        <w:t xml:space="preserve">time </w:t>
      </w:r>
      <w:r w:rsidR="00DA21E9">
        <w:rPr>
          <w:rFonts w:ascii="Arial" w:hAnsi="Arial" w:cs="Arial"/>
          <w:color w:val="000000" w:themeColor="text1"/>
          <w:kern w:val="24"/>
        </w:rPr>
        <w:t>window. The</w:t>
      </w:r>
      <w:r w:rsidR="00523A0B">
        <w:rPr>
          <w:rFonts w:ascii="Arial" w:hAnsi="Arial" w:cs="Arial"/>
          <w:color w:val="000000" w:themeColor="text1"/>
          <w:kern w:val="24"/>
        </w:rPr>
        <w:t xml:space="preserve"> TA term refers to the earlier window effect of total alkalinity, whereas the interaction term between TA and window describes the effect of TA in the later window. </w:t>
      </w:r>
      <w:r w:rsidR="00DA21E9">
        <w:rPr>
          <w:rFonts w:ascii="Arial" w:hAnsi="Arial" w:cs="Arial"/>
          <w:color w:val="000000" w:themeColor="text1"/>
          <w:kern w:val="24"/>
        </w:rPr>
        <w:t>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2DF886E3" w:rsidR="00280737" w:rsidRPr="005F0947" w:rsidRDefault="00380193" w:rsidP="00901EBE">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280737"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49DED042" w:rsidR="00280737" w:rsidRPr="005F0947" w:rsidRDefault="002549A8" w:rsidP="00901EBE">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280737"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14C16691" w:rsidR="00280737" w:rsidRPr="005F0947" w:rsidRDefault="002549A8" w:rsidP="00901EBE">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280737"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41DF708E"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4D10CF4F" w14:textId="036D5EE0" w:rsidR="00280737" w:rsidRPr="005F0947" w:rsidRDefault="00380193" w:rsidP="00901EBE">
            <w:pPr>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A9CF285" w:rsidR="00280737" w:rsidRPr="005F0947" w:rsidRDefault="002549A8" w:rsidP="00901EBE">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3898DC88"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A956329" w:rsidR="00280737" w:rsidRPr="008775CE"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5B512D8A"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E7DAE2" w14:textId="48DE303C" w:rsidR="00280737" w:rsidRPr="00945377" w:rsidRDefault="002549A8" w:rsidP="00901EB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280737"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24A19F28" w:rsidR="00280737" w:rsidRPr="005F0947" w:rsidRDefault="00E828F3" w:rsidP="00901EBE">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53429470" w14:textId="3319C17C" w:rsidR="00280737" w:rsidRPr="005F0947" w:rsidRDefault="00380193" w:rsidP="00901EBE">
            <w:pPr>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6E3D9062" w:rsidR="00280737" w:rsidRPr="005F0947" w:rsidRDefault="002549A8" w:rsidP="00901EBE">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6486727C" w:rsidR="00280737" w:rsidRPr="00660977" w:rsidRDefault="002549A8"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280737"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676388DC" w:rsidR="00280737" w:rsidRPr="005F0947" w:rsidRDefault="00E828F3" w:rsidP="00901EBE">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23E4F573" w14:textId="320BA1AB" w:rsidR="00280737" w:rsidRPr="005F0947" w:rsidRDefault="00380193" w:rsidP="00901EBE">
            <w:pPr>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1.3900e</w:t>
            </w:r>
            <w:r w:rsidR="00280737"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4211002E" w:rsidR="00280737" w:rsidRPr="005F0947" w:rsidRDefault="002549A8" w:rsidP="00901EBE">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0865D20"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18A03C" w14:textId="6C80702C" w:rsidR="00280737" w:rsidRPr="00843E02" w:rsidRDefault="002549A8" w:rsidP="00901EB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2A585312"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Time </w:t>
            </w:r>
            <w:r w:rsidR="00B33015">
              <w:rPr>
                <w:rFonts w:ascii="Arial" w:eastAsia="Times New Roman" w:hAnsi="Arial" w:cs="Arial"/>
                <w:color w:val="000000" w:themeColor="text1"/>
              </w:rPr>
              <w:t>window</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6DAF8278"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0F1E448A"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Interaction (TA: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5B49409" w14:textId="6558FF56" w:rsidR="00280737" w:rsidRDefault="00380193" w:rsidP="00901EBE">
            <w:pPr>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5674C26" w:rsidR="00280737" w:rsidRDefault="002549A8" w:rsidP="00901EBE">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1631B027" w:rsidR="00280737" w:rsidRPr="00660977" w:rsidRDefault="002549A8"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280737"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3089EF3E"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lastRenderedPageBreak/>
              <w:t>Interaction (S</w:t>
            </w:r>
            <w:r w:rsidR="00B33015">
              <w:rPr>
                <w:rFonts w:ascii="Arial" w:eastAsia="Times New Roman" w:hAnsi="Arial" w:cs="Arial"/>
                <w:color w:val="000000" w:themeColor="text1"/>
              </w:rPr>
              <w:t>alinity</w:t>
            </w:r>
            <w:r>
              <w:rPr>
                <w:rFonts w:ascii="Arial" w:eastAsia="Times New Roman" w:hAnsi="Arial" w:cs="Arial"/>
                <w:color w:val="000000" w:themeColor="text1"/>
              </w:rPr>
              <w:t xml:space="preserve">: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AABE17" w14:textId="6A938022" w:rsidR="00280737" w:rsidRDefault="00380193" w:rsidP="00901EBE">
            <w:pPr>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2296AED5" w:rsidR="00280737" w:rsidRDefault="002549A8" w:rsidP="00901EBE">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280737">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02FA36D" w:rsidR="00280737" w:rsidRPr="003A473F" w:rsidRDefault="002549A8" w:rsidP="00901EB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280737" w:rsidRPr="003A473F">
              <w:rPr>
                <w:rFonts w:ascii="Arial" w:eastAsia="Times New Roman" w:hAnsi="Arial" w:cs="Arial"/>
                <w:color w:val="000000" w:themeColor="text1"/>
              </w:rPr>
              <w:t>0.229</w:t>
            </w:r>
            <w:r w:rsidR="00DA21E9" w:rsidRPr="003A473F">
              <w:rPr>
                <w:rFonts w:ascii="Arial" w:eastAsia="Times New Roman" w:hAnsi="Arial" w:cs="Arial"/>
                <w:color w:val="000000" w:themeColor="text1"/>
              </w:rPr>
              <w:t>4</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20EFC3E5" w:rsidR="006F0510"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rFonts w:ascii="Arial" w:eastAsia="Times New Roman" w:hAnsi="Arial" w:cs="Arial"/>
                <w:color w:val="000000" w:themeColor="text1"/>
              </w:rPr>
            </w:pPr>
            <w:r>
              <w:rPr>
                <w:rFonts w:ascii="Arial" w:eastAsia="Times New Roman" w:hAnsi="Arial" w:cs="Arial"/>
                <w:color w:val="000000" w:themeColor="text1"/>
              </w:rPr>
              <w:t>add</w:t>
            </w:r>
          </w:p>
        </w:tc>
      </w:tr>
    </w:tbl>
    <w:p w14:paraId="6669B947" w14:textId="77777777" w:rsidR="00280737" w:rsidRDefault="00280737" w:rsidP="00280737">
      <w:pPr>
        <w:rPr>
          <w:rFonts w:ascii="Arial" w:hAnsi="Arial" w:cs="Arial"/>
          <w:color w:val="000000" w:themeColor="text1"/>
        </w:rPr>
      </w:pPr>
    </w:p>
    <w:p w14:paraId="00F5B4F5" w14:textId="23FCD6A8"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004B6AF9" w:rsidRPr="00B20949">
        <w:rPr>
          <w:rFonts w:ascii="Arial" w:hAnsi="Arial" w:cs="Arial"/>
          <w:color w:val="000000" w:themeColor="text1"/>
          <w:kern w:val="24"/>
        </w:rPr>
        <w:t xml:space="preserve">Results of </w:t>
      </w:r>
      <w:r w:rsidR="004B6AF9">
        <w:rPr>
          <w:rFonts w:ascii="Arial" w:hAnsi="Arial" w:cs="Arial"/>
          <w:color w:val="000000" w:themeColor="text1"/>
          <w:kern w:val="24"/>
        </w:rPr>
        <w:t xml:space="preserve">a </w:t>
      </w:r>
      <w:r w:rsidR="004B6AF9" w:rsidRPr="00B20949">
        <w:rPr>
          <w:rFonts w:ascii="Arial" w:hAnsi="Arial" w:cs="Arial"/>
          <w:color w:val="000000" w:themeColor="text1"/>
          <w:kern w:val="24"/>
        </w:rPr>
        <w:t xml:space="preserve">mixed effects, linear </w:t>
      </w:r>
      <w:r w:rsidR="004B6AF9">
        <w:rPr>
          <w:rFonts w:ascii="Arial" w:hAnsi="Arial" w:cs="Arial"/>
          <w:color w:val="000000" w:themeColor="text1"/>
          <w:kern w:val="24"/>
        </w:rPr>
        <w:t xml:space="preserve">regression </w:t>
      </w:r>
      <w:r w:rsidR="004B6AF9" w:rsidRPr="00B20949">
        <w:rPr>
          <w:rFonts w:ascii="Arial" w:hAnsi="Arial" w:cs="Arial"/>
          <w:color w:val="000000" w:themeColor="text1"/>
          <w:kern w:val="24"/>
        </w:rPr>
        <w:t>model testing the</w:t>
      </w:r>
      <w:r w:rsidR="004B6AF9">
        <w:rPr>
          <w:rFonts w:ascii="Arial" w:hAnsi="Arial" w:cs="Arial"/>
          <w:color w:val="000000" w:themeColor="text1"/>
          <w:kern w:val="24"/>
        </w:rPr>
        <w:t xml:space="preserve"> independent effects of total alkalinity (TA), salinity (factor, 2 levels) and initial size (</w:t>
      </w:r>
      <w:r w:rsidR="009B4617">
        <w:rPr>
          <w:rFonts w:ascii="Arial" w:hAnsi="Arial" w:cs="Arial"/>
          <w:color w:val="000000" w:themeColor="text1"/>
          <w:kern w:val="24"/>
        </w:rPr>
        <w:t>mm</w:t>
      </w:r>
      <w:r w:rsidR="009B4617">
        <w:rPr>
          <w:rFonts w:ascii="Arial" w:hAnsi="Arial" w:cs="Arial"/>
          <w:color w:val="000000" w:themeColor="text1"/>
          <w:vertAlign w:val="superscript"/>
        </w:rPr>
        <w:t>2</w:t>
      </w:r>
      <w:r w:rsidR="004B6AF9">
        <w:rPr>
          <w:rFonts w:ascii="Arial" w:hAnsi="Arial" w:cs="Arial"/>
          <w:color w:val="000000" w:themeColor="text1"/>
          <w:kern w:val="24"/>
        </w:rPr>
        <w:t>) on</w:t>
      </w:r>
      <w:r w:rsidR="005E543F">
        <w:rPr>
          <w:rFonts w:ascii="Arial" w:hAnsi="Arial" w:cs="Arial"/>
          <w:color w:val="000000" w:themeColor="text1"/>
          <w:kern w:val="24"/>
        </w:rPr>
        <w:t xml:space="preserve"> </w:t>
      </w:r>
      <w:r w:rsidR="00062229">
        <w:rPr>
          <w:rFonts w:ascii="Arial" w:hAnsi="Arial" w:cs="Arial"/>
          <w:color w:val="000000" w:themeColor="text1"/>
          <w:kern w:val="24"/>
        </w:rPr>
        <w:t xml:space="preserve">overall </w:t>
      </w:r>
      <w:r>
        <w:rPr>
          <w:rFonts w:ascii="Arial" w:hAnsi="Arial" w:cs="Arial"/>
          <w:color w:val="000000" w:themeColor="text1"/>
          <w:kern w:val="24"/>
        </w:rPr>
        <w:t xml:space="preserve">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00062229">
        <w:rPr>
          <w:rFonts w:ascii="Arial" w:hAnsi="Arial" w:cs="Arial"/>
          <w:color w:val="000000" w:themeColor="text1"/>
          <w:kern w:val="24"/>
        </w:rPr>
        <w:t xml:space="preserve"> after 36 days</w:t>
      </w:r>
      <w:r>
        <w:rPr>
          <w:rFonts w:ascii="Arial" w:hAnsi="Arial" w:cs="Arial"/>
          <w:color w:val="000000" w:themeColor="text1"/>
          <w:kern w:val="24"/>
        </w:rPr>
        <w:t>.</w:t>
      </w:r>
      <w:r w:rsidRPr="00B20949">
        <w:rPr>
          <w:rFonts w:ascii="Arial" w:hAnsi="Arial" w:cs="Arial"/>
          <w:color w:val="000000" w:themeColor="text1"/>
          <w:kern w:val="24"/>
        </w:rPr>
        <w:t xml:space="preserve"> L-Ratios</w:t>
      </w:r>
      <w:r w:rsidR="00462958">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The final model: </w:t>
      </w:r>
      <w:r w:rsidR="00062229">
        <w:rPr>
          <w:rFonts w:ascii="Arial" w:hAnsi="Arial" w:cs="Arial"/>
          <w:color w:val="000000" w:themeColor="text1"/>
          <w:kern w:val="24"/>
        </w:rPr>
        <w:t xml:space="preserve">Overall </w:t>
      </w:r>
      <w:r>
        <w:rPr>
          <w:rFonts w:ascii="Arial" w:hAnsi="Arial" w:cs="Arial"/>
          <w:color w:val="000000" w:themeColor="text1"/>
          <w:kern w:val="24"/>
        </w:rPr>
        <w:t xml:space="preserve">shell growth </w:t>
      </w:r>
      <w:r w:rsidRPr="00B20949">
        <w:rPr>
          <w:rFonts w:ascii="Arial" w:hAnsi="Arial" w:cs="Arial"/>
          <w:color w:val="000000" w:themeColor="text1"/>
          <w:kern w:val="24"/>
        </w:rPr>
        <w:t>~</w:t>
      </w:r>
      <w:r>
        <w:rPr>
          <w:rFonts w:ascii="Arial" w:hAnsi="Arial" w:cs="Arial"/>
          <w:color w:val="000000" w:themeColor="text1"/>
          <w:kern w:val="24"/>
        </w:rPr>
        <w:t xml:space="preserve"> </w:t>
      </w:r>
      <w:r w:rsidR="0073034C">
        <w:rPr>
          <w:rFonts w:ascii="Arial" w:hAnsi="Arial" w:cs="Arial"/>
          <w:color w:val="000000" w:themeColor="text1"/>
          <w:kern w:val="24"/>
        </w:rPr>
        <w:t>total alkalinity</w:t>
      </w:r>
      <w:r w:rsidR="00062229">
        <w:rPr>
          <w:rFonts w:ascii="Arial" w:hAnsi="Arial" w:cs="Arial"/>
          <w:color w:val="000000" w:themeColor="text1"/>
          <w:kern w:val="24"/>
        </w:rPr>
        <w:t xml:space="preserve"> </w:t>
      </w:r>
      <w:r>
        <w:rPr>
          <w:rFonts w:ascii="Arial" w:hAnsi="Arial" w:cs="Arial"/>
          <w:color w:val="000000" w:themeColor="text1"/>
          <w:kern w:val="24"/>
        </w:rPr>
        <w:t xml:space="preserve">+ </w:t>
      </w:r>
      <w:r w:rsidR="0073034C">
        <w:rPr>
          <w:rFonts w:ascii="Arial" w:hAnsi="Arial" w:cs="Arial"/>
          <w:color w:val="000000" w:themeColor="text1"/>
          <w:kern w:val="24"/>
        </w:rPr>
        <w:t>factor</w:t>
      </w:r>
      <w:r>
        <w:rPr>
          <w:rFonts w:ascii="Arial" w:hAnsi="Arial" w:cs="Arial"/>
          <w:color w:val="000000" w:themeColor="text1"/>
          <w:kern w:val="24"/>
        </w:rPr>
        <w:t xml:space="preserve">(salinity) </w:t>
      </w:r>
      <w:r w:rsidR="00062229">
        <w:rPr>
          <w:rFonts w:ascii="Arial" w:hAnsi="Arial" w:cs="Arial"/>
          <w:color w:val="000000" w:themeColor="text1"/>
          <w:kern w:val="24"/>
        </w:rPr>
        <w:t>+</w:t>
      </w:r>
      <w:r w:rsidR="0073034C">
        <w:rPr>
          <w:rFonts w:ascii="Arial" w:hAnsi="Arial" w:cs="Arial"/>
          <w:color w:val="000000" w:themeColor="text1"/>
          <w:kern w:val="24"/>
        </w:rPr>
        <w:t xml:space="preserve"> initial</w:t>
      </w:r>
      <w:r w:rsidR="00062229">
        <w:rPr>
          <w:rFonts w:ascii="Arial" w:hAnsi="Arial" w:cs="Arial"/>
          <w:color w:val="000000" w:themeColor="text1"/>
          <w:kern w:val="24"/>
        </w:rPr>
        <w:t xml:space="preserve"> size</w:t>
      </w:r>
      <w:r w:rsidR="00062229" w:rsidDel="00062229">
        <w:rPr>
          <w:rFonts w:ascii="Arial" w:hAnsi="Arial" w:cs="Arial"/>
          <w:color w:val="000000" w:themeColor="text1"/>
          <w:kern w:val="24"/>
        </w:rPr>
        <w:t xml:space="preserve"> </w:t>
      </w:r>
      <w:r>
        <w:rPr>
          <w:rFonts w:ascii="Arial" w:hAnsi="Arial" w:cs="Arial"/>
          <w:color w:val="000000" w:themeColor="text1"/>
          <w:kern w:val="24"/>
        </w:rPr>
        <w:t xml:space="preserve">+ </w:t>
      </w:r>
      <w:r w:rsidR="00062229">
        <w:rPr>
          <w:rFonts w:ascii="Arial" w:hAnsi="Arial" w:cs="Arial"/>
          <w:color w:val="000000" w:themeColor="text1"/>
          <w:kern w:val="24"/>
        </w:rPr>
        <w:t>random intercept</w:t>
      </w:r>
      <w:r>
        <w:rPr>
          <w:rFonts w:ascii="Arial" w:hAnsi="Arial" w:cs="Arial"/>
          <w:color w:val="000000" w:themeColor="text1"/>
          <w:kern w:val="24"/>
        </w:rPr>
        <w:t>(</w:t>
      </w:r>
      <w:r w:rsidR="00B33015">
        <w:rPr>
          <w:rFonts w:ascii="Arial" w:hAnsi="Arial" w:cs="Arial"/>
          <w:color w:val="000000" w:themeColor="text1"/>
          <w:kern w:val="24"/>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sidRPr="00BE1B6B">
        <w:rPr>
          <w:rFonts w:ascii="Arial" w:hAnsi="Arial" w:cs="Arial"/>
          <w:b/>
          <w:bCs/>
          <w:color w:val="000000" w:themeColor="text1"/>
          <w:kern w:val="24"/>
        </w:rPr>
        <w:t>X</w:t>
      </w:r>
      <w:r w:rsidRPr="00B20949">
        <w:rPr>
          <w:rFonts w:ascii="Arial" w:hAnsi="Arial" w:cs="Arial"/>
          <w:color w:val="000000" w:themeColor="text1"/>
          <w:kern w:val="24"/>
        </w:rPr>
        <w:t>% of the variation.</w:t>
      </w:r>
      <w:r w:rsidR="009C3D4B">
        <w:rPr>
          <w:rFonts w:ascii="Arial" w:hAnsi="Arial" w:cs="Arial"/>
          <w:color w:val="000000" w:themeColor="text1"/>
          <w:kern w:val="24"/>
        </w:rPr>
        <w:t xml:space="preserve"> In model estimates below, the intercept refers to the effect of ambient salinity, whereas the salinity term refers to the effect of low salinity</w:t>
      </w:r>
      <w:r w:rsidR="002F1945">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AA3ECC"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35C3C326"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3683C91E"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AA3ECC" w:rsidRPr="005F0947" w:rsidRDefault="00AA3ECC" w:rsidP="00BE1B6B">
            <w:pPr>
              <w:jc w:val="cente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07D45819" w:rsidR="00AA3ECC" w:rsidRPr="00660977" w:rsidRDefault="00AA3ECC" w:rsidP="00AA3ECC">
            <w:pPr>
              <w:ind w:right="75"/>
              <w:rPr>
                <w:rFonts w:ascii="Arial" w:hAnsi="Arial" w:cs="Arial"/>
                <w:b/>
                <w:bCs/>
                <w:color w:val="000000" w:themeColor="text1"/>
              </w:rPr>
            </w:pPr>
            <w:r>
              <w:rPr>
                <w:rFonts w:ascii="Arial" w:eastAsia="Times New Roman" w:hAnsi="Arial" w:cs="Arial"/>
                <w:color w:val="000000" w:themeColor="text1"/>
              </w:rPr>
              <w:t xml:space="preserve">   0.6447</w:t>
            </w:r>
          </w:p>
        </w:tc>
      </w:tr>
      <w:tr w:rsidR="00AA3ECC"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32226AAA" w:rsidR="00AA3ECC" w:rsidRPr="008775CE"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2863345" w14:textId="05276480"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 xml:space="preserve"> 0.0743</w:t>
            </w:r>
          </w:p>
        </w:tc>
        <w:tc>
          <w:tcPr>
            <w:tcW w:w="1260" w:type="dxa"/>
            <w:tcBorders>
              <w:top w:val="nil"/>
              <w:left w:val="nil"/>
              <w:bottom w:val="nil"/>
              <w:right w:val="nil"/>
            </w:tcBorders>
            <w:shd w:val="clear" w:color="auto" w:fill="auto"/>
            <w:noWrap/>
            <w:vAlign w:val="center"/>
          </w:tcPr>
          <w:p w14:paraId="716994E9"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02B46C3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 xml:space="preserve"> 0.7009</w:t>
            </w:r>
          </w:p>
        </w:tc>
        <w:tc>
          <w:tcPr>
            <w:tcW w:w="810" w:type="dxa"/>
            <w:tcBorders>
              <w:top w:val="nil"/>
              <w:left w:val="nil"/>
              <w:bottom w:val="nil"/>
              <w:right w:val="nil"/>
            </w:tcBorders>
            <w:shd w:val="clear" w:color="auto" w:fill="auto"/>
            <w:noWrap/>
            <w:vAlign w:val="center"/>
          </w:tcPr>
          <w:p w14:paraId="02412619" w14:textId="77777777" w:rsidR="00AA3ECC" w:rsidRPr="005F0947" w:rsidRDefault="00AA3ECC" w:rsidP="00BE1B6B">
            <w:pPr>
              <w:jc w:val="cente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09C721A5" w:rsidR="00AA3ECC" w:rsidRPr="00945377" w:rsidRDefault="00AA3ECC" w:rsidP="00AA3ECC">
            <w:pPr>
              <w:ind w:right="75"/>
              <w:rPr>
                <w:rFonts w:ascii="Arial" w:eastAsia="Times New Roman" w:hAnsi="Arial" w:cs="Arial"/>
                <w:color w:val="000000" w:themeColor="text1"/>
              </w:rPr>
            </w:pPr>
            <w:r>
              <w:rPr>
                <w:rFonts w:ascii="Arial" w:eastAsia="Times New Roman" w:hAnsi="Arial" w:cs="Arial"/>
                <w:color w:val="000000" w:themeColor="text1"/>
              </w:rPr>
              <w:t xml:space="preserve">   0.5011</w:t>
            </w:r>
          </w:p>
        </w:tc>
      </w:tr>
      <w:tr w:rsidR="00AA3ECC"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6D62B7C6"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D78786E" w14:textId="62022911"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 xml:space="preserve"> 0.0020</w:t>
            </w:r>
          </w:p>
        </w:tc>
        <w:tc>
          <w:tcPr>
            <w:tcW w:w="1260" w:type="dxa"/>
            <w:tcBorders>
              <w:top w:val="nil"/>
              <w:left w:val="nil"/>
              <w:bottom w:val="nil"/>
              <w:right w:val="nil"/>
            </w:tcBorders>
            <w:shd w:val="clear" w:color="auto" w:fill="auto"/>
            <w:noWrap/>
            <w:vAlign w:val="center"/>
          </w:tcPr>
          <w:p w14:paraId="61B0DA52"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3ED36440"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 xml:space="preserve"> 8.9071</w:t>
            </w:r>
          </w:p>
        </w:tc>
        <w:tc>
          <w:tcPr>
            <w:tcW w:w="810" w:type="dxa"/>
            <w:tcBorders>
              <w:top w:val="nil"/>
              <w:left w:val="nil"/>
              <w:bottom w:val="nil"/>
              <w:right w:val="nil"/>
            </w:tcBorders>
            <w:shd w:val="clear" w:color="auto" w:fill="auto"/>
            <w:noWrap/>
            <w:vAlign w:val="center"/>
          </w:tcPr>
          <w:p w14:paraId="1A31888F" w14:textId="77777777" w:rsidR="00AA3ECC" w:rsidRPr="005F0947" w:rsidRDefault="00AA3ECC" w:rsidP="00BE1B6B">
            <w:pPr>
              <w:jc w:val="cente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AA3ECC" w:rsidRPr="009D2D32" w:rsidRDefault="00AA3ECC" w:rsidP="00AA3ECC">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AA3ECC"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18CE9686"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6CD9956A" w14:textId="74446E74"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 xml:space="preserve"> 0.0001</w:t>
            </w:r>
          </w:p>
        </w:tc>
        <w:tc>
          <w:tcPr>
            <w:tcW w:w="1260" w:type="dxa"/>
            <w:tcBorders>
              <w:top w:val="nil"/>
              <w:left w:val="nil"/>
              <w:bottom w:val="nil"/>
              <w:right w:val="nil"/>
            </w:tcBorders>
            <w:shd w:val="clear" w:color="auto" w:fill="auto"/>
            <w:noWrap/>
            <w:vAlign w:val="center"/>
          </w:tcPr>
          <w:p w14:paraId="7245E6B6"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1EF3CC46"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 xml:space="preserve"> 1.4194</w:t>
            </w:r>
          </w:p>
        </w:tc>
        <w:tc>
          <w:tcPr>
            <w:tcW w:w="810" w:type="dxa"/>
            <w:tcBorders>
              <w:top w:val="nil"/>
              <w:left w:val="nil"/>
              <w:bottom w:val="nil"/>
              <w:right w:val="nil"/>
            </w:tcBorders>
            <w:shd w:val="clear" w:color="auto" w:fill="auto"/>
            <w:noWrap/>
            <w:vAlign w:val="center"/>
          </w:tcPr>
          <w:p w14:paraId="5DE2C129" w14:textId="77777777" w:rsidR="00AA3ECC" w:rsidRPr="005F0947" w:rsidRDefault="00AA3ECC" w:rsidP="00BE1B6B">
            <w:pPr>
              <w:jc w:val="cente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4FF9AB7B" w:rsidR="00AA3ECC" w:rsidRPr="00843E02" w:rsidRDefault="00AA3ECC" w:rsidP="00AA3ECC">
            <w:pPr>
              <w:ind w:right="75"/>
              <w:rPr>
                <w:rFonts w:ascii="Arial" w:eastAsia="Times New Roman" w:hAnsi="Arial" w:cs="Arial"/>
                <w:color w:val="000000" w:themeColor="text1"/>
              </w:rPr>
            </w:pPr>
            <w:r>
              <w:rPr>
                <w:rFonts w:ascii="Arial" w:eastAsia="Times New Roman" w:hAnsi="Arial" w:cs="Arial"/>
                <w:color w:val="000000" w:themeColor="text1"/>
              </w:rPr>
              <w:t xml:space="preserve">   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556E28A"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3A473F" w:rsidRDefault="00280737" w:rsidP="00901EBE">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6CFF08B6"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sidR="0027209C">
        <w:rPr>
          <w:rFonts w:ascii="Arial" w:hAnsi="Arial" w:cs="Arial"/>
          <w:color w:val="000000" w:themeColor="text1"/>
        </w:rPr>
        <w:t xml:space="preserve"> </w:t>
      </w:r>
      <w:r w:rsidR="00016EF5" w:rsidRPr="00B20949">
        <w:rPr>
          <w:rFonts w:ascii="Arial" w:hAnsi="Arial" w:cs="Arial"/>
          <w:color w:val="000000" w:themeColor="text1"/>
          <w:kern w:val="24"/>
        </w:rPr>
        <w:t xml:space="preserve">Results of </w:t>
      </w:r>
      <w:r w:rsidR="00016EF5">
        <w:rPr>
          <w:rFonts w:ascii="Arial" w:hAnsi="Arial" w:cs="Arial"/>
          <w:color w:val="000000" w:themeColor="text1"/>
          <w:kern w:val="24"/>
        </w:rPr>
        <w:t xml:space="preserve">a </w:t>
      </w:r>
      <w:r w:rsidR="00016EF5" w:rsidRPr="00B20949">
        <w:rPr>
          <w:rFonts w:ascii="Arial" w:hAnsi="Arial" w:cs="Arial"/>
          <w:color w:val="000000" w:themeColor="text1"/>
          <w:kern w:val="24"/>
        </w:rPr>
        <w:t xml:space="preserve">mixed effects, linear </w:t>
      </w:r>
      <w:r w:rsidR="00016EF5">
        <w:rPr>
          <w:rFonts w:ascii="Arial" w:hAnsi="Arial" w:cs="Arial"/>
          <w:color w:val="000000" w:themeColor="text1"/>
          <w:kern w:val="24"/>
        </w:rPr>
        <w:t xml:space="preserve">regression </w:t>
      </w:r>
      <w:r w:rsidR="00016EF5" w:rsidRPr="00B20949">
        <w:rPr>
          <w:rFonts w:ascii="Arial" w:hAnsi="Arial" w:cs="Arial"/>
          <w:color w:val="000000" w:themeColor="text1"/>
          <w:kern w:val="24"/>
        </w:rPr>
        <w:t>model testing the</w:t>
      </w:r>
      <w:r w:rsidR="00016EF5">
        <w:rPr>
          <w:rFonts w:ascii="Arial" w:hAnsi="Arial" w:cs="Arial"/>
          <w:color w:val="000000" w:themeColor="text1"/>
          <w:kern w:val="24"/>
        </w:rPr>
        <w:t xml:space="preserve"> independent effects of total alkalinity (TA), salinity (factor, 2 levels) and initial size (</w:t>
      </w:r>
      <w:r w:rsidR="004B4C21">
        <w:rPr>
          <w:rFonts w:ascii="Arial" w:hAnsi="Arial" w:cs="Arial"/>
          <w:color w:val="000000" w:themeColor="text1"/>
          <w:kern w:val="24"/>
        </w:rPr>
        <w:t>mm</w:t>
      </w:r>
      <w:r w:rsidR="004B4C21">
        <w:rPr>
          <w:rFonts w:ascii="Arial" w:hAnsi="Arial" w:cs="Arial"/>
          <w:color w:val="000000" w:themeColor="text1"/>
          <w:vertAlign w:val="superscript"/>
        </w:rPr>
        <w:t>2</w:t>
      </w:r>
      <w:r w:rsidR="00016EF5">
        <w:rPr>
          <w:rFonts w:ascii="Arial" w:hAnsi="Arial" w:cs="Arial"/>
          <w:color w:val="000000" w:themeColor="text1"/>
          <w:kern w:val="24"/>
        </w:rPr>
        <w:t xml:space="preserve">) on shell thickness </w:t>
      </w:r>
      <w:r w:rsidR="00016EF5" w:rsidRPr="00B20949">
        <w:rPr>
          <w:rFonts w:ascii="Arial" w:hAnsi="Arial" w:cs="Arial"/>
          <w:color w:val="000000" w:themeColor="text1"/>
          <w:kern w:val="24"/>
        </w:rPr>
        <w:t>(</w:t>
      </w:r>
      <w:r w:rsidR="00016EF5">
        <w:rPr>
          <w:rFonts w:ascii="Arial" w:hAnsi="Arial" w:cs="Arial"/>
          <w:color w:val="000000" w:themeColor="text1"/>
          <w:kern w:val="24"/>
        </w:rPr>
        <w:t xml:space="preserve">mg </w:t>
      </w:r>
      <w:r w:rsidR="00016EF5">
        <w:rPr>
          <w:rFonts w:ascii="Arial" w:hAnsi="Arial" w:cs="Arial"/>
          <w:color w:val="000000" w:themeColor="text1"/>
        </w:rPr>
        <w:t>mm</w:t>
      </w:r>
      <w:r w:rsidR="00016EF5">
        <w:rPr>
          <w:rFonts w:ascii="Arial" w:hAnsi="Arial" w:cs="Arial"/>
          <w:color w:val="000000" w:themeColor="text1"/>
          <w:vertAlign w:val="superscript"/>
        </w:rPr>
        <w:t>2</w:t>
      </w:r>
      <w:r w:rsidR="00016EF5" w:rsidRPr="00B20949">
        <w:rPr>
          <w:rFonts w:ascii="Arial" w:hAnsi="Arial" w:cs="Arial"/>
          <w:color w:val="000000" w:themeColor="text1"/>
          <w:kern w:val="24"/>
        </w:rPr>
        <w:t>)</w:t>
      </w:r>
      <w:r w:rsidR="00016EF5">
        <w:rPr>
          <w:rFonts w:ascii="Arial" w:hAnsi="Arial" w:cs="Arial"/>
          <w:color w:val="000000" w:themeColor="text1"/>
          <w:kern w:val="24"/>
        </w:rPr>
        <w:t xml:space="preserve"> </w:t>
      </w:r>
      <w:r w:rsidR="00016EF5" w:rsidRPr="00B20949">
        <w:rPr>
          <w:rFonts w:ascii="Arial" w:hAnsi="Arial" w:cs="Arial"/>
          <w:color w:val="000000" w:themeColor="text1"/>
          <w:kern w:val="24"/>
        </w:rPr>
        <w:t xml:space="preserve">in </w:t>
      </w:r>
      <w:r w:rsidR="00016EF5">
        <w:rPr>
          <w:rFonts w:ascii="Arial" w:hAnsi="Arial" w:cs="Arial"/>
          <w:color w:val="000000" w:themeColor="text1"/>
          <w:kern w:val="24"/>
        </w:rPr>
        <w:t xml:space="preserve">juvenile </w:t>
      </w:r>
      <w:r w:rsidR="00016EF5">
        <w:rPr>
          <w:rFonts w:ascii="Arial" w:hAnsi="Arial" w:cs="Arial"/>
          <w:i/>
          <w:iCs/>
          <w:color w:val="000000" w:themeColor="text1"/>
          <w:kern w:val="24"/>
        </w:rPr>
        <w:t xml:space="preserve">Crassostrea virginica </w:t>
      </w:r>
      <w:r w:rsidR="00016EF5">
        <w:rPr>
          <w:rFonts w:ascii="Arial" w:hAnsi="Arial" w:cs="Arial"/>
          <w:color w:val="000000" w:themeColor="text1"/>
          <w:kern w:val="24"/>
        </w:rPr>
        <w:t>oysters after 36 days.</w:t>
      </w:r>
      <w:r w:rsidR="00016EF5" w:rsidRPr="00B20949">
        <w:rPr>
          <w:rFonts w:ascii="Arial" w:hAnsi="Arial" w:cs="Arial"/>
          <w:color w:val="000000" w:themeColor="text1"/>
          <w:kern w:val="24"/>
        </w:rPr>
        <w:t xml:space="preserve"> L-Ratios</w:t>
      </w:r>
      <w:r w:rsidR="00016EF5">
        <w:rPr>
          <w:rFonts w:ascii="Arial" w:hAnsi="Arial" w:cs="Arial"/>
          <w:color w:val="000000" w:themeColor="text1"/>
          <w:kern w:val="24"/>
        </w:rPr>
        <w:t xml:space="preserve"> (significant parameters)</w:t>
      </w:r>
      <w:r w:rsidR="00016EF5"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The final model: </w:t>
      </w:r>
      <w:r w:rsidR="00E550F8">
        <w:rPr>
          <w:rFonts w:ascii="Arial" w:hAnsi="Arial" w:cs="Arial"/>
          <w:color w:val="000000" w:themeColor="text1"/>
          <w:kern w:val="24"/>
        </w:rPr>
        <w:t>S</w:t>
      </w:r>
      <w:r w:rsidR="00016EF5">
        <w:rPr>
          <w:rFonts w:ascii="Arial" w:hAnsi="Arial" w:cs="Arial"/>
          <w:color w:val="000000" w:themeColor="text1"/>
          <w:kern w:val="24"/>
        </w:rPr>
        <w:t xml:space="preserve">hell </w:t>
      </w:r>
      <w:r w:rsidR="00E550F8">
        <w:rPr>
          <w:rFonts w:ascii="Arial" w:hAnsi="Arial" w:cs="Arial"/>
          <w:color w:val="000000" w:themeColor="text1"/>
          <w:kern w:val="24"/>
        </w:rPr>
        <w:t xml:space="preserve">thickness </w:t>
      </w:r>
      <w:r w:rsidR="00016EF5" w:rsidRPr="00B20949">
        <w:rPr>
          <w:rFonts w:ascii="Arial" w:hAnsi="Arial" w:cs="Arial"/>
          <w:color w:val="000000" w:themeColor="text1"/>
          <w:kern w:val="24"/>
        </w:rPr>
        <w:t>~</w:t>
      </w:r>
      <w:r w:rsidR="00016EF5">
        <w:rPr>
          <w:rFonts w:ascii="Arial" w:hAnsi="Arial" w:cs="Arial"/>
          <w:color w:val="000000" w:themeColor="text1"/>
          <w:kern w:val="24"/>
        </w:rPr>
        <w:t xml:space="preserve"> total alkalinity + factor(salinity) + initial size</w:t>
      </w:r>
      <w:r w:rsidR="00016EF5" w:rsidDel="00062229">
        <w:rPr>
          <w:rFonts w:ascii="Arial" w:hAnsi="Arial" w:cs="Arial"/>
          <w:color w:val="000000" w:themeColor="text1"/>
          <w:kern w:val="24"/>
        </w:rPr>
        <w:t xml:space="preserve"> </w:t>
      </w:r>
      <w:r w:rsidR="00016EF5">
        <w:rPr>
          <w:rFonts w:ascii="Arial" w:hAnsi="Arial" w:cs="Arial"/>
          <w:color w:val="000000" w:themeColor="text1"/>
          <w:kern w:val="24"/>
        </w:rPr>
        <w:t>+ random intercept(culture chamber)</w:t>
      </w:r>
      <w:r w:rsidR="00016EF5" w:rsidRPr="00B20949">
        <w:rPr>
          <w:rFonts w:ascii="Arial" w:hAnsi="Arial" w:cs="Arial"/>
          <w:color w:val="000000" w:themeColor="text1"/>
          <w:kern w:val="24"/>
        </w:rPr>
        <w:t xml:space="preserve">, accounted for ~ </w:t>
      </w:r>
      <w:r w:rsidR="00016EF5" w:rsidRPr="00B03848">
        <w:rPr>
          <w:rFonts w:ascii="Arial" w:hAnsi="Arial" w:cs="Arial"/>
          <w:b/>
          <w:bCs/>
          <w:color w:val="000000" w:themeColor="text1"/>
          <w:kern w:val="24"/>
        </w:rPr>
        <w:t>X</w:t>
      </w:r>
      <w:r w:rsidR="00016EF5" w:rsidRPr="00B20949">
        <w:rPr>
          <w:rFonts w:ascii="Arial" w:hAnsi="Arial" w:cs="Arial"/>
          <w:color w:val="000000" w:themeColor="text1"/>
          <w:kern w:val="24"/>
        </w:rPr>
        <w:t>% of the variation.</w:t>
      </w:r>
      <w:r w:rsidR="002F1945">
        <w:rPr>
          <w:rFonts w:ascii="Arial" w:hAnsi="Arial" w:cs="Arial"/>
          <w:color w:val="000000" w:themeColor="text1"/>
          <w:kern w:val="24"/>
        </w:rPr>
        <w:t xml:space="preserve"> In model estimates below,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0EFE2B2D"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47CB16F8"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553CF5B8" w:rsidR="00280737" w:rsidRPr="008775CE" w:rsidRDefault="00AA3ECC" w:rsidP="00901EB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1EAB7494"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32A41859"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5C46EC3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A97A983" w:rsidR="00280737" w:rsidRPr="005F0947" w:rsidRDefault="00AA3ECC" w:rsidP="00901EB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274F0F69"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23266DF4"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4408D1D9" w14:textId="0D388F87" w:rsidR="00016EF5"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00016EF5" w:rsidRPr="00B20949">
        <w:rPr>
          <w:rFonts w:ascii="Arial" w:hAnsi="Arial" w:cs="Arial"/>
          <w:color w:val="000000" w:themeColor="text1"/>
          <w:kern w:val="24"/>
        </w:rPr>
        <w:t xml:space="preserve">Results of </w:t>
      </w:r>
      <w:r w:rsidR="00016EF5">
        <w:rPr>
          <w:rFonts w:ascii="Arial" w:hAnsi="Arial" w:cs="Arial"/>
          <w:color w:val="000000" w:themeColor="text1"/>
          <w:kern w:val="24"/>
        </w:rPr>
        <w:t xml:space="preserve">a </w:t>
      </w:r>
      <w:r w:rsidR="00016EF5" w:rsidRPr="00B20949">
        <w:rPr>
          <w:rFonts w:ascii="Arial" w:hAnsi="Arial" w:cs="Arial"/>
          <w:color w:val="000000" w:themeColor="text1"/>
          <w:kern w:val="24"/>
        </w:rPr>
        <w:t xml:space="preserve">mixed effects, linear </w:t>
      </w:r>
      <w:r w:rsidR="00016EF5">
        <w:rPr>
          <w:rFonts w:ascii="Arial" w:hAnsi="Arial" w:cs="Arial"/>
          <w:color w:val="000000" w:themeColor="text1"/>
          <w:kern w:val="24"/>
        </w:rPr>
        <w:t xml:space="preserve">regression </w:t>
      </w:r>
      <w:r w:rsidR="00016EF5" w:rsidRPr="00B20949">
        <w:rPr>
          <w:rFonts w:ascii="Arial" w:hAnsi="Arial" w:cs="Arial"/>
          <w:color w:val="000000" w:themeColor="text1"/>
          <w:kern w:val="24"/>
        </w:rPr>
        <w:t>model testing the</w:t>
      </w:r>
      <w:r w:rsidR="00016EF5">
        <w:rPr>
          <w:rFonts w:ascii="Arial" w:hAnsi="Arial" w:cs="Arial"/>
          <w:color w:val="000000" w:themeColor="text1"/>
          <w:kern w:val="24"/>
        </w:rPr>
        <w:t xml:space="preserve"> independent effects of total alkalinity (TA), salinity (factor, 2 levels) and initial size (</w:t>
      </w:r>
      <w:r w:rsidR="004B4C21">
        <w:rPr>
          <w:rFonts w:ascii="Arial" w:hAnsi="Arial" w:cs="Arial"/>
          <w:color w:val="000000" w:themeColor="text1"/>
          <w:kern w:val="24"/>
        </w:rPr>
        <w:t>mm</w:t>
      </w:r>
      <w:r w:rsidR="004B4C21">
        <w:rPr>
          <w:rFonts w:ascii="Arial" w:hAnsi="Arial" w:cs="Arial"/>
          <w:color w:val="000000" w:themeColor="text1"/>
          <w:vertAlign w:val="superscript"/>
        </w:rPr>
        <w:t>2</w:t>
      </w:r>
      <w:r w:rsidR="00016EF5">
        <w:rPr>
          <w:rFonts w:ascii="Arial" w:hAnsi="Arial" w:cs="Arial"/>
          <w:color w:val="000000" w:themeColor="text1"/>
          <w:kern w:val="24"/>
        </w:rPr>
        <w:t xml:space="preserve">) on condition index </w:t>
      </w:r>
      <w:r w:rsidR="00016EF5" w:rsidRPr="00B20949">
        <w:rPr>
          <w:rFonts w:ascii="Arial" w:hAnsi="Arial" w:cs="Arial"/>
          <w:color w:val="000000" w:themeColor="text1"/>
          <w:kern w:val="24"/>
        </w:rPr>
        <w:t>(</w:t>
      </w:r>
      <w:r w:rsidR="00016EF5">
        <w:rPr>
          <w:rFonts w:ascii="Arial" w:hAnsi="Arial" w:cs="Arial"/>
          <w:color w:val="000000" w:themeColor="text1"/>
          <w:kern w:val="24"/>
        </w:rPr>
        <w:t>mg mg</w:t>
      </w:r>
      <w:r w:rsidR="00016EF5" w:rsidRPr="00B20949">
        <w:rPr>
          <w:rFonts w:ascii="Arial" w:hAnsi="Arial" w:cs="Arial"/>
          <w:color w:val="000000" w:themeColor="text1"/>
          <w:vertAlign w:val="superscript"/>
        </w:rPr>
        <w:t>-</w:t>
      </w:r>
      <w:r w:rsidR="00016EF5">
        <w:rPr>
          <w:rFonts w:ascii="Arial" w:hAnsi="Arial" w:cs="Arial"/>
          <w:color w:val="000000" w:themeColor="text1"/>
          <w:vertAlign w:val="superscript"/>
        </w:rPr>
        <w:t>2</w:t>
      </w:r>
      <w:r w:rsidR="00016EF5" w:rsidRPr="00B20949">
        <w:rPr>
          <w:rFonts w:ascii="Arial" w:hAnsi="Arial" w:cs="Arial"/>
          <w:color w:val="000000" w:themeColor="text1"/>
          <w:kern w:val="24"/>
        </w:rPr>
        <w:t>)</w:t>
      </w:r>
      <w:r w:rsidR="00016EF5">
        <w:rPr>
          <w:rFonts w:ascii="Arial" w:hAnsi="Arial" w:cs="Arial"/>
          <w:color w:val="000000" w:themeColor="text1"/>
          <w:kern w:val="24"/>
        </w:rPr>
        <w:t xml:space="preserve"> </w:t>
      </w:r>
      <w:r w:rsidR="00016EF5" w:rsidRPr="00B20949">
        <w:rPr>
          <w:rFonts w:ascii="Arial" w:hAnsi="Arial" w:cs="Arial"/>
          <w:color w:val="000000" w:themeColor="text1"/>
          <w:kern w:val="24"/>
        </w:rPr>
        <w:t xml:space="preserve">in </w:t>
      </w:r>
      <w:r w:rsidR="00016EF5">
        <w:rPr>
          <w:rFonts w:ascii="Arial" w:hAnsi="Arial" w:cs="Arial"/>
          <w:color w:val="000000" w:themeColor="text1"/>
          <w:kern w:val="24"/>
        </w:rPr>
        <w:t xml:space="preserve">juvenile </w:t>
      </w:r>
      <w:r w:rsidR="00016EF5">
        <w:rPr>
          <w:rFonts w:ascii="Arial" w:hAnsi="Arial" w:cs="Arial"/>
          <w:i/>
          <w:iCs/>
          <w:color w:val="000000" w:themeColor="text1"/>
          <w:kern w:val="24"/>
        </w:rPr>
        <w:t xml:space="preserve">Crassostrea virginica </w:t>
      </w:r>
      <w:r w:rsidR="00016EF5">
        <w:rPr>
          <w:rFonts w:ascii="Arial" w:hAnsi="Arial" w:cs="Arial"/>
          <w:color w:val="000000" w:themeColor="text1"/>
          <w:kern w:val="24"/>
        </w:rPr>
        <w:t>oysters after 36 days.</w:t>
      </w:r>
      <w:r w:rsidR="00016EF5" w:rsidRPr="00B20949">
        <w:rPr>
          <w:rFonts w:ascii="Arial" w:hAnsi="Arial" w:cs="Arial"/>
          <w:color w:val="000000" w:themeColor="text1"/>
          <w:kern w:val="24"/>
        </w:rPr>
        <w:t xml:space="preserve"> L-Ratios</w:t>
      </w:r>
      <w:r w:rsidR="00016EF5">
        <w:rPr>
          <w:rFonts w:ascii="Arial" w:hAnsi="Arial" w:cs="Arial"/>
          <w:color w:val="000000" w:themeColor="text1"/>
          <w:kern w:val="24"/>
        </w:rPr>
        <w:t xml:space="preserve"> (significant parameters)</w:t>
      </w:r>
      <w:r w:rsidR="00016EF5"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The final model: </w:t>
      </w:r>
      <w:r w:rsidR="00E550F8">
        <w:rPr>
          <w:rFonts w:ascii="Arial" w:hAnsi="Arial" w:cs="Arial"/>
          <w:color w:val="000000" w:themeColor="text1"/>
          <w:kern w:val="24"/>
        </w:rPr>
        <w:t>Condition index</w:t>
      </w:r>
      <w:r w:rsidR="00016EF5">
        <w:rPr>
          <w:rFonts w:ascii="Arial" w:hAnsi="Arial" w:cs="Arial"/>
          <w:color w:val="000000" w:themeColor="text1"/>
          <w:kern w:val="24"/>
        </w:rPr>
        <w:t xml:space="preserve"> </w:t>
      </w:r>
      <w:r w:rsidR="00016EF5" w:rsidRPr="00B20949">
        <w:rPr>
          <w:rFonts w:ascii="Arial" w:hAnsi="Arial" w:cs="Arial"/>
          <w:color w:val="000000" w:themeColor="text1"/>
          <w:kern w:val="24"/>
        </w:rPr>
        <w:t>~</w:t>
      </w:r>
      <w:r w:rsidR="00016EF5">
        <w:rPr>
          <w:rFonts w:ascii="Arial" w:hAnsi="Arial" w:cs="Arial"/>
          <w:color w:val="000000" w:themeColor="text1"/>
          <w:kern w:val="24"/>
        </w:rPr>
        <w:t xml:space="preserve"> total alkalinity + factor(salinity) + initial size</w:t>
      </w:r>
      <w:r w:rsidR="00016EF5" w:rsidDel="00062229">
        <w:rPr>
          <w:rFonts w:ascii="Arial" w:hAnsi="Arial" w:cs="Arial"/>
          <w:color w:val="000000" w:themeColor="text1"/>
          <w:kern w:val="24"/>
        </w:rPr>
        <w:t xml:space="preserve"> </w:t>
      </w:r>
      <w:r w:rsidR="00016EF5">
        <w:rPr>
          <w:rFonts w:ascii="Arial" w:hAnsi="Arial" w:cs="Arial"/>
          <w:color w:val="000000" w:themeColor="text1"/>
          <w:kern w:val="24"/>
        </w:rPr>
        <w:t>+ random intercept(culture chamber)</w:t>
      </w:r>
      <w:r w:rsidR="00016EF5" w:rsidRPr="00B20949">
        <w:rPr>
          <w:rFonts w:ascii="Arial" w:hAnsi="Arial" w:cs="Arial"/>
          <w:color w:val="000000" w:themeColor="text1"/>
          <w:kern w:val="24"/>
        </w:rPr>
        <w:t xml:space="preserve">, accounted for ~ </w:t>
      </w:r>
      <w:r w:rsidR="00016EF5" w:rsidRPr="00B03848">
        <w:rPr>
          <w:rFonts w:ascii="Arial" w:hAnsi="Arial" w:cs="Arial"/>
          <w:b/>
          <w:bCs/>
          <w:color w:val="000000" w:themeColor="text1"/>
          <w:kern w:val="24"/>
        </w:rPr>
        <w:t>X</w:t>
      </w:r>
      <w:r w:rsidR="00016EF5" w:rsidRPr="00B20949">
        <w:rPr>
          <w:rFonts w:ascii="Arial" w:hAnsi="Arial" w:cs="Arial"/>
          <w:color w:val="000000" w:themeColor="text1"/>
          <w:kern w:val="24"/>
        </w:rPr>
        <w:t>% of the variation.</w:t>
      </w:r>
      <w:r w:rsidR="002F1945">
        <w:rPr>
          <w:rFonts w:ascii="Arial" w:hAnsi="Arial" w:cs="Arial"/>
          <w:color w:val="000000" w:themeColor="text1"/>
          <w:kern w:val="24"/>
        </w:rPr>
        <w:t xml:space="preserve"> In model estimates below, the intercept refers to the effect of ambient salinity, whereas the salinity term refers to the effect of low salinity.</w:t>
      </w:r>
      <w:r w:rsidR="00016EF5">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AA3ECC"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4DE6E6B0"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30042E05"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2E2CD411"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B7F7D2F" w14:textId="77777777" w:rsidR="00AA3ECC" w:rsidRPr="00660977" w:rsidRDefault="00AA3ECC" w:rsidP="00AA3ECC">
            <w:pPr>
              <w:ind w:right="75"/>
              <w:rPr>
                <w:rFonts w:ascii="Arial" w:hAnsi="Arial" w:cs="Arial"/>
                <w:b/>
                <w:bCs/>
                <w:color w:val="000000" w:themeColor="text1"/>
              </w:rPr>
            </w:pPr>
            <w:r>
              <w:rPr>
                <w:rFonts w:ascii="Arial" w:hAnsi="Arial" w:cs="Arial"/>
                <w:b/>
                <w:bCs/>
                <w:color w:val="000000" w:themeColor="text1"/>
              </w:rPr>
              <w:t>&lt; 0.0001</w:t>
            </w:r>
          </w:p>
        </w:tc>
      </w:tr>
      <w:tr w:rsidR="00AA3ECC"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08D059C2" w:rsidR="00AA3ECC" w:rsidRPr="008775CE"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6F5B241D"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3C102930"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700F0E" w14:textId="77777777" w:rsidR="00AA3ECC" w:rsidRPr="00945377" w:rsidRDefault="00AA3ECC" w:rsidP="00AA3ECC">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AA3ECC"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5308FBBD"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4E5E9629"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AA3ECC" w:rsidRPr="005F0947" w:rsidRDefault="00AA3ECC" w:rsidP="00AA3ECC">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AA3ECC" w:rsidRPr="009D2D32" w:rsidRDefault="00AA3ECC" w:rsidP="00AA3ECC">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AA3ECC"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1AAE71AE" w:rsidR="00AA3ECC" w:rsidRPr="005F0947" w:rsidRDefault="00AA3ECC" w:rsidP="00AA3ECC">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E4BDEAC"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AA3ECC" w:rsidRPr="005F0947" w:rsidRDefault="00AA3ECC" w:rsidP="00AA3ECC">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AA3ECC" w:rsidRPr="005F0947" w:rsidRDefault="00AA3ECC" w:rsidP="00AA3ECC">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314BE8E5" w:rsidR="00AA3ECC" w:rsidRPr="005F0947" w:rsidRDefault="00AA3ECC" w:rsidP="00AA3ECC">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8459B96" w14:textId="77777777" w:rsidR="00AA3ECC" w:rsidRPr="00843E02" w:rsidRDefault="00AA3ECC" w:rsidP="00AA3ECC">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237B46C6"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785" w:author="alisha saley" w:date="2023-10-18T18:28:00Z">
          <w:pPr>
            <w:pStyle w:val="NoSpacing"/>
          </w:pPr>
        </w:pPrChange>
      </w:pPr>
    </w:p>
    <w:sectPr w:rsidR="007C1518">
      <w:footerReference w:type="default" r:id="rId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P Gaylord" w:date="2023-10-25T10:20:00Z" w:initials="BPG">
    <w:p w14:paraId="1CE0BCF3" w14:textId="3E3607B5" w:rsidR="00A65398" w:rsidRDefault="00A65398">
      <w:pPr>
        <w:pStyle w:val="CommentText"/>
      </w:pPr>
      <w:r>
        <w:rPr>
          <w:rStyle w:val="CommentReference"/>
        </w:rPr>
        <w:annotationRef/>
      </w:r>
      <w:r>
        <w:t xml:space="preserve">I like the attempt at a declarative title.  However, the results of the study are complex enough that I wonder if a more general title might be better (also can’t use an abbreviation in a title).  Something like: </w:t>
      </w:r>
      <w:r>
        <w:br/>
        <w:t xml:space="preserve">“Scope and trajectory of response of oysters growing under altered total alkalinity and salinity”  </w:t>
      </w:r>
    </w:p>
  </w:comment>
  <w:comment w:id="3" w:author="Brian P Gaylord" w:date="2023-10-30T13:40:00Z" w:initials="BPG">
    <w:p w14:paraId="4335F261" w14:textId="04BB8853" w:rsidR="00A65398" w:rsidRDefault="00A65398">
      <w:pPr>
        <w:pStyle w:val="CommentText"/>
      </w:pPr>
      <w:r>
        <w:rPr>
          <w:rStyle w:val="CommentReference"/>
        </w:rPr>
        <w:annotationRef/>
      </w:r>
      <w:r>
        <w:t>Seems important to acknowledge quickly that a range of temporal changes are possible.</w:t>
      </w:r>
    </w:p>
  </w:comment>
  <w:comment w:id="26" w:author="Brian P Gaylord" w:date="2023-10-30T12:03:00Z" w:initials="BPG">
    <w:p w14:paraId="21C530C9" w14:textId="52ACC641" w:rsidR="00A65398" w:rsidRDefault="00A65398">
      <w:pPr>
        <w:pStyle w:val="CommentText"/>
      </w:pPr>
      <w:r>
        <w:rPr>
          <w:rStyle w:val="CommentReference"/>
        </w:rPr>
        <w:annotationRef/>
      </w:r>
      <w:r>
        <w:t>This thread is not picked up very strongly in the Discussion.  Additional commentary about the trajectory of response is probably warranted in the Discussion.</w:t>
      </w:r>
    </w:p>
  </w:comment>
  <w:comment w:id="45" w:author="Brian P Gaylord" w:date="2023-10-30T12:05:00Z" w:initials="BPG">
    <w:p w14:paraId="16D0CE66" w14:textId="3182CE12" w:rsidR="00A65398" w:rsidRDefault="00A65398">
      <w:pPr>
        <w:pStyle w:val="CommentText"/>
      </w:pPr>
      <w:r>
        <w:rPr>
          <w:rStyle w:val="CommentReference"/>
        </w:rPr>
        <w:annotationRef/>
      </w:r>
      <w:r>
        <w:t>There are likely to be multiple effects rather than one</w:t>
      </w:r>
    </w:p>
  </w:comment>
  <w:comment w:id="91" w:author="Brian P Gaylord" w:date="2023-10-30T12:07:00Z" w:initials="BPG">
    <w:p w14:paraId="07F1F54D" w14:textId="571D7B0E" w:rsidR="00A65398" w:rsidRDefault="00A65398">
      <w:pPr>
        <w:pStyle w:val="CommentText"/>
      </w:pPr>
      <w:r>
        <w:rPr>
          <w:rStyle w:val="CommentReference"/>
        </w:rPr>
        <w:annotationRef/>
      </w:r>
      <w:r>
        <w:t>This phrasing is likely to be pretty hard for readers to follow – they might ask “what is the difference between growth through time and overall growth.”</w:t>
      </w:r>
    </w:p>
  </w:comment>
  <w:comment w:id="95" w:author="Brian P Gaylord" w:date="2023-10-30T12:08:00Z" w:initials="BPG">
    <w:p w14:paraId="13405403" w14:textId="659E0F43" w:rsidR="00A65398" w:rsidRDefault="00A65398">
      <w:pPr>
        <w:pStyle w:val="CommentText"/>
      </w:pPr>
      <w:r>
        <w:rPr>
          <w:rStyle w:val="CommentReference"/>
        </w:rPr>
        <w:annotationRef/>
      </w:r>
      <w:r>
        <w:t>Referring to thickness as “vertical growth” is not very standard.</w:t>
      </w:r>
    </w:p>
  </w:comment>
  <w:comment w:id="176" w:author="alisha saley" w:date="2023-10-25T14:01:00Z" w:initials="as">
    <w:p w14:paraId="19A28910" w14:textId="270F8ED6" w:rsidR="00A65398" w:rsidRDefault="00A65398">
      <w:pPr>
        <w:pStyle w:val="CommentText"/>
      </w:pPr>
      <w:r>
        <w:rPr>
          <w:rStyle w:val="CommentReference"/>
        </w:rPr>
        <w:annotationRef/>
      </w:r>
      <w:r>
        <w:rPr>
          <w:b/>
          <w:bCs/>
        </w:rPr>
        <w:t>Overall patterns on growth from both low pH and low S.</w:t>
      </w:r>
    </w:p>
    <w:p w14:paraId="74E4BE91" w14:textId="77777777" w:rsidR="00A65398" w:rsidRDefault="00A65398" w:rsidP="00156DBC">
      <w:pPr>
        <w:pStyle w:val="CommentText"/>
      </w:pPr>
      <w:r>
        <w:rPr>
          <w:b/>
          <w:bCs/>
        </w:rPr>
        <w:t xml:space="preserve">Potential consequences for other biological activities (tradeoffs) through lower CI or shell thickness? </w:t>
      </w:r>
    </w:p>
  </w:comment>
  <w:comment w:id="177" w:author="Brian P Gaylord" w:date="2023-10-30T14:14:00Z" w:initials="BPG">
    <w:p w14:paraId="434DA575" w14:textId="4BC48AFC" w:rsidR="00A65398" w:rsidRDefault="00A65398">
      <w:pPr>
        <w:pStyle w:val="CommentText"/>
      </w:pPr>
      <w:r>
        <w:rPr>
          <w:rStyle w:val="CommentReference"/>
        </w:rPr>
        <w:annotationRef/>
      </w:r>
      <w:r>
        <w:t>Probably is too obscure. I don’t think we need to parse out this detail here, especially since the next sentence starts to hint at it.</w:t>
      </w:r>
    </w:p>
  </w:comment>
  <w:comment w:id="202" w:author="Brian P Gaylord" w:date="2023-10-30T14:15:00Z" w:initials="BPG">
    <w:p w14:paraId="240FAD88" w14:textId="23F62224" w:rsidR="00A65398" w:rsidRDefault="00A65398">
      <w:pPr>
        <w:pStyle w:val="CommentText"/>
      </w:pPr>
      <w:r>
        <w:rPr>
          <w:rStyle w:val="CommentReference"/>
        </w:rPr>
        <w:annotationRef/>
      </w:r>
      <w:r>
        <w:t xml:space="preserve">I think I have mentioned Sarah </w:t>
      </w:r>
      <w:proofErr w:type="spellStart"/>
      <w:r>
        <w:t>Nancollas</w:t>
      </w:r>
      <w:proofErr w:type="spellEnd"/>
      <w:r>
        <w:t>’ work previously – it could easily be cited here and it would be good to do so given Anne’s contributions and knowledge in this area.</w:t>
      </w:r>
    </w:p>
  </w:comment>
  <w:comment w:id="203" w:author="Brian P Gaylord" w:date="2023-10-25T09:44:00Z" w:initials="BPG">
    <w:p w14:paraId="33877756" w14:textId="038B3461" w:rsidR="00A65398" w:rsidRDefault="00A65398">
      <w:pPr>
        <w:pStyle w:val="CommentText"/>
      </w:pPr>
      <w:r>
        <w:rPr>
          <w:rStyle w:val="CommentReference"/>
        </w:rPr>
        <w:annotationRef/>
      </w:r>
      <w:r>
        <w:t>This sentence may be redundant with the preceding one.  I might consider deleting it.</w:t>
      </w:r>
    </w:p>
  </w:comment>
  <w:comment w:id="211" w:author="alisha saley" w:date="2023-10-25T14:01:00Z" w:initials="as">
    <w:p w14:paraId="0A78F2D6" w14:textId="77777777" w:rsidR="00A65398" w:rsidRDefault="00A65398">
      <w:pPr>
        <w:pStyle w:val="CommentText"/>
      </w:pPr>
      <w:r>
        <w:rPr>
          <w:rStyle w:val="CommentReference"/>
        </w:rPr>
        <w:annotationRef/>
      </w:r>
      <w:r>
        <w:rPr>
          <w:b/>
          <w:bCs/>
        </w:rPr>
        <w:t>as principle of allocation  dictates that growth processes are often not operating at maximums, seeing how the effect of seawater condition may differ between temporally distinct windows, for example, during phases of high and low activity, would be interesting. Expectations of the types of responses we may see?</w:t>
      </w:r>
    </w:p>
    <w:p w14:paraId="6D6EA04A" w14:textId="77777777" w:rsidR="00A65398" w:rsidRDefault="00A65398" w:rsidP="00156DBC">
      <w:pPr>
        <w:pStyle w:val="CommentText"/>
      </w:pPr>
      <w:r>
        <w:rPr>
          <w:b/>
          <w:bCs/>
        </w:rPr>
        <w:t>The effect of food will likely play a role, as increasing energetic reserves can often weaken consequences of energetically costly maintenance of internal acid-base, sometimes full off-setting the effects.</w:t>
      </w:r>
    </w:p>
  </w:comment>
  <w:comment w:id="214" w:author="Brian P Gaylord" w:date="2023-10-30T14:19:00Z" w:initials="BPG">
    <w:p w14:paraId="401F7503" w14:textId="3041D6AA" w:rsidR="00A65398" w:rsidRDefault="00A65398">
      <w:pPr>
        <w:pStyle w:val="CommentText"/>
      </w:pPr>
      <w:r>
        <w:rPr>
          <w:rStyle w:val="CommentReference"/>
        </w:rPr>
        <w:annotationRef/>
      </w:r>
      <w:r>
        <w:t>Maybe Maria Byrne’s big review – might be in Oceanography and Marine Biology Annual Review?</w:t>
      </w:r>
    </w:p>
  </w:comment>
  <w:comment w:id="216" w:author="alisha saley" w:date="2023-10-25T13:02:00Z" w:initials="as">
    <w:p w14:paraId="71635118" w14:textId="38D756D3" w:rsidR="00A65398" w:rsidRDefault="00A65398" w:rsidP="00156DBC">
      <w:pPr>
        <w:pStyle w:val="CommentText"/>
      </w:pPr>
      <w:r>
        <w:rPr>
          <w:rStyle w:val="CommentReference"/>
        </w:rPr>
        <w:annotationRef/>
      </w:r>
      <w:r>
        <w:t>I worry that without a qualifier that this sentence carries some 'judgement'</w:t>
      </w:r>
    </w:p>
    <w:p w14:paraId="382AB299" w14:textId="1B679E2C" w:rsidR="00A65398" w:rsidRDefault="00A65398" w:rsidP="00156DBC">
      <w:pPr>
        <w:pStyle w:val="CommentText"/>
      </w:pPr>
    </w:p>
    <w:p w14:paraId="712BBC3F" w14:textId="6203B0AF" w:rsidR="00A65398" w:rsidRDefault="00A65398" w:rsidP="00156DBC">
      <w:pPr>
        <w:pStyle w:val="CommentText"/>
      </w:pPr>
      <w:r>
        <w:t>BG:  I’m not concerned about it, but if important to you we can try to rephrase.  See next comment regarding how the added word isn’t quite conveying what we want.</w:t>
      </w:r>
    </w:p>
  </w:comment>
  <w:comment w:id="217" w:author="Brian P Gaylord" w:date="2023-10-30T14:20:00Z" w:initials="BPG">
    <w:p w14:paraId="1AFDF82A" w14:textId="1004A622" w:rsidR="00A65398" w:rsidRDefault="00A65398">
      <w:pPr>
        <w:pStyle w:val="CommentText"/>
      </w:pPr>
      <w:r>
        <w:rPr>
          <w:rStyle w:val="CommentReference"/>
        </w:rPr>
        <w:annotationRef/>
      </w:r>
      <w:r>
        <w:t>Not seeing how a correlation can “intentionally” do anything?  This added word also seems unnecessary.</w:t>
      </w:r>
    </w:p>
  </w:comment>
  <w:comment w:id="224" w:author="Brian P Gaylord" w:date="2023-10-30T14:24:00Z" w:initials="BPG">
    <w:p w14:paraId="06035355" w14:textId="1F40DF93" w:rsidR="00A65398" w:rsidRDefault="00A65398">
      <w:pPr>
        <w:pStyle w:val="CommentText"/>
      </w:pPr>
      <w:r>
        <w:rPr>
          <w:rStyle w:val="CommentReference"/>
        </w:rPr>
        <w:annotationRef/>
      </w:r>
      <w:r>
        <w:t xml:space="preserve">It’s not “relative” in my view.  We do not really compare the window responses to the 36-d response in any detail.  The 36-d point is kind of an afterthought.  Also, by bringing </w:t>
      </w:r>
      <w:r w:rsidR="00E6557A">
        <w:t xml:space="preserve">up </w:t>
      </w:r>
      <w:r>
        <w:t xml:space="preserve">the overall </w:t>
      </w:r>
      <w:r w:rsidR="00E6557A">
        <w:t xml:space="preserve">time </w:t>
      </w:r>
      <w:r>
        <w:t xml:space="preserve">period at this location in the Intro, it interrupts the explanation of the windows.  I’d not worry about the overall growth response detail here, which </w:t>
      </w:r>
      <w:r w:rsidR="00E6557A">
        <w:t>seems like</w:t>
      </w:r>
      <w:r>
        <w:t xml:space="preserve"> </w:t>
      </w:r>
      <w:r w:rsidR="00E6557A">
        <w:t>a lesser result unless I am missing something</w:t>
      </w:r>
      <w:r>
        <w:t>.</w:t>
      </w:r>
    </w:p>
  </w:comment>
  <w:comment w:id="233" w:author="Brian P Gaylord" w:date="2023-10-30T12:52:00Z" w:initials="BPG">
    <w:p w14:paraId="726B8104" w14:textId="3580AAD5" w:rsidR="00A65398" w:rsidRDefault="00A65398">
      <w:pPr>
        <w:pStyle w:val="CommentText"/>
      </w:pPr>
      <w:r>
        <w:rPr>
          <w:rStyle w:val="CommentReference"/>
        </w:rPr>
        <w:annotationRef/>
      </w:r>
      <w:r>
        <w:t>I prefer original phrasing to avoid using “later” twice in rapid succession.</w:t>
      </w:r>
    </w:p>
  </w:comment>
  <w:comment w:id="239" w:author="alisha saley" w:date="2023-10-18T18:29:00Z" w:initials="as">
    <w:p w14:paraId="3428D689" w14:textId="5BFC3186" w:rsidR="00A65398" w:rsidRDefault="00A65398"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A65398" w:rsidRDefault="00A65398" w:rsidP="00901EBE">
      <w:pPr>
        <w:pStyle w:val="CommentText"/>
      </w:pPr>
    </w:p>
    <w:p w14:paraId="772FEC2E" w14:textId="3C5DA694" w:rsidR="00A65398" w:rsidRDefault="00A65398" w:rsidP="00901EBE">
      <w:pPr>
        <w:pStyle w:val="CommentText"/>
      </w:pPr>
      <w:r>
        <w:t>BG:  I think this is an excellent idea, especially since the temporal element is the most noticeable result of the study.</w:t>
      </w:r>
    </w:p>
  </w:comment>
  <w:comment w:id="240" w:author="alisha saley" w:date="2023-10-11T12:10:00Z" w:initials="as">
    <w:p w14:paraId="50B53198" w14:textId="032416A2" w:rsidR="00A65398" w:rsidRDefault="00A65398"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255" w:author="Brian P Gaylord" w:date="2023-10-30T12:56:00Z" w:initials="BPG">
    <w:p w14:paraId="2EE26EA1" w14:textId="4C660125" w:rsidR="00A65398" w:rsidRDefault="00A65398">
      <w:pPr>
        <w:pStyle w:val="CommentText"/>
      </w:pPr>
      <w:r>
        <w:rPr>
          <w:rStyle w:val="CommentReference"/>
        </w:rPr>
        <w:annotationRef/>
      </w:r>
      <w:r>
        <w:t>Need to spell out since two algal genera i</w:t>
      </w:r>
      <w:r w:rsidR="00E6557A">
        <w:t>n</w:t>
      </w:r>
      <w:r>
        <w:t xml:space="preserve"> this list begin with T.</w:t>
      </w:r>
    </w:p>
  </w:comment>
  <w:comment w:id="330" w:author="alisha saley" w:date="2023-10-18T19:42:00Z" w:initials="as">
    <w:p w14:paraId="49423B51" w14:textId="5F5D1947" w:rsidR="00A65398" w:rsidRDefault="00A65398">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A65398" w:rsidRDefault="00A65398">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A65398" w:rsidRDefault="00A65398"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A65398" w:rsidRDefault="00A65398" w:rsidP="00901EBE">
      <w:pPr>
        <w:pStyle w:val="CommentText"/>
        <w:rPr>
          <w:color w:val="000000"/>
        </w:rPr>
      </w:pPr>
    </w:p>
    <w:p w14:paraId="02BF8D1A" w14:textId="30CC1203" w:rsidR="00A65398" w:rsidRDefault="00A65398"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331" w:author="Brian P Gaylord" w:date="2023-10-30T13:12:00Z" w:initials="BPG">
    <w:p w14:paraId="43BAE749" w14:textId="32DD13F0" w:rsidR="00A65398" w:rsidRDefault="00A65398">
      <w:pPr>
        <w:pStyle w:val="CommentText"/>
      </w:pPr>
      <w:r>
        <w:rPr>
          <w:rStyle w:val="CommentReference"/>
        </w:rPr>
        <w:annotationRef/>
      </w:r>
      <w:r>
        <w:t>The scales are identical – it is the data that differ across the panels, so simply comparing panels seems adequate?</w:t>
      </w:r>
    </w:p>
  </w:comment>
  <w:comment w:id="419" w:author="Brian P Gaylord" w:date="2023-10-30T15:38:00Z" w:initials="BPG">
    <w:p w14:paraId="36A52F09" w14:textId="2BE3CEF0" w:rsidR="00A65398" w:rsidRDefault="00A65398">
      <w:pPr>
        <w:pStyle w:val="CommentText"/>
      </w:pPr>
      <w:r>
        <w:rPr>
          <w:rStyle w:val="CommentReference"/>
        </w:rPr>
        <w:annotationRef/>
      </w:r>
      <w:r>
        <w:t>This paragraph is complete in terms of identifying the results.  If possible, we also want to distill them and begin to put all the pieces together.  We cannot fully do that, of course, given the nature of the findings, but to the extent that we can call</w:t>
      </w:r>
      <w:r w:rsidR="00E6557A">
        <w:t xml:space="preserve"> out and emphasize the big take-</w:t>
      </w:r>
      <w:r>
        <w:t>home messages, it will be a more effective lead-off to the Discussion.  I took a shot at this, weaving in some initial conjectures about causes that then receive elaboration below.</w:t>
      </w:r>
    </w:p>
  </w:comment>
  <w:comment w:id="421" w:author="Brian P Gaylord" w:date="2023-10-30T15:42:00Z" w:initials="BPG">
    <w:p w14:paraId="605F5068" w14:textId="2C99C174" w:rsidR="00A65398" w:rsidRDefault="00A65398">
      <w:pPr>
        <w:pStyle w:val="CommentText"/>
      </w:pPr>
      <w:r>
        <w:rPr>
          <w:rStyle w:val="CommentReference"/>
        </w:rPr>
        <w:annotationRef/>
      </w:r>
      <w:r>
        <w:t>This is a quick attempt to acknowledge the complexity of the results, in order to set up the findings that we want to highlight.</w:t>
      </w:r>
    </w:p>
  </w:comment>
  <w:comment w:id="430" w:author="Brian P Gaylord" w:date="2023-10-30T16:06:00Z" w:initials="BPG">
    <w:p w14:paraId="75E08DD7" w14:textId="7B6CC6C9" w:rsidR="00A65398" w:rsidRDefault="00A65398">
      <w:pPr>
        <w:pStyle w:val="CommentText"/>
      </w:pPr>
      <w:r>
        <w:rPr>
          <w:rStyle w:val="CommentReference"/>
        </w:rPr>
        <w:annotationRef/>
      </w:r>
      <w:r>
        <w:t>Emphasizing the result with the largest magnitude first.</w:t>
      </w:r>
    </w:p>
  </w:comment>
  <w:comment w:id="541" w:author="Brian P Gaylord" w:date="2023-10-30T16:17:00Z" w:initials="BPG">
    <w:p w14:paraId="2A1A06E4" w14:textId="758AB4C4" w:rsidR="0031078C" w:rsidRDefault="0031078C">
      <w:pPr>
        <w:pStyle w:val="CommentText"/>
      </w:pPr>
      <w:r>
        <w:rPr>
          <w:rStyle w:val="CommentReference"/>
        </w:rPr>
        <w:annotationRef/>
      </w:r>
      <w:r>
        <w:t>I’m not finding this explanation all that compelling because if this were the sole cause, it would continue to hold across the second time window too.  I think we are looking for a relationship that changed across the windows.</w:t>
      </w:r>
    </w:p>
  </w:comment>
  <w:comment w:id="744" w:author="Brian P Gaylord" w:date="2023-10-30T16:55:00Z" w:initials="BPG">
    <w:p w14:paraId="39DBFB10" w14:textId="6F5597EA" w:rsidR="00707A04" w:rsidRDefault="00707A04">
      <w:pPr>
        <w:pStyle w:val="CommentText"/>
      </w:pPr>
      <w:r>
        <w:rPr>
          <w:rStyle w:val="CommentReference"/>
        </w:rPr>
        <w:annotationRef/>
      </w:r>
      <w:r>
        <w:t xml:space="preserve">Will want to check this – I’m not sure the frequency part </w:t>
      </w:r>
      <w:r w:rsidR="00E6557A">
        <w:t>has been clearly shown</w:t>
      </w:r>
      <w:r>
        <w:t xml:space="preserve">, </w:t>
      </w:r>
      <w:r w:rsidR="00E6557A">
        <w:t>al</w:t>
      </w:r>
      <w:r>
        <w:t xml:space="preserve">though I think the severity part </w:t>
      </w:r>
      <w:r w:rsidR="00E6557A">
        <w:t xml:space="preserve">has </w:t>
      </w:r>
      <w:r w:rsidR="00E6557A">
        <w:t>been</w:t>
      </w:r>
      <w:bookmarkStart w:id="745" w:name="_GoBack"/>
      <w:bookmarkEnd w:id="745"/>
      <w:r>
        <w:t>.</w:t>
      </w:r>
    </w:p>
  </w:comment>
  <w:comment w:id="784" w:author="alisha saley" w:date="2023-10-25T13:27:00Z" w:initials="as">
    <w:p w14:paraId="26DF8929" w14:textId="084D7C5B" w:rsidR="00A65398" w:rsidRDefault="00A65398" w:rsidP="00156DBC">
      <w:pPr>
        <w:pStyle w:val="CommentText"/>
      </w:pPr>
      <w:r>
        <w:rPr>
          <w:rStyle w:val="CommentReference"/>
        </w:rPr>
        <w:annotationRef/>
      </w:r>
      <w:r>
        <w:t>Make sure the estimates are clearly described in the table legend since we simplified the in-tabl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E0BCF3" w15:done="1"/>
  <w15:commentEx w15:paraId="4335F261" w15:done="0"/>
  <w15:commentEx w15:paraId="21C530C9" w15:done="0"/>
  <w15:commentEx w15:paraId="16D0CE66" w15:done="0"/>
  <w15:commentEx w15:paraId="07F1F54D" w15:done="0"/>
  <w15:commentEx w15:paraId="13405403" w15:done="0"/>
  <w15:commentEx w15:paraId="74E4BE91" w15:done="1"/>
  <w15:commentEx w15:paraId="434DA575" w15:done="0"/>
  <w15:commentEx w15:paraId="240FAD88" w15:done="0"/>
  <w15:commentEx w15:paraId="33877756" w15:done="1"/>
  <w15:commentEx w15:paraId="6D6EA04A" w15:done="1"/>
  <w15:commentEx w15:paraId="401F7503" w15:done="0"/>
  <w15:commentEx w15:paraId="712BBC3F" w15:done="0"/>
  <w15:commentEx w15:paraId="1AFDF82A" w15:done="0"/>
  <w15:commentEx w15:paraId="06035355" w15:done="0"/>
  <w15:commentEx w15:paraId="726B8104" w15:done="0"/>
  <w15:commentEx w15:paraId="772FEC2E" w15:done="1"/>
  <w15:commentEx w15:paraId="50B53198" w15:done="1"/>
  <w15:commentEx w15:paraId="2EE26EA1" w15:done="0"/>
  <w15:commentEx w15:paraId="02BF8D1A" w15:done="1"/>
  <w15:commentEx w15:paraId="43BAE749" w15:done="0"/>
  <w15:commentEx w15:paraId="36A52F09" w15:done="0"/>
  <w15:commentEx w15:paraId="605F5068" w15:done="0"/>
  <w15:commentEx w15:paraId="75E08DD7" w15:done="0"/>
  <w15:commentEx w15:paraId="2A1A06E4" w15:done="0"/>
  <w15:commentEx w15:paraId="39DBFB10" w15:done="0"/>
  <w15:commentEx w15:paraId="26DF89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39E31" w16cex:dateUtc="2023-10-25T21:01:00Z"/>
  <w16cex:commentExtensible w16cex:durableId="28E39E57" w16cex:dateUtc="2023-10-25T21:01:00Z"/>
  <w16cex:commentExtensible w16cex:durableId="28E3906C" w16cex:dateUtc="2023-10-25T20:02:00Z"/>
  <w16cex:commentExtensible w16cex:durableId="28D10F3E" w16cex:dateUtc="2023-10-11T19:10:00Z"/>
  <w16cex:commentExtensible w16cex:durableId="28E39503" w16cex:dateUtc="2023-10-25T20:22:00Z"/>
  <w16cex:commentExtensible w16cex:durableId="28E39624" w16cex:dateUtc="2023-10-2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74E4BE91" w16cid:durableId="28E39E31"/>
  <w16cid:commentId w16cid:paraId="33877756" w16cid:durableId="28E38E48"/>
  <w16cid:commentId w16cid:paraId="6D6EA04A" w16cid:durableId="28E39E57"/>
  <w16cid:commentId w16cid:paraId="71635118" w16cid:durableId="28E3906C"/>
  <w16cid:commentId w16cid:paraId="772FEC2E" w16cid:durableId="28DBA631"/>
  <w16cid:commentId w16cid:paraId="50B53198" w16cid:durableId="28D10F3E"/>
  <w16cid:commentId w16cid:paraId="02BF8D1A" w16cid:durableId="28DBA63A"/>
  <w16cid:commentId w16cid:paraId="151E565B" w16cid:durableId="28E39503"/>
  <w16cid:commentId w16cid:paraId="1DA7DB5B" w16cid:durableId="28E38E4D"/>
  <w16cid:commentId w16cid:paraId="26DF8929" w16cid:durableId="28E396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C704E" w14:textId="77777777" w:rsidR="008733FC" w:rsidRDefault="008733FC" w:rsidP="00A72FAD">
      <w:pPr>
        <w:spacing w:after="0" w:line="240" w:lineRule="auto"/>
      </w:pPr>
      <w:r>
        <w:separator/>
      </w:r>
    </w:p>
  </w:endnote>
  <w:endnote w:type="continuationSeparator" w:id="0">
    <w:p w14:paraId="3AD21823" w14:textId="77777777" w:rsidR="008733FC" w:rsidRDefault="008733FC" w:rsidP="00A72FAD">
      <w:pPr>
        <w:spacing w:after="0" w:line="240" w:lineRule="auto"/>
      </w:pPr>
      <w:r>
        <w:continuationSeparator/>
      </w:r>
    </w:p>
  </w:endnote>
  <w:endnote w:type="continuationNotice" w:id="1">
    <w:p w14:paraId="4F3FF3CE" w14:textId="77777777" w:rsidR="008733FC" w:rsidRDefault="008733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055744"/>
      <w:docPartObj>
        <w:docPartGallery w:val="Page Numbers (Bottom of Page)"/>
        <w:docPartUnique/>
      </w:docPartObj>
    </w:sdtPr>
    <w:sdtEndPr>
      <w:rPr>
        <w:noProof/>
      </w:rPr>
    </w:sdtEndPr>
    <w:sdtContent>
      <w:p w14:paraId="4A47EF71" w14:textId="09815890" w:rsidR="00A65398" w:rsidRDefault="00A65398">
        <w:pPr>
          <w:pStyle w:val="Footer"/>
          <w:jc w:val="center"/>
        </w:pPr>
        <w:r>
          <w:fldChar w:fldCharType="begin"/>
        </w:r>
        <w:r>
          <w:instrText xml:space="preserve"> PAGE   \* MERGEFORMAT </w:instrText>
        </w:r>
        <w:r>
          <w:fldChar w:fldCharType="separate"/>
        </w:r>
        <w:r w:rsidR="00E6557A">
          <w:rPr>
            <w:noProof/>
          </w:rPr>
          <w:t>17</w:t>
        </w:r>
        <w:r>
          <w:rPr>
            <w:noProof/>
          </w:rPr>
          <w:fldChar w:fldCharType="end"/>
        </w:r>
      </w:p>
    </w:sdtContent>
  </w:sdt>
  <w:p w14:paraId="15608DCB" w14:textId="77777777" w:rsidR="00A65398" w:rsidRDefault="00A65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A89BBE" w14:textId="77777777" w:rsidR="008733FC" w:rsidRDefault="008733FC" w:rsidP="00A72FAD">
      <w:pPr>
        <w:spacing w:after="0" w:line="240" w:lineRule="auto"/>
      </w:pPr>
      <w:r>
        <w:separator/>
      </w:r>
    </w:p>
  </w:footnote>
  <w:footnote w:type="continuationSeparator" w:id="0">
    <w:p w14:paraId="7DDE9FF3" w14:textId="77777777" w:rsidR="008733FC" w:rsidRDefault="008733FC" w:rsidP="00A72FAD">
      <w:pPr>
        <w:spacing w:after="0" w:line="240" w:lineRule="auto"/>
      </w:pPr>
      <w:r>
        <w:continuationSeparator/>
      </w:r>
    </w:p>
  </w:footnote>
  <w:footnote w:type="continuationNotice" w:id="1">
    <w:p w14:paraId="22D70F9B" w14:textId="77777777" w:rsidR="008733FC" w:rsidRDefault="008733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1"/>
  </w:num>
  <w:num w:numId="4">
    <w:abstractNumId w:val="10"/>
  </w:num>
  <w:num w:numId="5">
    <w:abstractNumId w:val="9"/>
  </w:num>
  <w:num w:numId="6">
    <w:abstractNumId w:val="3"/>
  </w:num>
  <w:num w:numId="7">
    <w:abstractNumId w:val="1"/>
  </w:num>
  <w:num w:numId="8">
    <w:abstractNumId w:val="7"/>
  </w:num>
  <w:num w:numId="9">
    <w:abstractNumId w:val="8"/>
  </w:num>
  <w:num w:numId="10">
    <w:abstractNumId w:val="4"/>
  </w:num>
  <w:num w:numId="11">
    <w:abstractNumId w:val="6"/>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ian P Gaylord">
    <w15:presenceInfo w15:providerId="AD" w15:userId="S-1-5-21-3516884288-2819916808-3028616173-17414"/>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4FA"/>
    <w:rsid w:val="000308BD"/>
    <w:rsid w:val="00030C54"/>
    <w:rsid w:val="00032354"/>
    <w:rsid w:val="000326F2"/>
    <w:rsid w:val="0003322A"/>
    <w:rsid w:val="000343E0"/>
    <w:rsid w:val="0003663C"/>
    <w:rsid w:val="00037999"/>
    <w:rsid w:val="000379D4"/>
    <w:rsid w:val="00037B59"/>
    <w:rsid w:val="000401F5"/>
    <w:rsid w:val="0004060C"/>
    <w:rsid w:val="0004167D"/>
    <w:rsid w:val="00042787"/>
    <w:rsid w:val="00042F08"/>
    <w:rsid w:val="000439D6"/>
    <w:rsid w:val="00043B14"/>
    <w:rsid w:val="00043B92"/>
    <w:rsid w:val="00043E85"/>
    <w:rsid w:val="00043F7A"/>
    <w:rsid w:val="000447B4"/>
    <w:rsid w:val="00044AB8"/>
    <w:rsid w:val="00045AB1"/>
    <w:rsid w:val="00046A3D"/>
    <w:rsid w:val="00046A5F"/>
    <w:rsid w:val="00050773"/>
    <w:rsid w:val="00050F94"/>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2DA0"/>
    <w:rsid w:val="00084BE2"/>
    <w:rsid w:val="00084CAD"/>
    <w:rsid w:val="00084F40"/>
    <w:rsid w:val="00085581"/>
    <w:rsid w:val="00085910"/>
    <w:rsid w:val="00085FEC"/>
    <w:rsid w:val="00085FF7"/>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310C"/>
    <w:rsid w:val="000D3440"/>
    <w:rsid w:val="000D3457"/>
    <w:rsid w:val="000D36DB"/>
    <w:rsid w:val="000D37E3"/>
    <w:rsid w:val="000D4B05"/>
    <w:rsid w:val="000D4C52"/>
    <w:rsid w:val="000D58CD"/>
    <w:rsid w:val="000D614F"/>
    <w:rsid w:val="000D61AE"/>
    <w:rsid w:val="000D698A"/>
    <w:rsid w:val="000D6A86"/>
    <w:rsid w:val="000D6B7B"/>
    <w:rsid w:val="000D71CE"/>
    <w:rsid w:val="000D72D0"/>
    <w:rsid w:val="000D7492"/>
    <w:rsid w:val="000D7982"/>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33B1"/>
    <w:rsid w:val="000F39CD"/>
    <w:rsid w:val="000F4995"/>
    <w:rsid w:val="000F4C75"/>
    <w:rsid w:val="000F54D7"/>
    <w:rsid w:val="000F71B4"/>
    <w:rsid w:val="000F7A81"/>
    <w:rsid w:val="000F7AF8"/>
    <w:rsid w:val="000F7C93"/>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BC"/>
    <w:rsid w:val="00156DED"/>
    <w:rsid w:val="0015709F"/>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5062"/>
    <w:rsid w:val="001A5A04"/>
    <w:rsid w:val="001A5D7B"/>
    <w:rsid w:val="001A5DE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E1C"/>
    <w:rsid w:val="001E6F48"/>
    <w:rsid w:val="001E7948"/>
    <w:rsid w:val="001E7DAC"/>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7A"/>
    <w:rsid w:val="00236985"/>
    <w:rsid w:val="0023698F"/>
    <w:rsid w:val="00236D7E"/>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3757"/>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D67"/>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775C"/>
    <w:rsid w:val="002F7908"/>
    <w:rsid w:val="002F7A9C"/>
    <w:rsid w:val="002F7C27"/>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602"/>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9AA"/>
    <w:rsid w:val="003B2DE0"/>
    <w:rsid w:val="003B38A2"/>
    <w:rsid w:val="003B3A4F"/>
    <w:rsid w:val="003B3B14"/>
    <w:rsid w:val="003B3EBA"/>
    <w:rsid w:val="003B3ED9"/>
    <w:rsid w:val="003B3F34"/>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E0005"/>
    <w:rsid w:val="003E05F5"/>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13C5"/>
    <w:rsid w:val="00431AAA"/>
    <w:rsid w:val="00431BBC"/>
    <w:rsid w:val="00432442"/>
    <w:rsid w:val="00432B0B"/>
    <w:rsid w:val="00434161"/>
    <w:rsid w:val="0043456C"/>
    <w:rsid w:val="0043613B"/>
    <w:rsid w:val="00436992"/>
    <w:rsid w:val="0043739B"/>
    <w:rsid w:val="00437EAE"/>
    <w:rsid w:val="004401D7"/>
    <w:rsid w:val="00440278"/>
    <w:rsid w:val="00440615"/>
    <w:rsid w:val="00440633"/>
    <w:rsid w:val="00440BB9"/>
    <w:rsid w:val="00441A30"/>
    <w:rsid w:val="00443214"/>
    <w:rsid w:val="0044366D"/>
    <w:rsid w:val="00444367"/>
    <w:rsid w:val="00445689"/>
    <w:rsid w:val="00445A0B"/>
    <w:rsid w:val="00445C99"/>
    <w:rsid w:val="004463AA"/>
    <w:rsid w:val="004469F5"/>
    <w:rsid w:val="00446A65"/>
    <w:rsid w:val="004472E8"/>
    <w:rsid w:val="004475C8"/>
    <w:rsid w:val="00447610"/>
    <w:rsid w:val="0044787D"/>
    <w:rsid w:val="00447975"/>
    <w:rsid w:val="00447AA7"/>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F44"/>
    <w:rsid w:val="004773C2"/>
    <w:rsid w:val="00477771"/>
    <w:rsid w:val="00477F7C"/>
    <w:rsid w:val="00480098"/>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EC6"/>
    <w:rsid w:val="004E49C3"/>
    <w:rsid w:val="004E59F2"/>
    <w:rsid w:val="004E5BF0"/>
    <w:rsid w:val="004E73C5"/>
    <w:rsid w:val="004E77B4"/>
    <w:rsid w:val="004E785E"/>
    <w:rsid w:val="004E7B70"/>
    <w:rsid w:val="004F119E"/>
    <w:rsid w:val="004F1760"/>
    <w:rsid w:val="004F298F"/>
    <w:rsid w:val="004F3066"/>
    <w:rsid w:val="004F372F"/>
    <w:rsid w:val="004F37A8"/>
    <w:rsid w:val="004F399A"/>
    <w:rsid w:val="004F409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AFB"/>
    <w:rsid w:val="00562C7F"/>
    <w:rsid w:val="00563BAD"/>
    <w:rsid w:val="00563C6F"/>
    <w:rsid w:val="00563CE9"/>
    <w:rsid w:val="00564923"/>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3107"/>
    <w:rsid w:val="00583B23"/>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454"/>
    <w:rsid w:val="00606361"/>
    <w:rsid w:val="00606701"/>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AF1"/>
    <w:rsid w:val="006E5CAE"/>
    <w:rsid w:val="006E5D3A"/>
    <w:rsid w:val="006E6217"/>
    <w:rsid w:val="006E7371"/>
    <w:rsid w:val="006E7A34"/>
    <w:rsid w:val="006E7CD8"/>
    <w:rsid w:val="006E7E09"/>
    <w:rsid w:val="006F0012"/>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B8"/>
    <w:rsid w:val="0070358A"/>
    <w:rsid w:val="00703717"/>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3E28"/>
    <w:rsid w:val="007152B0"/>
    <w:rsid w:val="0071596C"/>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99"/>
    <w:rsid w:val="00747641"/>
    <w:rsid w:val="0075022A"/>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6CE"/>
    <w:rsid w:val="007E4855"/>
    <w:rsid w:val="007E48D0"/>
    <w:rsid w:val="007E4A94"/>
    <w:rsid w:val="007E5117"/>
    <w:rsid w:val="007E5755"/>
    <w:rsid w:val="007E5956"/>
    <w:rsid w:val="007E5BFE"/>
    <w:rsid w:val="007E5DF0"/>
    <w:rsid w:val="007E606D"/>
    <w:rsid w:val="007E60A8"/>
    <w:rsid w:val="007E6487"/>
    <w:rsid w:val="007E657B"/>
    <w:rsid w:val="007E71EF"/>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3AAD"/>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2062"/>
    <w:rsid w:val="008A2355"/>
    <w:rsid w:val="008A3675"/>
    <w:rsid w:val="008A3EF6"/>
    <w:rsid w:val="008A42CE"/>
    <w:rsid w:val="008A437F"/>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C0E45"/>
    <w:rsid w:val="008C0FC8"/>
    <w:rsid w:val="008C1462"/>
    <w:rsid w:val="008C149C"/>
    <w:rsid w:val="008C1A2B"/>
    <w:rsid w:val="008C209C"/>
    <w:rsid w:val="008C20CE"/>
    <w:rsid w:val="008C2A32"/>
    <w:rsid w:val="008C2D8B"/>
    <w:rsid w:val="008C311C"/>
    <w:rsid w:val="008C39B7"/>
    <w:rsid w:val="008C3B30"/>
    <w:rsid w:val="008C527C"/>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A20"/>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86D"/>
    <w:rsid w:val="008E0EAF"/>
    <w:rsid w:val="008E1625"/>
    <w:rsid w:val="008E1693"/>
    <w:rsid w:val="008E1992"/>
    <w:rsid w:val="008E2996"/>
    <w:rsid w:val="008E2DBE"/>
    <w:rsid w:val="008E35DC"/>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16"/>
    <w:rsid w:val="0090033B"/>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5D5"/>
    <w:rsid w:val="009137E5"/>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4C7"/>
    <w:rsid w:val="00986BDD"/>
    <w:rsid w:val="00986C07"/>
    <w:rsid w:val="00987C35"/>
    <w:rsid w:val="00987E65"/>
    <w:rsid w:val="00987ECF"/>
    <w:rsid w:val="00990AEC"/>
    <w:rsid w:val="0099182F"/>
    <w:rsid w:val="00991AA3"/>
    <w:rsid w:val="00991C2B"/>
    <w:rsid w:val="00991FFF"/>
    <w:rsid w:val="009927D3"/>
    <w:rsid w:val="009929CF"/>
    <w:rsid w:val="00993B99"/>
    <w:rsid w:val="00994742"/>
    <w:rsid w:val="00994E56"/>
    <w:rsid w:val="009957FA"/>
    <w:rsid w:val="00995976"/>
    <w:rsid w:val="009959D1"/>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2FF2"/>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22C"/>
    <w:rsid w:val="00A74764"/>
    <w:rsid w:val="00A75628"/>
    <w:rsid w:val="00A75A75"/>
    <w:rsid w:val="00A75DA0"/>
    <w:rsid w:val="00A75EB9"/>
    <w:rsid w:val="00A761FA"/>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47EC"/>
    <w:rsid w:val="00AA5CD3"/>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D3A"/>
    <w:rsid w:val="00AD64CE"/>
    <w:rsid w:val="00AD68CB"/>
    <w:rsid w:val="00AD701C"/>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419"/>
    <w:rsid w:val="00AF66EE"/>
    <w:rsid w:val="00AF6C02"/>
    <w:rsid w:val="00AF7942"/>
    <w:rsid w:val="00AF7CD7"/>
    <w:rsid w:val="00B000F3"/>
    <w:rsid w:val="00B010C3"/>
    <w:rsid w:val="00B01301"/>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F96"/>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E02"/>
    <w:rsid w:val="00BD6F57"/>
    <w:rsid w:val="00BD70C1"/>
    <w:rsid w:val="00BD77DB"/>
    <w:rsid w:val="00BE0416"/>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D1"/>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723"/>
    <w:rsid w:val="00C03D38"/>
    <w:rsid w:val="00C03DA7"/>
    <w:rsid w:val="00C03F63"/>
    <w:rsid w:val="00C048FE"/>
    <w:rsid w:val="00C04F06"/>
    <w:rsid w:val="00C04F6F"/>
    <w:rsid w:val="00C0536C"/>
    <w:rsid w:val="00C0582B"/>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D42"/>
    <w:rsid w:val="00C80E68"/>
    <w:rsid w:val="00C80ED5"/>
    <w:rsid w:val="00C815C1"/>
    <w:rsid w:val="00C827F2"/>
    <w:rsid w:val="00C83B71"/>
    <w:rsid w:val="00C83DD5"/>
    <w:rsid w:val="00C84DD6"/>
    <w:rsid w:val="00C84F1B"/>
    <w:rsid w:val="00C85043"/>
    <w:rsid w:val="00C85883"/>
    <w:rsid w:val="00C85AC2"/>
    <w:rsid w:val="00C908FA"/>
    <w:rsid w:val="00C914EA"/>
    <w:rsid w:val="00C918F6"/>
    <w:rsid w:val="00C91FFF"/>
    <w:rsid w:val="00C92254"/>
    <w:rsid w:val="00C92B6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B0591"/>
    <w:rsid w:val="00CB0BAD"/>
    <w:rsid w:val="00CB0C03"/>
    <w:rsid w:val="00CB13AC"/>
    <w:rsid w:val="00CB2032"/>
    <w:rsid w:val="00CB371E"/>
    <w:rsid w:val="00CB3ED2"/>
    <w:rsid w:val="00CB47B0"/>
    <w:rsid w:val="00CB4B01"/>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D36"/>
    <w:rsid w:val="00CD0697"/>
    <w:rsid w:val="00CD0F7A"/>
    <w:rsid w:val="00CD14AC"/>
    <w:rsid w:val="00CD1542"/>
    <w:rsid w:val="00CD179B"/>
    <w:rsid w:val="00CD1862"/>
    <w:rsid w:val="00CD1B24"/>
    <w:rsid w:val="00CD1CD7"/>
    <w:rsid w:val="00CD1E66"/>
    <w:rsid w:val="00CD21C1"/>
    <w:rsid w:val="00CD281F"/>
    <w:rsid w:val="00CD2DC5"/>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B68"/>
    <w:rsid w:val="00CE2BB9"/>
    <w:rsid w:val="00CE2C02"/>
    <w:rsid w:val="00CE2FE0"/>
    <w:rsid w:val="00CE30E4"/>
    <w:rsid w:val="00CE3141"/>
    <w:rsid w:val="00CE3210"/>
    <w:rsid w:val="00CE50E3"/>
    <w:rsid w:val="00CE54E1"/>
    <w:rsid w:val="00CE6464"/>
    <w:rsid w:val="00CE74A4"/>
    <w:rsid w:val="00CE758B"/>
    <w:rsid w:val="00CE7ED6"/>
    <w:rsid w:val="00CF003F"/>
    <w:rsid w:val="00CF046C"/>
    <w:rsid w:val="00CF0518"/>
    <w:rsid w:val="00CF15FD"/>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09C"/>
    <w:rsid w:val="00D10DF9"/>
    <w:rsid w:val="00D11814"/>
    <w:rsid w:val="00D11AA5"/>
    <w:rsid w:val="00D121F6"/>
    <w:rsid w:val="00D12DC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44B3"/>
    <w:rsid w:val="00D25888"/>
    <w:rsid w:val="00D258FD"/>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086"/>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7D8"/>
    <w:rsid w:val="00D64A7E"/>
    <w:rsid w:val="00D64AEE"/>
    <w:rsid w:val="00D64FD7"/>
    <w:rsid w:val="00D65096"/>
    <w:rsid w:val="00D650F3"/>
    <w:rsid w:val="00D6556B"/>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83"/>
    <w:rsid w:val="00DC29C5"/>
    <w:rsid w:val="00DC2DD6"/>
    <w:rsid w:val="00DC2F86"/>
    <w:rsid w:val="00DC3079"/>
    <w:rsid w:val="00DC3445"/>
    <w:rsid w:val="00DC419A"/>
    <w:rsid w:val="00DC4323"/>
    <w:rsid w:val="00DC4A3F"/>
    <w:rsid w:val="00DC4CB6"/>
    <w:rsid w:val="00DC56A5"/>
    <w:rsid w:val="00DC5DC8"/>
    <w:rsid w:val="00DC60A8"/>
    <w:rsid w:val="00DC6863"/>
    <w:rsid w:val="00DC68D9"/>
    <w:rsid w:val="00DC6FA0"/>
    <w:rsid w:val="00DC70EC"/>
    <w:rsid w:val="00DC7889"/>
    <w:rsid w:val="00DC7B2D"/>
    <w:rsid w:val="00DD200C"/>
    <w:rsid w:val="00DD2FD9"/>
    <w:rsid w:val="00DD301A"/>
    <w:rsid w:val="00DD31E1"/>
    <w:rsid w:val="00DD36FD"/>
    <w:rsid w:val="00DD3948"/>
    <w:rsid w:val="00DD3C58"/>
    <w:rsid w:val="00DD4018"/>
    <w:rsid w:val="00DD405F"/>
    <w:rsid w:val="00DD5579"/>
    <w:rsid w:val="00DD5677"/>
    <w:rsid w:val="00DD5E50"/>
    <w:rsid w:val="00DD646C"/>
    <w:rsid w:val="00DD68B3"/>
    <w:rsid w:val="00DD7275"/>
    <w:rsid w:val="00DE0B45"/>
    <w:rsid w:val="00DE1331"/>
    <w:rsid w:val="00DE1882"/>
    <w:rsid w:val="00DE1BCF"/>
    <w:rsid w:val="00DE2301"/>
    <w:rsid w:val="00DE3C9E"/>
    <w:rsid w:val="00DE3E47"/>
    <w:rsid w:val="00DE4509"/>
    <w:rsid w:val="00DE5768"/>
    <w:rsid w:val="00DE58B0"/>
    <w:rsid w:val="00DE5AD1"/>
    <w:rsid w:val="00DE61B8"/>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B13"/>
    <w:rsid w:val="00E36B5D"/>
    <w:rsid w:val="00E3723C"/>
    <w:rsid w:val="00E37250"/>
    <w:rsid w:val="00E37878"/>
    <w:rsid w:val="00E400E8"/>
    <w:rsid w:val="00E40334"/>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8D8"/>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21F7"/>
    <w:rsid w:val="00E6250B"/>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4074"/>
    <w:rsid w:val="00E941C1"/>
    <w:rsid w:val="00E9551C"/>
    <w:rsid w:val="00E95657"/>
    <w:rsid w:val="00E95D07"/>
    <w:rsid w:val="00E96AE8"/>
    <w:rsid w:val="00E9779D"/>
    <w:rsid w:val="00EA0168"/>
    <w:rsid w:val="00EA0516"/>
    <w:rsid w:val="00EA0C63"/>
    <w:rsid w:val="00EA0CD3"/>
    <w:rsid w:val="00EA0D24"/>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7B7F"/>
    <w:rsid w:val="00F003F7"/>
    <w:rsid w:val="00F007DA"/>
    <w:rsid w:val="00F00EA4"/>
    <w:rsid w:val="00F01ACD"/>
    <w:rsid w:val="00F01D0E"/>
    <w:rsid w:val="00F02594"/>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E65"/>
    <w:rsid w:val="00F23258"/>
    <w:rsid w:val="00F23351"/>
    <w:rsid w:val="00F2378D"/>
    <w:rsid w:val="00F23C58"/>
    <w:rsid w:val="00F249C1"/>
    <w:rsid w:val="00F24CBE"/>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3758F"/>
    <w:rsid w:val="00F405D2"/>
    <w:rsid w:val="00F4098B"/>
    <w:rsid w:val="00F40F8C"/>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78E"/>
    <w:rsid w:val="00FA2C47"/>
    <w:rsid w:val="00FA2F96"/>
    <w:rsid w:val="00FA3E76"/>
    <w:rsid w:val="00FA3FAE"/>
    <w:rsid w:val="00FA6688"/>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8/08/relationships/commentsExtensible" Target="commentsExtensi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1</TotalTime>
  <Pages>17</Pages>
  <Words>12946</Words>
  <Characters>73793</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Brian P Gaylord</cp:lastModifiedBy>
  <cp:revision>35</cp:revision>
  <dcterms:created xsi:type="dcterms:W3CDTF">2023-10-30T19:04:00Z</dcterms:created>
  <dcterms:modified xsi:type="dcterms:W3CDTF">2023-10-3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W0ItNMr"/&gt;&lt;style id="http://www.zotero.org/styles/ecology" hasBibliography="1" bibliographyStyleHasBeenSet="0"/&gt;&lt;prefs&gt;&lt;pref name="fieldType" value="Field"/&gt;&lt;/prefs&gt;&lt;/data&gt;</vt:lpwstr>
  </property>
</Properties>
</file>